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E42892" w14:textId="2F0EEE97" w:rsidR="00F47C7C" w:rsidRDefault="000D2E10" w:rsidP="000D2E10">
      <w:pPr>
        <w:pStyle w:val="Heading2"/>
      </w:pPr>
      <w:bookmarkStart w:id="0" w:name="_GoBack"/>
      <w:bookmarkEnd w:id="0"/>
      <w:r>
        <w:t xml:space="preserve">Appendix B </w:t>
      </w:r>
      <w:r>
        <w:tab/>
      </w:r>
      <w:r w:rsidR="000A789F">
        <w:t>Randomised controlled trials</w:t>
      </w:r>
      <w:r>
        <w:t>: Study details</w:t>
      </w:r>
    </w:p>
    <w:p w14:paraId="65281813" w14:textId="51CD1085" w:rsidR="000D2E10" w:rsidRDefault="000D2E10" w:rsidP="000D2E10">
      <w:pPr>
        <w:pStyle w:val="Heading3"/>
        <w:rPr>
          <w:i w:val="0"/>
        </w:rPr>
      </w:pPr>
      <w:r w:rsidRPr="000D2E10">
        <w:rPr>
          <w:i w:val="0"/>
        </w:rPr>
        <w:t>Systematic Review of the FLACC scale for assessing pain in infants and children: is it reliable, valid, useful and feasible for use?</w:t>
      </w:r>
    </w:p>
    <w:p w14:paraId="2AFDDCEC" w14:textId="77777777" w:rsidR="005E150D" w:rsidRDefault="005E150D" w:rsidP="005E150D">
      <w:r>
        <w:t>Dianne CRELLIN</w:t>
      </w:r>
      <w:r>
        <w:rPr>
          <w:vertAlign w:val="superscript"/>
        </w:rPr>
        <w:t>a-c</w:t>
      </w:r>
      <w:r>
        <w:t>, Nick SANTAMARIA</w:t>
      </w:r>
      <w:r>
        <w:rPr>
          <w:vertAlign w:val="superscript"/>
        </w:rPr>
        <w:t>a f</w:t>
      </w:r>
      <w:r>
        <w:t xml:space="preserve"> Franz E BABL</w:t>
      </w:r>
      <w:r>
        <w:rPr>
          <w:vertAlign w:val="superscript"/>
        </w:rPr>
        <w:t>b-d</w:t>
      </w:r>
      <w:r>
        <w:t>, Denise HARRISON</w:t>
      </w:r>
      <w:r>
        <w:rPr>
          <w:vertAlign w:val="superscript"/>
        </w:rPr>
        <w:t>a b e</w:t>
      </w:r>
      <w:r>
        <w:t xml:space="preserve"> </w:t>
      </w:r>
    </w:p>
    <w:p w14:paraId="73840698" w14:textId="77777777" w:rsidR="005E150D" w:rsidRPr="005E150D" w:rsidRDefault="005E150D" w:rsidP="005E150D"/>
    <w:p w14:paraId="6AE3EE72" w14:textId="77777777" w:rsidR="000D2E10" w:rsidRPr="000D2E10" w:rsidRDefault="000D2E10" w:rsidP="000D2E10"/>
    <w:tbl>
      <w:tblPr>
        <w:tblW w:w="14283" w:type="dxa"/>
        <w:tblBorders>
          <w:top w:val="single" w:sz="8" w:space="0" w:color="auto"/>
          <w:bottom w:val="single" w:sz="8" w:space="0" w:color="auto"/>
        </w:tblBorders>
        <w:tblLayout w:type="fixed"/>
        <w:tblLook w:val="04A0" w:firstRow="1" w:lastRow="0" w:firstColumn="1" w:lastColumn="0" w:noHBand="0" w:noVBand="1"/>
      </w:tblPr>
      <w:tblGrid>
        <w:gridCol w:w="1701"/>
        <w:gridCol w:w="2835"/>
        <w:gridCol w:w="2410"/>
        <w:gridCol w:w="3189"/>
        <w:gridCol w:w="3190"/>
        <w:gridCol w:w="958"/>
      </w:tblGrid>
      <w:tr w:rsidR="00B459AD" w:rsidRPr="005E150D" w14:paraId="02B92C91" w14:textId="77777777" w:rsidTr="004450DA">
        <w:trPr>
          <w:trHeight w:val="615"/>
        </w:trPr>
        <w:tc>
          <w:tcPr>
            <w:tcW w:w="1701" w:type="dxa"/>
            <w:tcBorders>
              <w:top w:val="single" w:sz="8" w:space="0" w:color="auto"/>
              <w:bottom w:val="single" w:sz="4" w:space="0" w:color="auto"/>
            </w:tcBorders>
            <w:shd w:val="clear" w:color="auto" w:fill="auto"/>
            <w:vAlign w:val="center"/>
            <w:hideMark/>
          </w:tcPr>
          <w:p w14:paraId="4C753F03" w14:textId="77777777" w:rsidR="00B459AD" w:rsidRPr="005E150D" w:rsidRDefault="00B459AD" w:rsidP="00AC4A28">
            <w:pPr>
              <w:spacing w:line="240" w:lineRule="auto"/>
              <w:rPr>
                <w:rFonts w:eastAsia="Times New Roman" w:cs="Times New Roman"/>
                <w:b/>
                <w:bCs/>
                <w:color w:val="000000"/>
                <w:szCs w:val="20"/>
                <w:lang w:eastAsia="en-AU"/>
              </w:rPr>
            </w:pPr>
            <w:r w:rsidRPr="005E150D">
              <w:rPr>
                <w:rFonts w:eastAsia="Times New Roman" w:cs="Times New Roman"/>
                <w:b/>
                <w:bCs/>
                <w:color w:val="000000"/>
                <w:szCs w:val="20"/>
                <w:lang w:eastAsia="en-AU"/>
              </w:rPr>
              <w:t>Study</w:t>
            </w:r>
          </w:p>
        </w:tc>
        <w:tc>
          <w:tcPr>
            <w:tcW w:w="2835" w:type="dxa"/>
            <w:tcBorders>
              <w:top w:val="single" w:sz="8" w:space="0" w:color="auto"/>
              <w:bottom w:val="single" w:sz="4" w:space="0" w:color="auto"/>
            </w:tcBorders>
            <w:shd w:val="clear" w:color="auto" w:fill="auto"/>
            <w:vAlign w:val="center"/>
            <w:hideMark/>
          </w:tcPr>
          <w:p w14:paraId="48FF3CD1" w14:textId="77777777" w:rsidR="00B459AD" w:rsidRPr="005E150D" w:rsidRDefault="00B459AD" w:rsidP="00AC4A28">
            <w:pPr>
              <w:spacing w:line="240" w:lineRule="auto"/>
              <w:rPr>
                <w:rFonts w:eastAsia="Times New Roman" w:cs="Times New Roman"/>
                <w:b/>
                <w:bCs/>
                <w:color w:val="000000"/>
                <w:szCs w:val="20"/>
                <w:lang w:eastAsia="en-AU"/>
              </w:rPr>
            </w:pPr>
            <w:r w:rsidRPr="005E150D">
              <w:rPr>
                <w:rFonts w:eastAsia="Times New Roman" w:cs="Times New Roman"/>
                <w:b/>
                <w:bCs/>
                <w:color w:val="000000"/>
                <w:szCs w:val="20"/>
                <w:lang w:eastAsia="en-AU"/>
              </w:rPr>
              <w:t>Design</w:t>
            </w:r>
            <w:r w:rsidR="002A2758" w:rsidRPr="005E150D">
              <w:rPr>
                <w:rFonts w:eastAsia="Times New Roman" w:cs="Times New Roman"/>
                <w:b/>
                <w:bCs/>
                <w:color w:val="000000"/>
                <w:szCs w:val="20"/>
                <w:lang w:eastAsia="en-AU"/>
              </w:rPr>
              <w:t>/Aim</w:t>
            </w:r>
          </w:p>
        </w:tc>
        <w:tc>
          <w:tcPr>
            <w:tcW w:w="2410" w:type="dxa"/>
            <w:tcBorders>
              <w:top w:val="single" w:sz="8" w:space="0" w:color="auto"/>
              <w:bottom w:val="single" w:sz="4" w:space="0" w:color="auto"/>
            </w:tcBorders>
            <w:shd w:val="clear" w:color="auto" w:fill="auto"/>
            <w:vAlign w:val="center"/>
          </w:tcPr>
          <w:p w14:paraId="02CCF8E5" w14:textId="540EB868" w:rsidR="00B459AD" w:rsidRPr="005E150D" w:rsidRDefault="00B459AD" w:rsidP="005E150D">
            <w:pPr>
              <w:spacing w:line="240" w:lineRule="auto"/>
              <w:rPr>
                <w:rFonts w:eastAsia="Times New Roman" w:cs="Times New Roman"/>
                <w:b/>
                <w:bCs/>
                <w:color w:val="000000"/>
                <w:szCs w:val="20"/>
                <w:lang w:eastAsia="en-AU"/>
              </w:rPr>
            </w:pPr>
            <w:r w:rsidRPr="005E150D">
              <w:rPr>
                <w:rFonts w:eastAsia="Times New Roman" w:cs="Times New Roman"/>
                <w:b/>
                <w:bCs/>
                <w:color w:val="000000"/>
                <w:szCs w:val="20"/>
                <w:lang w:eastAsia="en-AU"/>
              </w:rPr>
              <w:t>S</w:t>
            </w:r>
            <w:r w:rsidR="005E150D" w:rsidRPr="005E150D">
              <w:rPr>
                <w:rFonts w:eastAsia="Times New Roman" w:cs="Times New Roman"/>
                <w:b/>
                <w:bCs/>
                <w:color w:val="000000"/>
                <w:szCs w:val="20"/>
                <w:lang w:eastAsia="en-AU"/>
              </w:rPr>
              <w:t>ubjects</w:t>
            </w:r>
            <w:r w:rsidR="00850E65" w:rsidRPr="005E150D">
              <w:rPr>
                <w:rFonts w:eastAsia="Times New Roman" w:cs="Times New Roman"/>
                <w:b/>
                <w:bCs/>
                <w:color w:val="000000"/>
                <w:szCs w:val="20"/>
                <w:lang w:eastAsia="en-AU"/>
              </w:rPr>
              <w:t>/</w:t>
            </w:r>
            <w:r w:rsidR="005E150D" w:rsidRPr="005E150D">
              <w:rPr>
                <w:rFonts w:eastAsia="Times New Roman" w:cs="Times New Roman"/>
                <w:b/>
                <w:bCs/>
                <w:color w:val="000000"/>
                <w:szCs w:val="20"/>
                <w:lang w:eastAsia="en-AU"/>
              </w:rPr>
              <w:t>circumstances</w:t>
            </w:r>
            <w:r w:rsidR="00E1102B" w:rsidRPr="005E150D">
              <w:rPr>
                <w:rFonts w:eastAsia="Times New Roman" w:cs="Times New Roman"/>
                <w:b/>
                <w:bCs/>
                <w:color w:val="000000"/>
                <w:szCs w:val="20"/>
                <w:lang w:eastAsia="en-AU"/>
              </w:rPr>
              <w:t>/</w:t>
            </w:r>
            <w:r w:rsidR="005E150D">
              <w:rPr>
                <w:rFonts w:eastAsia="Times New Roman" w:cs="Times New Roman"/>
                <w:b/>
                <w:bCs/>
                <w:color w:val="000000"/>
                <w:szCs w:val="20"/>
                <w:lang w:eastAsia="en-AU"/>
              </w:rPr>
              <w:t xml:space="preserve"> </w:t>
            </w:r>
            <w:r w:rsidR="00E1102B" w:rsidRPr="005E150D">
              <w:rPr>
                <w:rFonts w:eastAsia="Times New Roman" w:cs="Times New Roman"/>
                <w:b/>
                <w:bCs/>
                <w:color w:val="000000"/>
                <w:szCs w:val="20"/>
                <w:lang w:eastAsia="en-AU"/>
              </w:rPr>
              <w:t>Setting</w:t>
            </w:r>
          </w:p>
        </w:tc>
        <w:tc>
          <w:tcPr>
            <w:tcW w:w="3189" w:type="dxa"/>
            <w:tcBorders>
              <w:top w:val="single" w:sz="8" w:space="0" w:color="auto"/>
              <w:bottom w:val="single" w:sz="4" w:space="0" w:color="auto"/>
            </w:tcBorders>
            <w:shd w:val="clear" w:color="auto" w:fill="auto"/>
            <w:vAlign w:val="center"/>
          </w:tcPr>
          <w:p w14:paraId="0C7509F0" w14:textId="53C55A6D" w:rsidR="00B459AD" w:rsidRPr="005E150D" w:rsidRDefault="00B459AD" w:rsidP="00AC4A28">
            <w:pPr>
              <w:spacing w:line="240" w:lineRule="auto"/>
              <w:rPr>
                <w:rFonts w:eastAsia="Times New Roman" w:cs="Times New Roman"/>
                <w:b/>
                <w:bCs/>
                <w:color w:val="000000"/>
                <w:szCs w:val="20"/>
                <w:lang w:eastAsia="en-AU"/>
              </w:rPr>
            </w:pPr>
            <w:r w:rsidRPr="005E150D">
              <w:rPr>
                <w:rFonts w:eastAsia="Times New Roman" w:cs="Times New Roman"/>
                <w:b/>
                <w:bCs/>
                <w:color w:val="000000"/>
                <w:szCs w:val="20"/>
                <w:lang w:eastAsia="en-AU"/>
              </w:rPr>
              <w:t>Intervention</w:t>
            </w:r>
            <w:r w:rsidR="005E150D">
              <w:rPr>
                <w:rFonts w:eastAsia="Times New Roman" w:cs="Times New Roman"/>
                <w:b/>
                <w:bCs/>
                <w:color w:val="000000"/>
                <w:szCs w:val="20"/>
                <w:lang w:eastAsia="en-AU"/>
              </w:rPr>
              <w:t>/Pain measure</w:t>
            </w:r>
          </w:p>
        </w:tc>
        <w:tc>
          <w:tcPr>
            <w:tcW w:w="3190" w:type="dxa"/>
            <w:tcBorders>
              <w:top w:val="single" w:sz="8" w:space="0" w:color="auto"/>
              <w:bottom w:val="single" w:sz="4" w:space="0" w:color="auto"/>
            </w:tcBorders>
            <w:shd w:val="clear" w:color="auto" w:fill="auto"/>
            <w:vAlign w:val="center"/>
          </w:tcPr>
          <w:p w14:paraId="010AFE22" w14:textId="77777777" w:rsidR="00B459AD" w:rsidRPr="005E150D" w:rsidRDefault="00B459AD" w:rsidP="00AC4A28">
            <w:pPr>
              <w:spacing w:line="240" w:lineRule="auto"/>
              <w:rPr>
                <w:rFonts w:eastAsia="Times New Roman" w:cs="Times New Roman"/>
                <w:b/>
                <w:bCs/>
                <w:color w:val="000000"/>
                <w:szCs w:val="20"/>
                <w:lang w:eastAsia="en-AU"/>
              </w:rPr>
            </w:pPr>
            <w:r w:rsidRPr="005E150D">
              <w:rPr>
                <w:rFonts w:eastAsia="Times New Roman" w:cs="Times New Roman"/>
                <w:b/>
                <w:bCs/>
                <w:color w:val="000000"/>
                <w:szCs w:val="20"/>
                <w:lang w:eastAsia="en-AU"/>
              </w:rPr>
              <w:t>Results</w:t>
            </w:r>
          </w:p>
        </w:tc>
        <w:tc>
          <w:tcPr>
            <w:tcW w:w="958" w:type="dxa"/>
            <w:tcBorders>
              <w:top w:val="single" w:sz="8" w:space="0" w:color="auto"/>
              <w:bottom w:val="single" w:sz="4" w:space="0" w:color="auto"/>
            </w:tcBorders>
            <w:vAlign w:val="center"/>
          </w:tcPr>
          <w:p w14:paraId="1DC3FC77" w14:textId="77777777" w:rsidR="00B459AD" w:rsidRPr="005E150D" w:rsidRDefault="00B459AD" w:rsidP="00A32319">
            <w:pPr>
              <w:spacing w:line="240" w:lineRule="auto"/>
              <w:jc w:val="center"/>
              <w:rPr>
                <w:rFonts w:eastAsia="Times New Roman" w:cs="Times New Roman"/>
                <w:b/>
                <w:bCs/>
                <w:color w:val="000000"/>
                <w:szCs w:val="20"/>
                <w:lang w:eastAsia="en-AU"/>
              </w:rPr>
            </w:pPr>
            <w:r w:rsidRPr="005E150D">
              <w:rPr>
                <w:rFonts w:eastAsia="Times New Roman" w:cs="Times New Roman"/>
                <w:b/>
                <w:bCs/>
                <w:color w:val="000000"/>
                <w:szCs w:val="20"/>
                <w:lang w:eastAsia="en-AU"/>
              </w:rPr>
              <w:t>Quality score</w:t>
            </w:r>
          </w:p>
        </w:tc>
      </w:tr>
      <w:tr w:rsidR="00590BA5" w:rsidRPr="007A43E7" w14:paraId="30E868F8" w14:textId="77777777" w:rsidTr="004450DA">
        <w:trPr>
          <w:trHeight w:val="309"/>
        </w:trPr>
        <w:tc>
          <w:tcPr>
            <w:tcW w:w="1701" w:type="dxa"/>
            <w:tcBorders>
              <w:top w:val="single" w:sz="4" w:space="0" w:color="auto"/>
              <w:bottom w:val="single" w:sz="4" w:space="0" w:color="A6A6A6" w:themeColor="background1" w:themeShade="A6"/>
            </w:tcBorders>
            <w:shd w:val="clear" w:color="auto" w:fill="auto"/>
          </w:tcPr>
          <w:p w14:paraId="03AF8BEC" w14:textId="4949FA9F" w:rsidR="00590BA5" w:rsidRDefault="00D0199E" w:rsidP="00570C74">
            <w:pPr>
              <w:pStyle w:val="Smalltext"/>
            </w:pPr>
            <w:r>
              <w:t xml:space="preserve">Amin et al, 2014 </w:t>
            </w:r>
            <w:r>
              <w:fldChar w:fldCharType="begin"/>
            </w:r>
            <w:r>
              <w:instrText xml:space="preserve"> ADDIN EN.CITE &lt;EndNote&gt;&lt;Cite&gt;&lt;Author&gt;Amin&lt;/Author&gt;&lt;Year&gt;2014&lt;/Year&gt;&lt;RecNum&gt;8951&lt;/RecNum&gt;&lt;DisplayText&gt;[1]&lt;/DisplayText&gt;&lt;record&gt;&lt;rec-number&gt;8951&lt;/rec-number&gt;&lt;foreign-keys&gt;&lt;key app="EN" db-id="tvzzvf9xytse06e0ef65d09vtp0tsda05zfd"&gt;8951&lt;/key&gt;&lt;/foreign-keys&gt;&lt;ref-type name="Journal Article"&gt;17&lt;/ref-type&gt;&lt;contributors&gt;&lt;authors&gt;&lt;author&gt;Amin, Sabry Mohammad&lt;/author&gt;&lt;/authors&gt;&lt;/contributors&gt;&lt;titles&gt;&lt;title&gt;Evaluation of gabapentin and dexamethasone alone or in combination for pain control after adenotonsillectomy in children&lt;/title&gt;&lt;secondary-title&gt;Saudi journal of anaesthesia&lt;/secondary-title&gt;&lt;/titles&gt;&lt;periodical&gt;&lt;full-title&gt;Saudi Journal of Anaesthesia&lt;/full-title&gt;&lt;/periodical&gt;&lt;pages&gt;317&lt;/pages&gt;&lt;volume&gt;8&lt;/volume&gt;&lt;number&gt;3&lt;/number&gt;&lt;dates&gt;&lt;year&gt;2014&lt;/year&gt;&lt;/dates&gt;&lt;urls&gt;&lt;related-urls&gt;&lt;url&gt;http://media.proquest.com.ezp.lib.unimelb.edu.au/media/pq/classic/doc/3399663511/fmt/pi/rep/NONE?hl=&amp;amp;cit%3Aauth=Amin%2C+Sabry&amp;amp;cit%3Atitle=Evaluation+of+gabapentin+and+dexamethasone+alone+or+in+combination+...&amp;amp;cit%3Apub=Saudi+Journal+of+Anaesthesia&amp;amp;cit%3Avol=8&amp;amp;cit%3Aiss=3&amp;amp;cit%3Apg=317&amp;amp;cit%3Adate=Jul-Sep+2014&amp;amp;ic=true&amp;amp;cit%3Aprod=ProQuest+Central&amp;amp;_a=ChgyMDE0MDkyMDAyNDkyNDQzMTo5MDc0NTESBjEwMTE5MhoKT05FX1NFQVJDSCIPMTI4LjI1MC4xNDQuMTQ0KgYyMjY0NTkyCjE1NTI2ODM4Nzc6DURvY3VtZW50SW1hZ2VCATBSBk9ubGluZVoCRlRiA1BGVGoKMjAxNC8wNy8wMXIKMjAxNC8wOS8zMHoAggEyUC0xMDA3MDY3LTEyMzcyLUNVU1RPTUVSLTEwMDAwMDM5LzEwMDAwMTU1LTEyNzUxMjOSAQZPbmxpbmXKAQdFbmROb3Rl0gESU2Nob2xhcmx5IEpvdXJuYWxzmgIHUHJlUGFpZKoCKE9TOkVNUy1QZGZEb2NWaWV3QmFzZS1nZXRNZWRpYVVybEZvckl0ZW3KAgdBcnRpY2xl0gIBWeICAU7qAgDyAgA%3D&amp;amp;_s=hX8SZAioUciB25416fSfUdux318%3D&lt;/url&gt;&lt;/related-urls&gt;&lt;/urls&gt;&lt;remote-database-name&gt;Google Scholar&lt;/remote-database-name&gt;&lt;/record&gt;&lt;/Cite&gt;&lt;/EndNote&gt;</w:instrText>
            </w:r>
            <w:r>
              <w:fldChar w:fldCharType="separate"/>
            </w:r>
            <w:r>
              <w:rPr>
                <w:noProof/>
              </w:rPr>
              <w:t>[</w:t>
            </w:r>
            <w:hyperlink w:anchor="_ENREF_1" w:tooltip="Amin, 2014 #8951" w:history="1">
              <w:r w:rsidR="00570C74">
                <w:rPr>
                  <w:noProof/>
                </w:rPr>
                <w:t>1</w:t>
              </w:r>
            </w:hyperlink>
            <w:r>
              <w:rPr>
                <w:noProof/>
              </w:rPr>
              <w:t>]</w:t>
            </w:r>
            <w:r>
              <w:fldChar w:fldCharType="end"/>
            </w:r>
          </w:p>
        </w:tc>
        <w:tc>
          <w:tcPr>
            <w:tcW w:w="2835" w:type="dxa"/>
            <w:tcBorders>
              <w:top w:val="single" w:sz="4" w:space="0" w:color="auto"/>
              <w:bottom w:val="single" w:sz="4" w:space="0" w:color="A6A6A6" w:themeColor="background1" w:themeShade="A6"/>
            </w:tcBorders>
            <w:shd w:val="clear" w:color="auto" w:fill="auto"/>
          </w:tcPr>
          <w:p w14:paraId="55D7AEEB" w14:textId="1F334D37" w:rsidR="004D3809" w:rsidRDefault="004D3809" w:rsidP="004D3809">
            <w:pPr>
              <w:pStyle w:val="Smalltext"/>
            </w:pPr>
            <w:r>
              <w:t>D</w:t>
            </w:r>
            <w:r w:rsidRPr="004D3809">
              <w:t xml:space="preserve">ouble-blind randomized </w:t>
            </w:r>
            <w:r w:rsidR="0089051D">
              <w:t xml:space="preserve">(placebo-controlled) </w:t>
            </w:r>
            <w:r w:rsidRPr="004D3809">
              <w:t>study</w:t>
            </w:r>
          </w:p>
          <w:p w14:paraId="4E5E57EB" w14:textId="77777777" w:rsidR="004D3809" w:rsidRDefault="004D3809" w:rsidP="004D3809">
            <w:pPr>
              <w:pStyle w:val="Smalltext"/>
            </w:pPr>
          </w:p>
          <w:p w14:paraId="00977C6F" w14:textId="3B08A611" w:rsidR="00590BA5" w:rsidRPr="007A43E7" w:rsidRDefault="004D3809" w:rsidP="004D3809">
            <w:pPr>
              <w:pStyle w:val="Smalltext"/>
            </w:pPr>
            <w:r>
              <w:t>T</w:t>
            </w:r>
            <w:r w:rsidR="001868CE">
              <w:t>o evaluate the role of</w:t>
            </w:r>
            <w:r>
              <w:t xml:space="preserve"> </w:t>
            </w:r>
            <w:r w:rsidR="001868CE">
              <w:t>gabapentin premedication in the management of post-operative pain following adenotonsillectomy in children.</w:t>
            </w:r>
          </w:p>
        </w:tc>
        <w:tc>
          <w:tcPr>
            <w:tcW w:w="2410" w:type="dxa"/>
            <w:tcBorders>
              <w:top w:val="single" w:sz="4" w:space="0" w:color="auto"/>
              <w:bottom w:val="single" w:sz="4" w:space="0" w:color="A6A6A6" w:themeColor="background1" w:themeShade="A6"/>
            </w:tcBorders>
            <w:shd w:val="clear" w:color="auto" w:fill="auto"/>
          </w:tcPr>
          <w:p w14:paraId="155C5476" w14:textId="77777777" w:rsidR="00590BA5" w:rsidRDefault="00656689" w:rsidP="007A43E7">
            <w:pPr>
              <w:pStyle w:val="Smalltext"/>
            </w:pPr>
            <w:r>
              <w:t>120 children aged 4 – 6 years</w:t>
            </w:r>
          </w:p>
          <w:p w14:paraId="1220F718" w14:textId="7573AD6A" w:rsidR="00656689" w:rsidRDefault="009E6DD0" w:rsidP="007A43E7">
            <w:pPr>
              <w:pStyle w:val="Smalltext"/>
            </w:pPr>
            <w:r w:rsidRPr="003C0F6C">
              <w:t>Exc:</w:t>
            </w:r>
            <w:r w:rsidR="003C0F6C">
              <w:t xml:space="preserve"> chronic illness, epilepsy</w:t>
            </w:r>
          </w:p>
          <w:p w14:paraId="3560C184" w14:textId="77777777" w:rsidR="009E6DD0" w:rsidRDefault="009E6DD0" w:rsidP="007A43E7">
            <w:pPr>
              <w:pStyle w:val="Smalltext"/>
            </w:pPr>
          </w:p>
          <w:p w14:paraId="15B402BD" w14:textId="231136A5" w:rsidR="00656689" w:rsidRDefault="00656689" w:rsidP="007A43E7">
            <w:pPr>
              <w:pStyle w:val="Smalltext"/>
            </w:pPr>
            <w:r>
              <w:t xml:space="preserve">Postoperative </w:t>
            </w:r>
            <w:r w:rsidR="004450DA">
              <w:t>(</w:t>
            </w:r>
            <w:r w:rsidR="00A11FAA">
              <w:t>adenotonsillectomy</w:t>
            </w:r>
            <w:r w:rsidR="004450DA">
              <w:t>)</w:t>
            </w:r>
          </w:p>
          <w:p w14:paraId="006E80A4" w14:textId="77777777" w:rsidR="00656689" w:rsidRDefault="00656689" w:rsidP="007A43E7">
            <w:pPr>
              <w:pStyle w:val="Smalltext"/>
            </w:pPr>
          </w:p>
          <w:p w14:paraId="4E8D5B6E" w14:textId="777A4814" w:rsidR="00656689" w:rsidRPr="007A43E7" w:rsidRDefault="001D18AE" w:rsidP="007A43E7">
            <w:pPr>
              <w:pStyle w:val="Smalltext"/>
            </w:pPr>
            <w:r>
              <w:t>Not stated</w:t>
            </w:r>
          </w:p>
        </w:tc>
        <w:tc>
          <w:tcPr>
            <w:tcW w:w="3189" w:type="dxa"/>
            <w:tcBorders>
              <w:top w:val="single" w:sz="4" w:space="0" w:color="auto"/>
              <w:bottom w:val="single" w:sz="4" w:space="0" w:color="A6A6A6" w:themeColor="background1" w:themeShade="A6"/>
            </w:tcBorders>
            <w:shd w:val="clear" w:color="auto" w:fill="auto"/>
          </w:tcPr>
          <w:p w14:paraId="75F0420F" w14:textId="560ECFBF" w:rsidR="00656689" w:rsidRDefault="00656689" w:rsidP="00656689">
            <w:pPr>
              <w:pStyle w:val="Smalltext"/>
            </w:pPr>
            <w:r>
              <w:t>3 groups – participants randomised to:</w:t>
            </w:r>
          </w:p>
          <w:p w14:paraId="1144A975" w14:textId="7B5110BD" w:rsidR="00656689" w:rsidRDefault="00656689" w:rsidP="00656689">
            <w:pPr>
              <w:pStyle w:val="Smalltext"/>
            </w:pPr>
            <w:r>
              <w:t xml:space="preserve">Group G: - Oral gabapentin 10 mg/kg 2hrs preoperatively </w:t>
            </w:r>
          </w:p>
          <w:p w14:paraId="79B11F65" w14:textId="6FCE5BAF" w:rsidR="00656689" w:rsidRDefault="00656689" w:rsidP="00656689">
            <w:pPr>
              <w:pStyle w:val="Smalltext"/>
            </w:pPr>
            <w:r>
              <w:t>Group D: placebo pre-operatively &amp; dexamethasone 0.15 mg/kg intravenously</w:t>
            </w:r>
            <w:r w:rsidR="0089051D">
              <w:t xml:space="preserve"> preoperatively after induction</w:t>
            </w:r>
            <w:r>
              <w:t xml:space="preserve">. </w:t>
            </w:r>
          </w:p>
          <w:p w14:paraId="50CB4598" w14:textId="00FD97EE" w:rsidR="00590BA5" w:rsidRDefault="00656689" w:rsidP="00656689">
            <w:pPr>
              <w:pStyle w:val="Smalltext"/>
            </w:pPr>
            <w:r>
              <w:t xml:space="preserve">Group C: Oral gabapentin 10 mg/kg 2hrs preoperatively &amp; </w:t>
            </w:r>
            <w:r w:rsidR="0089051D">
              <w:t>dexamethasone 0.15 mg/kg intravenously preoperatively after induction</w:t>
            </w:r>
            <w:r>
              <w:t>.</w:t>
            </w:r>
          </w:p>
          <w:p w14:paraId="2139C3F8" w14:textId="77777777" w:rsidR="00CD66E6" w:rsidRDefault="00CD66E6" w:rsidP="00656689">
            <w:pPr>
              <w:pStyle w:val="Smalltext"/>
            </w:pPr>
          </w:p>
          <w:p w14:paraId="3534AF48" w14:textId="5499862F" w:rsidR="00CD66E6" w:rsidRDefault="00CD66E6" w:rsidP="00CD66E6">
            <w:pPr>
              <w:pStyle w:val="Smalltext"/>
            </w:pPr>
            <w:r>
              <w:t>Pain  scoring: FLACC</w:t>
            </w:r>
          </w:p>
          <w:p w14:paraId="1FF97224" w14:textId="4F043E3C" w:rsidR="00CD66E6" w:rsidRDefault="00CD66E6" w:rsidP="00566C64">
            <w:pPr>
              <w:pStyle w:val="Smalltext"/>
            </w:pPr>
            <w:r>
              <w:t>* Analgesi</w:t>
            </w:r>
            <w:r w:rsidR="00566C64">
              <w:t>cs</w:t>
            </w:r>
            <w:r>
              <w:t xml:space="preserve"> determined by pain score</w:t>
            </w:r>
          </w:p>
        </w:tc>
        <w:tc>
          <w:tcPr>
            <w:tcW w:w="3190" w:type="dxa"/>
            <w:tcBorders>
              <w:top w:val="single" w:sz="4" w:space="0" w:color="auto"/>
              <w:bottom w:val="single" w:sz="4" w:space="0" w:color="A6A6A6" w:themeColor="background1" w:themeShade="A6"/>
            </w:tcBorders>
            <w:shd w:val="clear" w:color="auto" w:fill="auto"/>
          </w:tcPr>
          <w:p w14:paraId="246929CB" w14:textId="60E2CD1C" w:rsidR="00611CBF" w:rsidRDefault="00355BCD" w:rsidP="00611CBF">
            <w:pPr>
              <w:pStyle w:val="Smalltext"/>
            </w:pPr>
            <w:r>
              <w:t>FLACC</w:t>
            </w:r>
            <w:r w:rsidR="00611CBF">
              <w:t xml:space="preserve"> score in Group C and Group</w:t>
            </w:r>
          </w:p>
          <w:p w14:paraId="33E1B157" w14:textId="642759FA" w:rsidR="00611CBF" w:rsidRDefault="00611CBF" w:rsidP="00611CBF">
            <w:pPr>
              <w:pStyle w:val="Smalltext"/>
            </w:pPr>
            <w:r>
              <w:t>G less at 4 h, 6 h and 8 h post-operatively than in Group D (P &lt; 0.05). At 12h pain score in Group C less than Group G and</w:t>
            </w:r>
          </w:p>
          <w:p w14:paraId="3F9C9297" w14:textId="51BF33D3" w:rsidR="00590BA5" w:rsidRDefault="00611CBF" w:rsidP="00355BCD">
            <w:pPr>
              <w:pStyle w:val="Smalltext"/>
            </w:pPr>
            <w:r>
              <w:t xml:space="preserve">Group D (P &lt; 0.05). No </w:t>
            </w:r>
            <w:r w:rsidR="00240B04">
              <w:t xml:space="preserve">difference </w:t>
            </w:r>
            <w:r>
              <w:t xml:space="preserve">in </w:t>
            </w:r>
            <w:r w:rsidR="00355BCD">
              <w:t>FLACC</w:t>
            </w:r>
            <w:r>
              <w:t xml:space="preserve"> score at 18h post-operatively</w:t>
            </w:r>
            <w:r w:rsidR="00355BCD">
              <w:t xml:space="preserve"> (p</w:t>
            </w:r>
            <w:r w:rsidR="00240B04">
              <w:t xml:space="preserve"> &gt; 0.05). Time to fi</w:t>
            </w:r>
            <w:r>
              <w:t>rst analgesi</w:t>
            </w:r>
            <w:r w:rsidR="00355BCD">
              <w:t>c</w:t>
            </w:r>
            <w:r>
              <w:t xml:space="preserve"> longer in Group C than Group G and Group D </w:t>
            </w:r>
            <w:r w:rsidR="00355BCD">
              <w:t>&amp; time to first analgesic</w:t>
            </w:r>
            <w:r w:rsidR="00240B04">
              <w:t xml:space="preserve"> </w:t>
            </w:r>
            <w:r>
              <w:t xml:space="preserve">longer in Group G than in Group D (P &lt; 0.05). </w:t>
            </w:r>
            <w:r w:rsidR="00240B04">
              <w:t>Total p</w:t>
            </w:r>
            <w:r>
              <w:t>ethidine</w:t>
            </w:r>
            <w:r w:rsidR="00240B04">
              <w:t xml:space="preserve"> dose</w:t>
            </w:r>
            <w:r>
              <w:t xml:space="preserve"> less in Group C </w:t>
            </w:r>
            <w:r w:rsidR="00355BCD">
              <w:t>&amp;</w:t>
            </w:r>
            <w:r>
              <w:t xml:space="preserve"> Grou</w:t>
            </w:r>
            <w:r w:rsidR="00CD66E6">
              <w:t>p G than in Group D (</w:t>
            </w:r>
            <w:r w:rsidR="00355BCD">
              <w:t>p</w:t>
            </w:r>
            <w:r w:rsidR="00CD66E6">
              <w:t xml:space="preserve"> &lt; 0.05).</w:t>
            </w:r>
            <w:r>
              <w:t>.</w:t>
            </w:r>
          </w:p>
        </w:tc>
        <w:tc>
          <w:tcPr>
            <w:tcW w:w="958" w:type="dxa"/>
            <w:tcBorders>
              <w:top w:val="single" w:sz="4" w:space="0" w:color="auto"/>
              <w:bottom w:val="single" w:sz="4" w:space="0" w:color="A6A6A6" w:themeColor="background1" w:themeShade="A6"/>
            </w:tcBorders>
          </w:tcPr>
          <w:p w14:paraId="74B07794" w14:textId="7A2131D4" w:rsidR="00590BA5" w:rsidRDefault="00240B04" w:rsidP="00A32319">
            <w:pPr>
              <w:pStyle w:val="Smalltext"/>
              <w:jc w:val="center"/>
            </w:pPr>
            <w:r>
              <w:t>3</w:t>
            </w:r>
          </w:p>
        </w:tc>
      </w:tr>
      <w:tr w:rsidR="00053219" w:rsidRPr="007A43E7" w14:paraId="36BA23A5"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14EF6BC4" w14:textId="026D57B5" w:rsidR="00053219" w:rsidRPr="007A43E7" w:rsidRDefault="00D0199E" w:rsidP="00570C74">
            <w:pPr>
              <w:pStyle w:val="Smalltext"/>
            </w:pPr>
            <w:r>
              <w:t xml:space="preserve">Anand et al, 2011 </w:t>
            </w:r>
            <w:r>
              <w:fldChar w:fldCharType="begin"/>
            </w:r>
            <w:r>
              <w:instrText xml:space="preserve"> ADDIN EN.CITE &lt;EndNote&gt;&lt;Cite&gt;&lt;Author&gt;Anand&lt;/Author&gt;&lt;Year&gt;2011&lt;/Year&gt;&lt;RecNum&gt;1693&lt;/RecNum&gt;&lt;DisplayText&gt;[2]&lt;/DisplayText&gt;&lt;record&gt;&lt;rec-number&gt;1693&lt;/rec-number&gt;&lt;foreign-keys&gt;&lt;key app="EN" db-id="tvzzvf9xytse06e0ef65d09vtp0tsda05zfd"&gt;1693&lt;/key&gt;&lt;/foreign-keys&gt;&lt;ref-type name="Journal Article"&gt;17&lt;/ref-type&gt;&lt;contributors&gt;&lt;authors&gt;&lt;author&gt;Anand, V. G.&lt;/author&gt;&lt;author&gt;Kannan, M.&lt;/author&gt;&lt;author&gt;Thavamani, A.&lt;/author&gt;&lt;author&gt;Bridgit, M. J.&lt;/author&gt;&lt;/authors&gt;&lt;/contributors&gt;&lt;auth-address&gt;Department of Anesthesiology and Critical Care, Tirunelveli Medical College, Tirunelveli, Tamil Nadu, India.&lt;/auth-address&gt;&lt;titles&gt;&lt;title&gt;Effects of dexmedetomidine added to caudal ropivacaine in paediatric lower abdominal surgeries&lt;/title&gt;&lt;secondary-title&gt;Indian J Anaesth&lt;/secondary-title&gt;&lt;alt-title&gt;Indian journal of anaesthesia&lt;/alt-title&gt;&lt;/titles&gt;&lt;periodical&gt;&lt;full-title&gt;Indian J Anaesth&lt;/full-title&gt;&lt;abbr-1&gt;Indian journal of anaesthesia&lt;/abbr-1&gt;&lt;/periodical&gt;&lt;alt-periodical&gt;&lt;full-title&gt;Indian J Anaesth&lt;/full-title&gt;&lt;abbr-1&gt;Indian journal of anaesthesia&lt;/abbr-1&gt;&lt;/alt-periodical&gt;&lt;pages&gt;340-6&lt;/pages&gt;&lt;volume&gt;55&lt;/volume&gt;&lt;number&gt;4&lt;/number&gt;&lt;edition&gt;2011/10/21&lt;/edition&gt;&lt;dates&gt;&lt;year&gt;2011&lt;/year&gt;&lt;pub-dates&gt;&lt;date&gt;Jul&lt;/date&gt;&lt;/pub-dates&gt;&lt;/dates&gt;&lt;isbn&gt;0976-2817 (Electronic)&amp;#xD;0019-5049 (Linking)&lt;/isbn&gt;&lt;accession-num&gt;22013248&lt;/accession-num&gt;&lt;urls&gt;&lt;related-urls&gt;&lt;url&gt;http://www.ijaweb.org/article.asp?issn=0019-5049;year=2011;volume=55;issue=4;spage=340;epage=346;aulast=Anand&lt;/url&gt;&lt;/related-urls&gt;&lt;/urls&gt;&lt;custom2&gt;3190506&lt;/custom2&gt;&lt;electronic-resource-num&gt;10.4103/0019-5049.84835&lt;/electronic-resource-num&gt;&lt;remote-database-provider&gt;NLM&lt;/remote-database-provider&gt;&lt;language&gt;eng&lt;/language&gt;&lt;/record&gt;&lt;/Cite&gt;&lt;/EndNote&gt;</w:instrText>
            </w:r>
            <w:r>
              <w:fldChar w:fldCharType="separate"/>
            </w:r>
            <w:r>
              <w:rPr>
                <w:noProof/>
              </w:rPr>
              <w:t>[</w:t>
            </w:r>
            <w:hyperlink w:anchor="_ENREF_2" w:tooltip="Anand, 2011 #1693" w:history="1">
              <w:r w:rsidR="00570C74">
                <w:rPr>
                  <w:noProof/>
                </w:rPr>
                <w:t>2</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4005F910" w14:textId="670CEFDB" w:rsidR="00053219" w:rsidRPr="007A43E7" w:rsidRDefault="000A434D" w:rsidP="007A43E7">
            <w:pPr>
              <w:pStyle w:val="Smalltext"/>
            </w:pPr>
            <w:r w:rsidRPr="007A43E7">
              <w:t xml:space="preserve">Randomised double blind </w:t>
            </w:r>
            <w:r w:rsidR="0089051D">
              <w:t>parallel group (</w:t>
            </w:r>
            <w:r w:rsidRPr="007A43E7">
              <w:t>controlled</w:t>
            </w:r>
            <w:r w:rsidR="0089051D">
              <w:t>)</w:t>
            </w:r>
            <w:r w:rsidRPr="007A43E7">
              <w:t xml:space="preserve"> trial</w:t>
            </w:r>
          </w:p>
          <w:p w14:paraId="4030AC26" w14:textId="77777777" w:rsidR="000A434D" w:rsidRPr="007A43E7" w:rsidRDefault="000A434D" w:rsidP="007A43E7">
            <w:pPr>
              <w:pStyle w:val="Smalltext"/>
            </w:pPr>
          </w:p>
          <w:p w14:paraId="2648FAFC" w14:textId="77777777" w:rsidR="000A434D" w:rsidRPr="007A43E7" w:rsidRDefault="005B38C7" w:rsidP="00850E65">
            <w:pPr>
              <w:pStyle w:val="Smalltext"/>
            </w:pPr>
            <w:r w:rsidRPr="007A43E7">
              <w:t>T</w:t>
            </w:r>
            <w:r w:rsidR="000A434D" w:rsidRPr="007A43E7">
              <w:t xml:space="preserve">o compare the effects of caudal dexmedetomidine combined with ropivacaine to provide </w:t>
            </w:r>
            <w:r w:rsidR="00850E65">
              <w:t>p</w:t>
            </w:r>
            <w:r w:rsidR="000A434D" w:rsidRPr="007A43E7">
              <w:t>ostoperative analgesia in children and also to establish its safety in the paediatric population</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58D14C78" w14:textId="4928981F" w:rsidR="000A434D" w:rsidRDefault="000A434D" w:rsidP="007A43E7">
            <w:pPr>
              <w:pStyle w:val="Smalltext"/>
            </w:pPr>
            <w:r w:rsidRPr="007A43E7">
              <w:t>60 children aged</w:t>
            </w:r>
            <w:r w:rsidR="005B38C7" w:rsidRPr="007A43E7">
              <w:t xml:space="preserve"> 6mth – 6</w:t>
            </w:r>
            <w:r w:rsidR="00DE708F">
              <w:t xml:space="preserve"> </w:t>
            </w:r>
            <w:r w:rsidR="009E6DD0">
              <w:t>years</w:t>
            </w:r>
          </w:p>
          <w:p w14:paraId="4DABD19D" w14:textId="0DB99476" w:rsidR="00362941" w:rsidRDefault="00362941" w:rsidP="007A43E7">
            <w:pPr>
              <w:pStyle w:val="Smalltext"/>
            </w:pPr>
            <w:r>
              <w:t>Exc: developmental delay</w:t>
            </w:r>
          </w:p>
          <w:p w14:paraId="706F76E6" w14:textId="77777777" w:rsidR="00850E65" w:rsidRDefault="00850E65" w:rsidP="007A43E7">
            <w:pPr>
              <w:pStyle w:val="Smalltext"/>
            </w:pPr>
          </w:p>
          <w:p w14:paraId="7F31578D" w14:textId="45098EA2" w:rsidR="00DE708F" w:rsidRDefault="00A11FAA" w:rsidP="007A43E7">
            <w:pPr>
              <w:pStyle w:val="Smalltext"/>
            </w:pPr>
            <w:r>
              <w:t>Postoperative</w:t>
            </w:r>
            <w:r w:rsidR="004450DA">
              <w:t xml:space="preserve"> (</w:t>
            </w:r>
            <w:r>
              <w:t>urogenital procedures</w:t>
            </w:r>
            <w:r w:rsidR="004450DA">
              <w:t>)</w:t>
            </w:r>
          </w:p>
          <w:p w14:paraId="22F8C21F" w14:textId="77777777" w:rsidR="00DE708F" w:rsidRDefault="00DE708F" w:rsidP="007A43E7">
            <w:pPr>
              <w:pStyle w:val="Smalltext"/>
            </w:pPr>
          </w:p>
          <w:p w14:paraId="3C3BE984" w14:textId="77777777" w:rsidR="00053219" w:rsidRPr="007A43E7" w:rsidRDefault="00A6627A" w:rsidP="00DE708F">
            <w:pPr>
              <w:pStyle w:val="Smalltext"/>
            </w:pPr>
            <w:r>
              <w:t>Not stated</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617A4704" w14:textId="77777777" w:rsidR="00AC30F5" w:rsidRPr="00355BCD" w:rsidRDefault="00AC30F5" w:rsidP="00355BCD">
            <w:pPr>
              <w:pStyle w:val="Smalltext"/>
            </w:pPr>
            <w:r w:rsidRPr="00355BCD">
              <w:t>2 groups – participants randomised to:</w:t>
            </w:r>
          </w:p>
          <w:p w14:paraId="2B034B08" w14:textId="2F340C01" w:rsidR="000A434D" w:rsidRPr="00355BCD" w:rsidRDefault="000A434D" w:rsidP="00355BCD">
            <w:pPr>
              <w:pStyle w:val="Smalltext"/>
            </w:pPr>
            <w:r w:rsidRPr="00355BCD">
              <w:t>Group RD - 0.25% ropivacaine 1 ml/kg with dexmedetomidine 2 m</w:t>
            </w:r>
            <w:r w:rsidR="005A767B" w:rsidRPr="00355BCD">
              <w:sym w:font="Symbol" w:char="F06D"/>
            </w:r>
            <w:r w:rsidRPr="00355BCD">
              <w:t xml:space="preserve">g/kg, </w:t>
            </w:r>
          </w:p>
          <w:p w14:paraId="38623EEF" w14:textId="77777777" w:rsidR="00053219" w:rsidRPr="00355BCD" w:rsidRDefault="000A434D" w:rsidP="00355BCD">
            <w:pPr>
              <w:pStyle w:val="Smalltext"/>
            </w:pPr>
            <w:r w:rsidRPr="00355BCD">
              <w:t xml:space="preserve">Group R - 0.25% ropivacaine 1 ml/kg + 0.5 ml normal saline </w:t>
            </w:r>
          </w:p>
          <w:p w14:paraId="2C15262D" w14:textId="77777777" w:rsidR="00403D1B" w:rsidRPr="00355BCD" w:rsidRDefault="00403D1B" w:rsidP="00355BCD">
            <w:pPr>
              <w:pStyle w:val="Smalltext"/>
            </w:pPr>
          </w:p>
          <w:p w14:paraId="20BD9EE7" w14:textId="77777777" w:rsidR="00403D1B" w:rsidRPr="00355BCD" w:rsidRDefault="00403D1B" w:rsidP="00355BCD">
            <w:pPr>
              <w:pStyle w:val="Smalltext"/>
            </w:pPr>
            <w:r w:rsidRPr="00355BCD">
              <w:t>Administer via caudal block following induction of anaesthesia</w:t>
            </w:r>
          </w:p>
          <w:p w14:paraId="2585D7FD" w14:textId="77777777" w:rsidR="00CD66E6" w:rsidRPr="00355BCD" w:rsidRDefault="00CD66E6" w:rsidP="00355BCD">
            <w:pPr>
              <w:pStyle w:val="Smalltext"/>
            </w:pPr>
          </w:p>
          <w:p w14:paraId="07FC00C8" w14:textId="1E3E99D0" w:rsidR="00CD66E6" w:rsidRPr="00355BCD" w:rsidRDefault="00CD66E6" w:rsidP="00355BCD">
            <w:pPr>
              <w:pStyle w:val="Smalltext"/>
            </w:pPr>
            <w:r w:rsidRPr="00355BCD">
              <w:t>Pain  scoring: FLACC</w:t>
            </w:r>
          </w:p>
          <w:p w14:paraId="42664D89" w14:textId="0AEA0666" w:rsidR="00CD66E6" w:rsidRPr="00355BCD" w:rsidRDefault="00566C64" w:rsidP="00355BCD">
            <w:pPr>
              <w:pStyle w:val="Smalltext"/>
            </w:pPr>
            <w:r>
              <w:t>* Analgesics</w:t>
            </w:r>
            <w:r w:rsidR="00CD66E6" w:rsidRPr="00355BCD">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67EEE652" w14:textId="769CB5E9" w:rsidR="00362941" w:rsidRDefault="00362941" w:rsidP="001E6AF9">
            <w:pPr>
              <w:pStyle w:val="Smalltext"/>
            </w:pPr>
            <w:r>
              <w:t>Group RD duration of analgesia longer than Group R (p &lt; 0.001)</w:t>
            </w:r>
          </w:p>
          <w:p w14:paraId="06FE2289" w14:textId="74FB91C5" w:rsidR="005A767B" w:rsidRDefault="000A434D" w:rsidP="001E6AF9">
            <w:pPr>
              <w:pStyle w:val="Smalltext"/>
            </w:pPr>
            <w:r w:rsidRPr="007A43E7">
              <w:t>Group R</w:t>
            </w:r>
            <w:r w:rsidR="00362941">
              <w:t>D had</w:t>
            </w:r>
            <w:r w:rsidRPr="007A43E7">
              <w:t xml:space="preserve"> significantly</w:t>
            </w:r>
            <w:r w:rsidR="00DC4587">
              <w:t>*</w:t>
            </w:r>
            <w:r w:rsidR="00362941">
              <w:t xml:space="preserve"> low</w:t>
            </w:r>
            <w:r w:rsidRPr="007A43E7">
              <w:t>er</w:t>
            </w:r>
            <w:r w:rsidR="005B38C7" w:rsidRPr="007A43E7">
              <w:t xml:space="preserve"> </w:t>
            </w:r>
            <w:r w:rsidRPr="007A43E7">
              <w:t>FL</w:t>
            </w:r>
            <w:r w:rsidR="00362941">
              <w:t>ACC score compared with Group R</w:t>
            </w:r>
            <w:r w:rsidR="001E6AF9">
              <w:t xml:space="preserve"> (0</w:t>
            </w:r>
            <w:r w:rsidR="00362941">
              <w:t>/30 versus 20/30</w:t>
            </w:r>
            <w:r w:rsidRPr="007A43E7">
              <w:t xml:space="preserve"> score</w:t>
            </w:r>
            <w:r w:rsidR="001E6AF9">
              <w:t>d</w:t>
            </w:r>
            <w:r w:rsidR="005B38C7" w:rsidRPr="007A43E7">
              <w:t xml:space="preserve"> </w:t>
            </w:r>
            <w:r w:rsidRPr="007A43E7">
              <w:t>4 at 6</w:t>
            </w:r>
            <w:r w:rsidRPr="008B7937">
              <w:rPr>
                <w:vertAlign w:val="superscript"/>
              </w:rPr>
              <w:t>th</w:t>
            </w:r>
            <w:r w:rsidR="008B7937">
              <w:t xml:space="preserve"> </w:t>
            </w:r>
            <w:r w:rsidRPr="007A43E7">
              <w:t>hour</w:t>
            </w:r>
            <w:r w:rsidR="001E6AF9">
              <w:t>)</w:t>
            </w:r>
            <w:r w:rsidR="001E6AF9" w:rsidRPr="007A43E7">
              <w:t xml:space="preserve"> </w:t>
            </w:r>
          </w:p>
          <w:p w14:paraId="6256437C" w14:textId="4098DB91" w:rsidR="00A7619C" w:rsidRDefault="00AE33B1" w:rsidP="00362941">
            <w:pPr>
              <w:pStyle w:val="Smalltext"/>
            </w:pPr>
            <w:r>
              <w:t xml:space="preserve">Group RD more sedated than Group R </w:t>
            </w:r>
            <w:r w:rsidR="00362941">
              <w:t>(P&lt;0.001)</w:t>
            </w:r>
            <w:r>
              <w:t xml:space="preserve"> and the emergence behaviour score lower in Group RD (p &lt; 0.001)</w:t>
            </w:r>
          </w:p>
          <w:p w14:paraId="30EBA25F" w14:textId="77777777" w:rsidR="00362941" w:rsidRDefault="00362941" w:rsidP="00362941">
            <w:pPr>
              <w:pStyle w:val="Smalltext"/>
            </w:pPr>
          </w:p>
          <w:p w14:paraId="2267D33A" w14:textId="5AC0ED21" w:rsidR="00053219" w:rsidRPr="007A43E7" w:rsidRDefault="00362941" w:rsidP="001E6AF9">
            <w:pPr>
              <w:pStyle w:val="Smalltext"/>
            </w:pPr>
            <w:r>
              <w:t xml:space="preserve">* </w:t>
            </w:r>
            <w:r w:rsidR="001E6AF9">
              <w:t>[p</w:t>
            </w:r>
            <w:r w:rsidR="001E6AF9" w:rsidRPr="007A43E7">
              <w:t xml:space="preserve"> value</w:t>
            </w:r>
            <w:r w:rsidR="001E6AF9">
              <w:t>s</w:t>
            </w:r>
            <w:r w:rsidR="001E6AF9" w:rsidRPr="007A43E7">
              <w:t xml:space="preserve"> not reported</w:t>
            </w:r>
            <w:r w:rsidR="001E6AF9">
              <w:t>]</w:t>
            </w:r>
            <w:r w:rsidR="000A434D" w:rsidRPr="007A43E7">
              <w:t xml:space="preserve"> </w:t>
            </w:r>
          </w:p>
        </w:tc>
        <w:tc>
          <w:tcPr>
            <w:tcW w:w="958" w:type="dxa"/>
            <w:tcBorders>
              <w:top w:val="single" w:sz="4" w:space="0" w:color="A6A6A6" w:themeColor="background1" w:themeShade="A6"/>
              <w:bottom w:val="single" w:sz="4" w:space="0" w:color="A6A6A6" w:themeColor="background1" w:themeShade="A6"/>
            </w:tcBorders>
          </w:tcPr>
          <w:p w14:paraId="041F101F" w14:textId="7A911587" w:rsidR="00053219" w:rsidRPr="007A43E7" w:rsidRDefault="00362941" w:rsidP="00A32319">
            <w:pPr>
              <w:pStyle w:val="Smalltext"/>
              <w:jc w:val="center"/>
            </w:pPr>
            <w:r>
              <w:t>3</w:t>
            </w:r>
          </w:p>
        </w:tc>
      </w:tr>
      <w:tr w:rsidR="00FF1535" w:rsidRPr="007A43E7" w14:paraId="502D327F"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634ABEA1" w14:textId="058C443A" w:rsidR="00FF1535" w:rsidRDefault="00D0199E" w:rsidP="00570C74">
            <w:pPr>
              <w:pStyle w:val="Smalltext"/>
            </w:pPr>
            <w:r>
              <w:t>Ashrey et al, 2014</w:t>
            </w:r>
            <w:r>
              <w:fldChar w:fldCharType="begin"/>
            </w:r>
            <w:r>
              <w:instrText xml:space="preserve"> ADDIN EN.CITE &lt;EndNote&gt;&lt;Cite&gt;&lt;Author&gt;Ashrey&lt;/Author&gt;&lt;Year&gt;2014&lt;/Year&gt;&lt;RecNum&gt;8959&lt;/RecNum&gt;&lt;DisplayText&gt;[3]&lt;/DisplayText&gt;&lt;record&gt;&lt;rec-number&gt;8959&lt;/rec-number&gt;&lt;foreign-keys&gt;&lt;key app="EN" db-id="tvzzvf9xytse06e0ef65d09vtp0tsda05zfd"&gt;8959&lt;/key&gt;&lt;/foreign-keys&gt;&lt;ref-type name="Journal Article"&gt;17&lt;/ref-type&gt;&lt;contributors&gt;&lt;authors&gt;&lt;author&gt;Ashrey, EM&lt;/author&gt;&lt;author&gt;Bosat, BE&lt;/author&gt;&lt;/authors&gt;&lt;/contributors&gt;&lt;titles&gt;&lt;title&gt;Single-injection penile block versus caudal block in penile pediatric surgery&lt;/title&gt;&lt;secondary-title&gt;Ain-Shams Journal of Anaesthesiology&lt;/secondary-title&gt;&lt;/titles&gt;&lt;periodical&gt;&lt;full-title&gt;Ain-Shams Journal of Anaesthesiology&lt;/full-title&gt;&lt;/periodical&gt;&lt;pages&gt;428&lt;/pages&gt;&lt;volume&gt;7&lt;/volume&gt;&lt;number&gt;3&lt;/number&gt;&lt;dates&gt;&lt;year&gt;2014&lt;/year&gt;&lt;/dates&gt;&lt;isbn&gt;1687-7934&lt;/isbn&gt;&lt;urls&gt;&lt;related-urls&gt;&lt;url&gt;http://www.asja.eg.net/article.asp?issn=1687-7934;year=2014;volume=7;issue=3;spage=428;epage=433;aulast=Ashrey&lt;/url&gt;&lt;/related-urls&gt;&lt;/urls&gt;&lt;remote-database-name&gt;Google Scholar&lt;/remote-database-name&gt;&lt;/record&gt;&lt;/Cite&gt;&lt;/EndNote&gt;</w:instrText>
            </w:r>
            <w:r>
              <w:fldChar w:fldCharType="separate"/>
            </w:r>
            <w:r>
              <w:rPr>
                <w:noProof/>
              </w:rPr>
              <w:t>[</w:t>
            </w:r>
            <w:hyperlink w:anchor="_ENREF_3" w:tooltip="Ashrey, 2014 #8959" w:history="1">
              <w:r w:rsidR="00570C74">
                <w:rPr>
                  <w:noProof/>
                </w:rPr>
                <w:t>3</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784CC432" w14:textId="546EA08A" w:rsidR="00FF1535" w:rsidRDefault="00FF1535" w:rsidP="007A43E7">
            <w:pPr>
              <w:pStyle w:val="Smalltext"/>
            </w:pPr>
            <w:r>
              <w:t>Randomised trial</w:t>
            </w:r>
          </w:p>
          <w:p w14:paraId="340FB045" w14:textId="77777777" w:rsidR="00FF1535" w:rsidRDefault="00FF1535" w:rsidP="007A43E7">
            <w:pPr>
              <w:pStyle w:val="Smalltext"/>
            </w:pPr>
          </w:p>
          <w:p w14:paraId="45800473" w14:textId="1847D8DD" w:rsidR="00FF1535" w:rsidRPr="007A43E7" w:rsidRDefault="00FF1535" w:rsidP="00FF1535">
            <w:pPr>
              <w:pStyle w:val="Smalltext"/>
            </w:pPr>
            <w:r>
              <w:t>To evaluate the effect of penile block versus caudal block using bupivacaine on the quality of analgesia, and the surgeon’s and parents’ satisfaction after penile p</w:t>
            </w:r>
            <w:r w:rsidR="0074187F">
              <w:t>a</w:t>
            </w:r>
            <w:r>
              <w:t>ediatric surger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7DC5644B" w14:textId="1E0971F1" w:rsidR="00FF1535" w:rsidRDefault="0061718F" w:rsidP="007A43E7">
            <w:pPr>
              <w:pStyle w:val="Smalltext"/>
            </w:pPr>
            <w:r>
              <w:t>8</w:t>
            </w:r>
            <w:r w:rsidR="00FF1535">
              <w:t>0 children aged 1 – 7 years</w:t>
            </w:r>
          </w:p>
          <w:p w14:paraId="70FC052A" w14:textId="77777777" w:rsidR="00A11FAA" w:rsidRDefault="00A11FAA" w:rsidP="00A11FAA">
            <w:pPr>
              <w:pStyle w:val="Smalltext"/>
            </w:pPr>
            <w:r>
              <w:t>Exc: neurological disease</w:t>
            </w:r>
          </w:p>
          <w:p w14:paraId="2484669C" w14:textId="77777777" w:rsidR="00FF1535" w:rsidRDefault="00FF1535" w:rsidP="007A43E7">
            <w:pPr>
              <w:pStyle w:val="Smalltext"/>
            </w:pPr>
          </w:p>
          <w:p w14:paraId="11D12F8A" w14:textId="3272C684" w:rsidR="00FF1535" w:rsidRDefault="00A11FAA" w:rsidP="007A43E7">
            <w:pPr>
              <w:pStyle w:val="Smalltext"/>
            </w:pPr>
            <w:r>
              <w:t xml:space="preserve">Postoperative </w:t>
            </w:r>
            <w:r w:rsidR="004450DA">
              <w:t>(</w:t>
            </w:r>
            <w:r w:rsidR="00FF1535">
              <w:t xml:space="preserve">penile </w:t>
            </w:r>
            <w:r w:rsidR="00EE16D8">
              <w:t>surgeries</w:t>
            </w:r>
            <w:r w:rsidR="004450DA">
              <w:t>)</w:t>
            </w:r>
          </w:p>
          <w:p w14:paraId="3311C21F" w14:textId="77777777" w:rsidR="0089051D" w:rsidRDefault="0089051D" w:rsidP="007A43E7">
            <w:pPr>
              <w:pStyle w:val="Smalltext"/>
            </w:pPr>
          </w:p>
          <w:p w14:paraId="4B50FFFE" w14:textId="7D79A037" w:rsidR="0089051D" w:rsidRDefault="0089051D" w:rsidP="007A43E7">
            <w:pPr>
              <w:pStyle w:val="Smalltext"/>
            </w:pPr>
            <w:r>
              <w:t>Recovery and ward</w:t>
            </w:r>
          </w:p>
          <w:p w14:paraId="438D6C6D" w14:textId="77777777" w:rsidR="00EE16D8" w:rsidRDefault="00EE16D8" w:rsidP="007A43E7">
            <w:pPr>
              <w:pStyle w:val="Smalltext"/>
            </w:pPr>
          </w:p>
          <w:p w14:paraId="211988D7" w14:textId="77777777" w:rsidR="00FF1535" w:rsidRDefault="00FF1535" w:rsidP="007A43E7">
            <w:pPr>
              <w:pStyle w:val="Smalltext"/>
            </w:pPr>
          </w:p>
          <w:p w14:paraId="5B378113" w14:textId="1734F44D" w:rsidR="00FF1535" w:rsidRPr="007A43E7" w:rsidRDefault="00FF1535" w:rsidP="00FF1535">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36A64D1F" w14:textId="0865CB01" w:rsidR="00FF1535" w:rsidRDefault="00FF1535" w:rsidP="00FF1535">
            <w:pPr>
              <w:pStyle w:val="Smalltext"/>
            </w:pPr>
            <w:r>
              <w:t>2 groups – participants randomised to:</w:t>
            </w:r>
          </w:p>
          <w:p w14:paraId="0747D6FF" w14:textId="77777777" w:rsidR="00FF1535" w:rsidRDefault="00FF1535" w:rsidP="00FF1535">
            <w:pPr>
              <w:pStyle w:val="Smalltext"/>
            </w:pPr>
            <w:r>
              <w:t>Group P: penile block, 0.25% bupivacaine, 0.5 mg/kg</w:t>
            </w:r>
          </w:p>
          <w:p w14:paraId="00603AF7" w14:textId="77777777" w:rsidR="00FF1535" w:rsidRDefault="00FF1535" w:rsidP="00FF1535">
            <w:pPr>
              <w:pStyle w:val="Smalltext"/>
            </w:pPr>
            <w:r>
              <w:t>Group C: caudal block, 0.25% bupivacaine, 0.5 mg/kg</w:t>
            </w:r>
          </w:p>
          <w:p w14:paraId="06C2CF21" w14:textId="77777777" w:rsidR="00CD66E6" w:rsidRDefault="00CD66E6" w:rsidP="00FF1535">
            <w:pPr>
              <w:pStyle w:val="Smalltext"/>
            </w:pPr>
          </w:p>
          <w:p w14:paraId="7E8FDCF5" w14:textId="568754D6" w:rsidR="00CD66E6" w:rsidRDefault="00CD66E6" w:rsidP="00CD66E6">
            <w:pPr>
              <w:pStyle w:val="Smalltext"/>
            </w:pPr>
            <w:r>
              <w:t>Pain  scoring: FLACC</w:t>
            </w:r>
          </w:p>
          <w:p w14:paraId="7B5F92CF" w14:textId="73FAB595" w:rsidR="00CD66E6" w:rsidRDefault="00566C64" w:rsidP="00CD66E6">
            <w:pPr>
              <w:pStyle w:val="Smalltext"/>
            </w:pPr>
            <w:r>
              <w:t>* Analgesics</w:t>
            </w:r>
            <w:r w:rsidR="00CD66E6">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1C901865" w14:textId="19BFEB31" w:rsidR="00FF1535" w:rsidRDefault="00D20EBB" w:rsidP="00D20EBB">
            <w:pPr>
              <w:pStyle w:val="Smalltext"/>
            </w:pPr>
            <w:r>
              <w:t>FLACC pain scores lower in group P compared with group C (P &lt; 0.05).</w:t>
            </w:r>
            <w:r w:rsidR="00FF1535">
              <w:t>No decrease in HR &amp; MAP compared with the baseline in Group P. A decrease in HR and MAP in Group C (p</w:t>
            </w:r>
            <w:r>
              <w:t xml:space="preserve"> &lt; 0.05</w:t>
            </w:r>
            <w:r w:rsidR="00FF1535">
              <w:t xml:space="preserve">). </w:t>
            </w:r>
            <w:r w:rsidR="00EE16D8">
              <w:t>T</w:t>
            </w:r>
            <w:r w:rsidR="00FF1535">
              <w:t>ime to first analgesi</w:t>
            </w:r>
            <w:r w:rsidR="00EE16D8">
              <w:t xml:space="preserve">c </w:t>
            </w:r>
            <w:r w:rsidR="00FF1535">
              <w:t>lower in group P compared with group C</w:t>
            </w:r>
            <w:r w:rsidR="00EE16D8">
              <w:t xml:space="preserve"> (p &lt; 0.05)</w:t>
            </w:r>
            <w:r w:rsidR="00FF1535">
              <w:t>. Total</w:t>
            </w:r>
            <w:r w:rsidR="00EE16D8">
              <w:t xml:space="preserve"> analgesic requirement </w:t>
            </w:r>
            <w:r w:rsidR="00FF1535">
              <w:t>lower (</w:t>
            </w:r>
            <w:r w:rsidR="00EE16D8">
              <w:t>p</w:t>
            </w:r>
            <w:r w:rsidR="00FF1535">
              <w:t xml:space="preserve"> &lt; 0.05) in group P </w:t>
            </w:r>
            <w:r w:rsidR="00CD66E6">
              <w:t>than in</w:t>
            </w:r>
            <w:r w:rsidR="00FF1535">
              <w:t xml:space="preserve"> group C.</w:t>
            </w:r>
            <w:r w:rsidR="00CD66E6">
              <w:t xml:space="preserve"> </w:t>
            </w:r>
          </w:p>
        </w:tc>
        <w:tc>
          <w:tcPr>
            <w:tcW w:w="958" w:type="dxa"/>
            <w:tcBorders>
              <w:top w:val="single" w:sz="4" w:space="0" w:color="A6A6A6" w:themeColor="background1" w:themeShade="A6"/>
              <w:bottom w:val="single" w:sz="4" w:space="0" w:color="A6A6A6" w:themeColor="background1" w:themeShade="A6"/>
            </w:tcBorders>
          </w:tcPr>
          <w:p w14:paraId="5F04A4A5" w14:textId="65038674" w:rsidR="00FF1535" w:rsidRDefault="00A05AEB" w:rsidP="00A32319">
            <w:pPr>
              <w:pStyle w:val="Smalltext"/>
              <w:jc w:val="center"/>
            </w:pPr>
            <w:r>
              <w:t>3</w:t>
            </w:r>
          </w:p>
        </w:tc>
      </w:tr>
      <w:tr w:rsidR="00FF1535" w:rsidRPr="007A43E7" w14:paraId="4030C5C5"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1DF63521" w14:textId="72FBCCD3" w:rsidR="00FF1535" w:rsidRPr="007A43E7" w:rsidRDefault="00D0199E" w:rsidP="00570C74">
            <w:pPr>
              <w:pStyle w:val="Smalltext"/>
            </w:pPr>
            <w:r>
              <w:t xml:space="preserve">Babl et al, 2009 </w:t>
            </w:r>
            <w:r>
              <w:fldChar w:fldCharType="begin">
                <w:fldData xml:space="preserve">PEVuZE5vdGU+PENpdGU+PEF1dGhvcj5CYWJsPC9BdXRob3I+PFllYXI+MjAwOTwvWWVhcj48UmVj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E5NDgyNzY3PC91cmw+PHVybD5odHRwOi8vcGVk
aWF0cmljcy5hYXBwdWJsaWNhdGlvbnMub3JnL2NvbnRlbnQvMTIzLzYvMTU0OC5mdWxsLnBkZjwv
dXJsPjwvcmVsYXRlZC11cmxzPjwvdXJscz48L3JlY29yZD48L0NpdGU+PC9FbmROb3RlPn==
</w:fldData>
              </w:fldChar>
            </w:r>
            <w:r>
              <w:instrText xml:space="preserve"> ADDIN EN.CITE </w:instrText>
            </w:r>
            <w:r>
              <w:fldChar w:fldCharType="begin">
                <w:fldData xml:space="preserve">PEVuZE5vdGU+PENpdGU+PEF1dGhvcj5CYWJsPC9BdXRob3I+PFllYXI+MjAwOTwvWWVhcj48UmVj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E5NDgyNzY3PC91cmw+PHVybD5odHRwOi8vcGVk
aWF0cmljcy5hYXBwdWJsaWNhdGlvbnMub3JnL2NvbnRlbnQvMTIzLzYvMTU0OC5mdWxsLnBkZjwv
dXJsPjwvcmVsYXRlZC11cmxzPjwvdXJscz48L3JlY29yZD48L0NpdGU+PC9FbmROb3RlPn==
</w:fldData>
              </w:fldChar>
            </w:r>
            <w:r>
              <w:instrText xml:space="preserve"> ADDIN EN.CITE.DATA </w:instrText>
            </w:r>
            <w:r>
              <w:fldChar w:fldCharType="end"/>
            </w:r>
            <w:r>
              <w:fldChar w:fldCharType="separate"/>
            </w:r>
            <w:r>
              <w:rPr>
                <w:noProof/>
              </w:rPr>
              <w:t>[</w:t>
            </w:r>
            <w:hyperlink w:anchor="_ENREF_4" w:tooltip="Babl, 2009 #1345" w:history="1">
              <w:r w:rsidR="00570C74">
                <w:rPr>
                  <w:noProof/>
                </w:rPr>
                <w:t>4</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0960F1B5" w14:textId="77777777" w:rsidR="00FF1535" w:rsidRPr="007A43E7" w:rsidRDefault="00FF1535" w:rsidP="007A43E7">
            <w:pPr>
              <w:pStyle w:val="Smalltext"/>
            </w:pPr>
            <w:r w:rsidRPr="007A43E7">
              <w:t>Randomised, double blind placebo controlled trial</w:t>
            </w:r>
          </w:p>
          <w:p w14:paraId="67256180" w14:textId="77777777" w:rsidR="00FF1535" w:rsidRPr="007A43E7" w:rsidRDefault="00FF1535" w:rsidP="007A43E7">
            <w:pPr>
              <w:pStyle w:val="Smalltext"/>
            </w:pPr>
          </w:p>
          <w:p w14:paraId="2FEAB257" w14:textId="1266F797" w:rsidR="00FF1535" w:rsidRPr="007A43E7" w:rsidRDefault="00FF1535" w:rsidP="007A43E7">
            <w:pPr>
              <w:pStyle w:val="Smalltext"/>
            </w:pPr>
            <w:r w:rsidRPr="007A43E7">
              <w:t xml:space="preserve">To investigate the role of nebulized </w:t>
            </w:r>
            <w:r w:rsidRPr="007A43E7">
              <w:lastRenderedPageBreak/>
              <w:t>lidocaine in reducing pain and distress of nasogastric tube insertion in young children.</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59C88833" w14:textId="77777777" w:rsidR="00FF1535" w:rsidRPr="003C0F6C" w:rsidRDefault="00FF1535" w:rsidP="007A43E7">
            <w:pPr>
              <w:pStyle w:val="Smalltext"/>
            </w:pPr>
            <w:r w:rsidRPr="003C0F6C">
              <w:lastRenderedPageBreak/>
              <w:t xml:space="preserve">36* children aged 1 – 5 years </w:t>
            </w:r>
          </w:p>
          <w:p w14:paraId="7F85D108" w14:textId="576F1C0E" w:rsidR="00FF1535" w:rsidRPr="003C0F6C" w:rsidRDefault="009E6DD0" w:rsidP="007A43E7">
            <w:pPr>
              <w:pStyle w:val="Smalltext"/>
            </w:pPr>
            <w:r w:rsidRPr="003C0F6C">
              <w:t>Exc:</w:t>
            </w:r>
            <w:r w:rsidR="003C0F6C" w:rsidRPr="003C0F6C">
              <w:t xml:space="preserve"> chronic disease, epilepsy, neurological disease, cognitive impairment</w:t>
            </w:r>
          </w:p>
          <w:p w14:paraId="3FC772CA" w14:textId="77777777" w:rsidR="009E6DD0" w:rsidRPr="003C0F6C" w:rsidRDefault="009E6DD0" w:rsidP="007A43E7">
            <w:pPr>
              <w:pStyle w:val="Smalltext"/>
            </w:pPr>
          </w:p>
          <w:p w14:paraId="4BB120B5" w14:textId="3EA3886C" w:rsidR="00FF1535" w:rsidRPr="003C0F6C" w:rsidRDefault="00A11FAA" w:rsidP="00DE708F">
            <w:pPr>
              <w:pStyle w:val="Smalltext"/>
            </w:pPr>
            <w:r w:rsidRPr="003C0F6C">
              <w:t>Procedural</w:t>
            </w:r>
            <w:r w:rsidR="004450DA" w:rsidRPr="003C0F6C">
              <w:t xml:space="preserve"> (</w:t>
            </w:r>
            <w:r w:rsidRPr="003C0F6C">
              <w:t>nasogastric tube insertion</w:t>
            </w:r>
            <w:r w:rsidR="004450DA" w:rsidRPr="003C0F6C">
              <w:t>)</w:t>
            </w:r>
          </w:p>
          <w:p w14:paraId="6540A2E2" w14:textId="77777777" w:rsidR="00FF1535" w:rsidRPr="003C0F6C" w:rsidRDefault="00FF1535" w:rsidP="00DE708F">
            <w:pPr>
              <w:pStyle w:val="Smalltext"/>
            </w:pPr>
          </w:p>
          <w:p w14:paraId="7BB59DDA" w14:textId="77777777" w:rsidR="00FF1535" w:rsidRPr="003C0F6C" w:rsidRDefault="00FF1535" w:rsidP="00DE708F">
            <w:pPr>
              <w:pStyle w:val="Smalltext"/>
            </w:pPr>
            <w:r w:rsidRPr="003C0F6C">
              <w:t>Emergency department</w:t>
            </w:r>
          </w:p>
          <w:p w14:paraId="0175A7AA" w14:textId="77777777" w:rsidR="00FF1535" w:rsidRPr="003C0F6C" w:rsidRDefault="00FF1535" w:rsidP="007A43E7">
            <w:pPr>
              <w:pStyle w:val="Smalltext"/>
            </w:pPr>
          </w:p>
          <w:p w14:paraId="19ADD4CA" w14:textId="77777777" w:rsidR="00FF1535" w:rsidRPr="003C0F6C" w:rsidRDefault="00FF1535" w:rsidP="007A43E7">
            <w:pPr>
              <w:pStyle w:val="Smalltext"/>
              <w:rPr>
                <w:szCs w:val="16"/>
              </w:rPr>
            </w:pPr>
            <w:r w:rsidRPr="003C0F6C">
              <w:rPr>
                <w:szCs w:val="16"/>
              </w:rPr>
              <w:t>* trial concluded early due to concerns re distress associated with administration of trial nebuliser</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3CC90D6B" w14:textId="77777777" w:rsidR="00FF1535" w:rsidRDefault="00FF1535" w:rsidP="007A43E7">
            <w:pPr>
              <w:pStyle w:val="Smalltext"/>
            </w:pPr>
            <w:r>
              <w:lastRenderedPageBreak/>
              <w:t>2 groups – participants randomised to:</w:t>
            </w:r>
          </w:p>
          <w:p w14:paraId="0814A485" w14:textId="77777777" w:rsidR="00FF1535" w:rsidRPr="007A43E7" w:rsidRDefault="00FF1535" w:rsidP="007A43E7">
            <w:pPr>
              <w:pStyle w:val="Smalltext"/>
            </w:pPr>
            <w:r w:rsidRPr="007A43E7">
              <w:t xml:space="preserve">Treatment group - nebulized 2% lidocaine at 4 mg/kg </w:t>
            </w:r>
          </w:p>
          <w:p w14:paraId="1AF827A2" w14:textId="77777777" w:rsidR="00FF1535" w:rsidRPr="007A43E7" w:rsidRDefault="00FF1535" w:rsidP="007A43E7">
            <w:pPr>
              <w:pStyle w:val="Smalltext"/>
            </w:pPr>
            <w:r w:rsidRPr="007A43E7">
              <w:t xml:space="preserve">Placebo group – equivalent volume of normal </w:t>
            </w:r>
            <w:r w:rsidRPr="007A43E7">
              <w:lastRenderedPageBreak/>
              <w:t>saline placebo</w:t>
            </w:r>
          </w:p>
          <w:p w14:paraId="3D1536DC" w14:textId="77777777" w:rsidR="00FF1535" w:rsidRPr="007A43E7" w:rsidRDefault="00FF1535" w:rsidP="007A43E7">
            <w:pPr>
              <w:pStyle w:val="Smalltext"/>
            </w:pPr>
          </w:p>
          <w:p w14:paraId="20CE8C22" w14:textId="77777777" w:rsidR="00FF1535" w:rsidRDefault="00FF1535" w:rsidP="007A43E7">
            <w:pPr>
              <w:pStyle w:val="Smalltext"/>
            </w:pPr>
            <w:r w:rsidRPr="007A43E7">
              <w:t>Administered via nebuliser 10minutes prior to NGT insertion</w:t>
            </w:r>
          </w:p>
          <w:p w14:paraId="2EE2A787" w14:textId="77777777" w:rsidR="00CD66E6" w:rsidRDefault="00CD66E6" w:rsidP="007A43E7">
            <w:pPr>
              <w:pStyle w:val="Smalltext"/>
            </w:pPr>
          </w:p>
          <w:p w14:paraId="71E67AEC" w14:textId="4B74796E" w:rsidR="00CD66E6" w:rsidRPr="007A43E7" w:rsidRDefault="00CD66E6" w:rsidP="00CD66E6">
            <w:pPr>
              <w:pStyle w:val="Smalltext"/>
            </w:pPr>
            <w:r>
              <w:t>Pain  scoring: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3206AA3E" w14:textId="0DCD3742" w:rsidR="00FF1535" w:rsidRPr="007A43E7" w:rsidRDefault="00FF1535" w:rsidP="007A43E7">
            <w:pPr>
              <w:pStyle w:val="Smalltext"/>
            </w:pPr>
            <w:r w:rsidRPr="007A43E7">
              <w:lastRenderedPageBreak/>
              <w:t>Nebulization highly distressing</w:t>
            </w:r>
            <w:r>
              <w:t xml:space="preserve"> </w:t>
            </w:r>
            <w:r w:rsidRPr="007A43E7">
              <w:t>(lidocaine median</w:t>
            </w:r>
            <w:r>
              <w:t xml:space="preserve"> FLACC</w:t>
            </w:r>
            <w:r w:rsidRPr="007A43E7">
              <w:t>: 6.3 [IQR:</w:t>
            </w:r>
          </w:p>
          <w:p w14:paraId="44BDE5C3" w14:textId="77777777" w:rsidR="00FF1535" w:rsidRPr="007A43E7" w:rsidRDefault="00FF1535" w:rsidP="00EC6E26">
            <w:pPr>
              <w:pStyle w:val="Smalltext"/>
            </w:pPr>
            <w:r w:rsidRPr="007A43E7">
              <w:t>3.0–8.0]; plac</w:t>
            </w:r>
            <w:r>
              <w:t>ebo median: 6.0 [IQR: 1.5–8.0])</w:t>
            </w:r>
            <w:r w:rsidRPr="007A43E7">
              <w:t xml:space="preserve">. FLACC scores during </w:t>
            </w:r>
            <w:r>
              <w:t>NGT</w:t>
            </w:r>
            <w:r w:rsidRPr="007A43E7">
              <w:t xml:space="preserve"> insertion </w:t>
            </w:r>
            <w:r w:rsidRPr="007A43E7">
              <w:lastRenderedPageBreak/>
              <w:t>very high in both groups</w:t>
            </w:r>
            <w:r>
              <w:t xml:space="preserve"> (lidocaine me</w:t>
            </w:r>
            <w:r w:rsidRPr="007A43E7">
              <w:t xml:space="preserve">dian: 9.8 [IQR: 9.0–10.0]; placebo median: 9.5 [IQR: 9.0–10.0]). </w:t>
            </w:r>
            <w:r>
              <w:t>Trend</w:t>
            </w:r>
            <w:r w:rsidRPr="007A43E7">
              <w:t xml:space="preserve"> in p</w:t>
            </w:r>
            <w:r>
              <w:t>ost-NGT</w:t>
            </w:r>
            <w:r w:rsidRPr="007A43E7">
              <w:t xml:space="preserve"> insertion period toward lower FLACC scores in the lidocaine group (lidocaine median: 3.5 [IQR: 1.5–6.0]; placebo median: 5.5 [IQR: 3.5–7.0])</w:t>
            </w:r>
          </w:p>
        </w:tc>
        <w:tc>
          <w:tcPr>
            <w:tcW w:w="958" w:type="dxa"/>
            <w:tcBorders>
              <w:top w:val="single" w:sz="4" w:space="0" w:color="A6A6A6" w:themeColor="background1" w:themeShade="A6"/>
              <w:bottom w:val="single" w:sz="4" w:space="0" w:color="A6A6A6" w:themeColor="background1" w:themeShade="A6"/>
            </w:tcBorders>
          </w:tcPr>
          <w:p w14:paraId="4424507E" w14:textId="77777777" w:rsidR="00FF1535" w:rsidRPr="007A43E7" w:rsidRDefault="00FF1535" w:rsidP="00A32319">
            <w:pPr>
              <w:pStyle w:val="Smalltext"/>
              <w:jc w:val="center"/>
            </w:pPr>
            <w:r w:rsidRPr="007A43E7">
              <w:lastRenderedPageBreak/>
              <w:t>5</w:t>
            </w:r>
          </w:p>
        </w:tc>
      </w:tr>
      <w:tr w:rsidR="00FF1535" w:rsidRPr="007A43E7" w14:paraId="4D4D2EFE"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6B1CDF28" w14:textId="7A7095FF" w:rsidR="00FF1535" w:rsidRPr="0074187F" w:rsidRDefault="00D0199E" w:rsidP="00570C74">
            <w:pPr>
              <w:pStyle w:val="Smalltext"/>
            </w:pPr>
            <w:r>
              <w:lastRenderedPageBreak/>
              <w:t xml:space="preserve">Batra et al, 2009 </w:t>
            </w:r>
            <w:r>
              <w:fldChar w:fldCharType="begin">
                <w:fldData xml:space="preserve">PEVuZE5vdGU+PENpdGU+PEF1dGhvcj5CYXRyYTwvQXV0aG9yPjxZZWFyPjIwMDk8L1llYXI+PFJl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instrText xml:space="preserve"> ADDIN EN.CITE </w:instrText>
            </w:r>
            <w:r>
              <w:fldChar w:fldCharType="begin">
                <w:fldData xml:space="preserve">PEVuZE5vdGU+PENpdGU+PEF1dGhvcj5CYXRyYTwvQXV0aG9yPjxZZWFyPjIwMDk8L1llYXI+PFJl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instrText xml:space="preserve"> ADDIN EN.CITE.DATA </w:instrText>
            </w:r>
            <w:r>
              <w:fldChar w:fldCharType="end"/>
            </w:r>
            <w:r>
              <w:fldChar w:fldCharType="separate"/>
            </w:r>
            <w:r>
              <w:rPr>
                <w:noProof/>
              </w:rPr>
              <w:t>[</w:t>
            </w:r>
            <w:hyperlink w:anchor="_ENREF_5" w:tooltip="Batra, 2009 #8923" w:history="1">
              <w:r w:rsidR="00570C74">
                <w:rPr>
                  <w:noProof/>
                </w:rPr>
                <w:t>5</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A509894" w14:textId="11744947" w:rsidR="00FF1535" w:rsidRDefault="00FF1535" w:rsidP="007A43E7">
            <w:pPr>
              <w:pStyle w:val="Smalltext"/>
            </w:pPr>
            <w:r>
              <w:t>Randomised controlled trial</w:t>
            </w:r>
          </w:p>
          <w:p w14:paraId="30FA67FE" w14:textId="77777777" w:rsidR="00FF1535" w:rsidRDefault="00FF1535" w:rsidP="007A43E7">
            <w:pPr>
              <w:pStyle w:val="Smalltext"/>
            </w:pPr>
          </w:p>
          <w:p w14:paraId="4DA9FBF7" w14:textId="59EA9AF7" w:rsidR="00FF1535" w:rsidRPr="007A43E7" w:rsidRDefault="00FF1535" w:rsidP="007A43E7">
            <w:pPr>
              <w:pStyle w:val="Smalltext"/>
            </w:pPr>
            <w:r>
              <w:t>T</w:t>
            </w:r>
            <w:r w:rsidRPr="00B40904">
              <w:t>o assess spinal an</w:t>
            </w:r>
            <w:r w:rsidR="0074187F">
              <w:t>a</w:t>
            </w:r>
            <w:r w:rsidRPr="00B40904">
              <w:t>esthesia (SA) duration provided by four doses of spinal neostigmine added to bupivacaine for lower abdominal and urogenital procedures in infants</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77D2D636" w14:textId="77777777" w:rsidR="00FF1535" w:rsidRPr="003C0F6C" w:rsidRDefault="00FF1535" w:rsidP="00E921E4">
            <w:pPr>
              <w:pStyle w:val="Smalltext"/>
            </w:pPr>
            <w:r w:rsidRPr="003C0F6C">
              <w:t>73 infants aged 1 – 12 months</w:t>
            </w:r>
          </w:p>
          <w:p w14:paraId="28CCE122" w14:textId="4F51C87C" w:rsidR="009E6DD0" w:rsidRDefault="009E6DD0" w:rsidP="00933D2F">
            <w:pPr>
              <w:pStyle w:val="Smalltext"/>
            </w:pPr>
            <w:r w:rsidRPr="003C0F6C">
              <w:t xml:space="preserve">Exc: </w:t>
            </w:r>
            <w:r w:rsidR="00933D2F">
              <w:t>neurologic, neuromuscular, psychiatric, seizure</w:t>
            </w:r>
          </w:p>
          <w:p w14:paraId="6E901414" w14:textId="77777777" w:rsidR="00933D2F" w:rsidRPr="003C0F6C" w:rsidRDefault="00933D2F" w:rsidP="00933D2F">
            <w:pPr>
              <w:pStyle w:val="Smalltext"/>
            </w:pPr>
          </w:p>
          <w:p w14:paraId="5847F245" w14:textId="2874255C" w:rsidR="00FF1535" w:rsidRPr="003C0F6C" w:rsidRDefault="00A11FAA" w:rsidP="00E921E4">
            <w:pPr>
              <w:pStyle w:val="Smalltext"/>
            </w:pPr>
            <w:r w:rsidRPr="003C0F6C">
              <w:t xml:space="preserve">Postoperative </w:t>
            </w:r>
            <w:r w:rsidR="004450DA" w:rsidRPr="003C0F6C">
              <w:t>(</w:t>
            </w:r>
            <w:r w:rsidR="00FF1535" w:rsidRPr="003C0F6C">
              <w:t>lower abdo</w:t>
            </w:r>
            <w:r w:rsidRPr="003C0F6C">
              <w:t>minal and urogenital procedures</w:t>
            </w:r>
            <w:r w:rsidR="004450DA" w:rsidRPr="003C0F6C">
              <w:t>)</w:t>
            </w:r>
          </w:p>
          <w:p w14:paraId="376B3110" w14:textId="77777777" w:rsidR="00FF1535" w:rsidRPr="003C0F6C" w:rsidRDefault="00FF1535" w:rsidP="00E921E4">
            <w:pPr>
              <w:pStyle w:val="Smalltext"/>
            </w:pPr>
          </w:p>
          <w:p w14:paraId="0D340515" w14:textId="04362E80" w:rsidR="00FF1535" w:rsidRPr="003C0F6C" w:rsidRDefault="004450DA" w:rsidP="004450DA">
            <w:pPr>
              <w:pStyle w:val="Smalltext"/>
            </w:pPr>
            <w:r w:rsidRPr="003C0F6C">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352BDFA4" w14:textId="3F0938D4" w:rsidR="00FF1535" w:rsidRDefault="00FF1535" w:rsidP="00A32319">
            <w:pPr>
              <w:pStyle w:val="Smalltext"/>
            </w:pPr>
            <w:r>
              <w:t>5 groups – participants randomised to:</w:t>
            </w:r>
          </w:p>
          <w:p w14:paraId="152B0DF5" w14:textId="77777777" w:rsidR="00FF1535" w:rsidRDefault="00FF1535" w:rsidP="00A32319">
            <w:pPr>
              <w:pStyle w:val="Smalltext"/>
            </w:pPr>
            <w:r>
              <w:t>Group B – control group, bupivacaine only</w:t>
            </w:r>
          </w:p>
          <w:p w14:paraId="29635995" w14:textId="56E5F548" w:rsidR="00FF1535" w:rsidRDefault="00FF1535" w:rsidP="00A32319">
            <w:pPr>
              <w:pStyle w:val="Smalltext"/>
            </w:pPr>
            <w:r>
              <w:t xml:space="preserve">Treatment groups bupivacaine and </w:t>
            </w:r>
          </w:p>
          <w:p w14:paraId="58CF0BCB" w14:textId="0D199485" w:rsidR="00FF1535" w:rsidRDefault="00FF1535" w:rsidP="00A32319">
            <w:pPr>
              <w:pStyle w:val="Smalltext"/>
            </w:pPr>
            <w:r>
              <w:t xml:space="preserve">Group BN.25 – </w:t>
            </w:r>
            <w:r w:rsidRPr="00B40904">
              <w:t>0.25 mug/kg neostigmin</w:t>
            </w:r>
            <w:r>
              <w:t>e</w:t>
            </w:r>
          </w:p>
          <w:p w14:paraId="46C01B67" w14:textId="5432890E" w:rsidR="00FF1535" w:rsidRDefault="00FF1535" w:rsidP="00B40904">
            <w:pPr>
              <w:pStyle w:val="Smalltext"/>
            </w:pPr>
            <w:r>
              <w:t xml:space="preserve">Group </w:t>
            </w:r>
            <w:r w:rsidRPr="00B40904">
              <w:t>BN.50</w:t>
            </w:r>
            <w:r>
              <w:t xml:space="preserve"> – </w:t>
            </w:r>
            <w:r w:rsidRPr="00B40904">
              <w:t>0.5 mug/kg neostigmin</w:t>
            </w:r>
            <w:r>
              <w:t>e</w:t>
            </w:r>
          </w:p>
          <w:p w14:paraId="601391A0" w14:textId="63AC5B69" w:rsidR="00FF1535" w:rsidRDefault="00FF1535" w:rsidP="00B40904">
            <w:pPr>
              <w:pStyle w:val="Smalltext"/>
            </w:pPr>
            <w:r>
              <w:t xml:space="preserve">Group </w:t>
            </w:r>
            <w:r w:rsidRPr="00B40904">
              <w:t>BN.75</w:t>
            </w:r>
            <w:r>
              <w:t xml:space="preserve"> –</w:t>
            </w:r>
            <w:r w:rsidR="002D1AF0">
              <w:t xml:space="preserve"> 0.75mug/kg</w:t>
            </w:r>
            <w:r w:rsidRPr="00B40904">
              <w:t xml:space="preserve"> neostigmin</w:t>
            </w:r>
            <w:r>
              <w:t>e</w:t>
            </w:r>
          </w:p>
          <w:p w14:paraId="5FD60550" w14:textId="4D6A8215" w:rsidR="00FF1535" w:rsidRDefault="00FF1535" w:rsidP="00B40904">
            <w:pPr>
              <w:pStyle w:val="Smalltext"/>
            </w:pPr>
            <w:r>
              <w:t xml:space="preserve">Group </w:t>
            </w:r>
            <w:r w:rsidRPr="00B40904">
              <w:t xml:space="preserve">BN1.0 </w:t>
            </w:r>
            <w:r>
              <w:t xml:space="preserve">- </w:t>
            </w:r>
            <w:r w:rsidR="002D1AF0">
              <w:t>1 mug/kg</w:t>
            </w:r>
            <w:r w:rsidRPr="00B40904">
              <w:t xml:space="preserve"> neostigmin</w:t>
            </w:r>
            <w:r>
              <w:t>e</w:t>
            </w:r>
          </w:p>
          <w:p w14:paraId="3096C846" w14:textId="77777777" w:rsidR="00FF1535" w:rsidRDefault="00FF1535" w:rsidP="00B40904">
            <w:pPr>
              <w:pStyle w:val="Smalltext"/>
            </w:pPr>
          </w:p>
          <w:p w14:paraId="4E635F2E" w14:textId="77777777" w:rsidR="00FF1535" w:rsidRDefault="00FF1535" w:rsidP="00B40904">
            <w:pPr>
              <w:pStyle w:val="Smalltext"/>
            </w:pPr>
            <w:r>
              <w:t>Administered intrathecally</w:t>
            </w:r>
          </w:p>
          <w:p w14:paraId="554748F8" w14:textId="77777777" w:rsidR="00CD66E6" w:rsidRDefault="00CD66E6" w:rsidP="00B40904">
            <w:pPr>
              <w:pStyle w:val="Smalltext"/>
            </w:pPr>
          </w:p>
          <w:p w14:paraId="2AC72318" w14:textId="1581AF6E" w:rsidR="00CD66E6" w:rsidRDefault="00CD66E6" w:rsidP="00CD66E6">
            <w:pPr>
              <w:pStyle w:val="Smalltext"/>
            </w:pPr>
            <w:r>
              <w:t>Pain  scoring: FLACC</w:t>
            </w:r>
          </w:p>
          <w:p w14:paraId="1FB39BA5" w14:textId="30C3183A" w:rsidR="00CD66E6" w:rsidRDefault="00566C64" w:rsidP="00CD66E6">
            <w:pPr>
              <w:pStyle w:val="Smalltext"/>
            </w:pPr>
            <w:r>
              <w:t>* Analgesics</w:t>
            </w:r>
            <w:r w:rsidR="00CD66E6">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5FBBEFBC" w14:textId="44EB4058" w:rsidR="00FF1535" w:rsidRDefault="00FF1535" w:rsidP="00A32319">
            <w:pPr>
              <w:pStyle w:val="Smalltext"/>
            </w:pPr>
            <w:r w:rsidRPr="00B40904">
              <w:t>Groups BN.75 and BN1.0 had significantly reduced pain scores</w:t>
            </w:r>
            <w:r>
              <w:t xml:space="preserve"> (p &lt;0.001)</w:t>
            </w:r>
          </w:p>
          <w:p w14:paraId="0A0D417D" w14:textId="13351614" w:rsidR="002D1AF0" w:rsidRDefault="002D1AF0" w:rsidP="00A32319">
            <w:pPr>
              <w:pStyle w:val="Smalltext"/>
            </w:pPr>
            <w:r>
              <w:t>Analgesic requirement lower in neostigmine groups (paracetamol p &lt; 0.01 &amp; fentanyly p &lt; 0.001)</w:t>
            </w:r>
          </w:p>
          <w:p w14:paraId="10104D08" w14:textId="11E14A8E" w:rsidR="00FF1535" w:rsidRDefault="00FF1535" w:rsidP="00A32319">
            <w:pPr>
              <w:pStyle w:val="Smalltext"/>
            </w:pPr>
            <w:r>
              <w:t>L</w:t>
            </w:r>
            <w:r w:rsidRPr="00B40904">
              <w:t>inear increase in SA duration with IT neostigmine to 65.2 (4.3) min with 0.5 mug/kg (P&lt;0.01), 88.2 (5.1) with 0.75 mug/kg (P&lt;0.001) and 92 (4.3) with 1 mug/kg (P&lt;0.001) from 52.4 (4.3) min with bupivacaine alone</w:t>
            </w:r>
          </w:p>
          <w:p w14:paraId="4866D871" w14:textId="71100B35" w:rsidR="00FF1535" w:rsidRPr="00A32319" w:rsidRDefault="00FF1535" w:rsidP="00A32319">
            <w:pPr>
              <w:pStyle w:val="Smalltext"/>
            </w:pPr>
          </w:p>
        </w:tc>
        <w:tc>
          <w:tcPr>
            <w:tcW w:w="958" w:type="dxa"/>
            <w:tcBorders>
              <w:top w:val="single" w:sz="4" w:space="0" w:color="A6A6A6" w:themeColor="background1" w:themeShade="A6"/>
              <w:bottom w:val="single" w:sz="4" w:space="0" w:color="A6A6A6" w:themeColor="background1" w:themeShade="A6"/>
            </w:tcBorders>
          </w:tcPr>
          <w:p w14:paraId="2C8A362D" w14:textId="49393BD6" w:rsidR="00FF1535" w:rsidRPr="007A43E7" w:rsidRDefault="0089051D" w:rsidP="00A32319">
            <w:pPr>
              <w:pStyle w:val="Smalltext"/>
              <w:jc w:val="center"/>
            </w:pPr>
            <w:r>
              <w:t>3</w:t>
            </w:r>
          </w:p>
        </w:tc>
      </w:tr>
      <w:tr w:rsidR="00FF1535" w:rsidRPr="007A43E7" w14:paraId="511C436A"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1C6DE65F" w14:textId="28B5BD9C" w:rsidR="00FF1535" w:rsidRDefault="00D0199E" w:rsidP="00570C74">
            <w:pPr>
              <w:pStyle w:val="Smalltext"/>
            </w:pPr>
            <w:r>
              <w:t xml:space="preserve">Bharti et al, 2014 </w:t>
            </w:r>
            <w:r>
              <w:fldChar w:fldCharType="begin"/>
            </w:r>
            <w:r w:rsidR="00C44482">
              <w:instrText xml:space="preserve"> ADDIN EN.CITE &lt;EndNote&gt;&lt;Cite&gt;&lt;Author&gt;Bharti&lt;/Author&gt;&lt;Year&gt;2014&lt;/Year&gt;&lt;RecNum&gt;9169&lt;/RecNum&gt;&lt;DisplayText&gt;[6]&lt;/DisplayText&gt;&lt;record&gt;&lt;rec-number&gt;9169&lt;/rec-number&gt;&lt;foreign-keys&gt;&lt;key app="EN" db-id="tvzzvf9xytse06e0ef65d09vtp0tsda05zfd"&gt;9169&lt;/key&gt;&lt;/foreign-keys&gt;&lt;ref-type name="Journal Article"&gt;17&lt;/ref-type&gt;&lt;contributors&gt;&lt;authors&gt;&lt;author&gt;Bharti, N.&lt;/author&gt;&lt;author&gt;Praveen, R.&lt;/author&gt;&lt;author&gt;Bala, I.&lt;/author&gt;&lt;/authors&gt;&lt;/contributors&gt;&lt;auth-address&gt;Department of Anesthesia and Intensive Care, Post Graduate Institute of Medical Education and Research, Chandigarh, India.&lt;/auth-address&gt;&lt;titles&gt;&lt;title&gt;A dose-response study of caudal dexmedetomidine with ropivacaine in pediatric day care patients undergoing lower abdominal and perineal surgeries: a randomized controlled trial&lt;/title&gt;&lt;secondary-title&gt;Paediatr Anaesth&lt;/secondary-title&gt;&lt;alt-title&gt;Paediatric anaesthesia&lt;/alt-title&gt;&lt;/titles&gt;&lt;periodical&gt;&lt;full-title&gt;Paediatric Anaesthesia&lt;/full-title&gt;&lt;abbr-1&gt;Paediatr Anaesth&lt;/abbr-1&gt;&lt;/periodical&gt;&lt;alt-periodical&gt;&lt;full-title&gt;Paediatric Anaesthesia&lt;/full-title&gt;&lt;/alt-periodical&gt;&lt;edition&gt;2014/07/22&lt;/edition&gt;&lt;dates&gt;&lt;year&gt;2014&lt;/year&gt;&lt;pub-dates&gt;&lt;date&gt;Jul 12&lt;/date&gt;&lt;/pub-dates&gt;&lt;/dates&gt;&lt;isbn&gt;1155-5645&lt;/isbn&gt;&lt;accession-num&gt;25040840&lt;/accession-num&gt;&lt;urls&gt;&lt;related-urls&gt;&lt;url&gt;http://onlinelibrary.wiley.com/doi/10.1111/pan.12478/abstract&lt;/url&gt;&lt;url&gt;http://onlinelibrary.wiley.com/store/10.1111/pan.12478/asset/pan12478.pdf?v=1&amp;amp;t=i0hcc2b1&amp;amp;s=99c7346a1043d8e06fee6b274b271e6f2a79adda&lt;/url&gt;&lt;/related-urls&gt;&lt;/urls&gt;&lt;electronic-resource-num&gt;10.1111/pan.12478&lt;/electronic-resource-num&gt;&lt;remote-database-name&gt;Google Scholar&lt;/remote-database-name&gt;&lt;remote-database-provider&gt;Nlm&lt;/remote-database-provider&gt;&lt;language&gt;Eng&lt;/language&gt;&lt;/record&gt;&lt;/Cite&gt;&lt;/EndNote&gt;</w:instrText>
            </w:r>
            <w:r>
              <w:fldChar w:fldCharType="separate"/>
            </w:r>
            <w:r w:rsidR="00C44482">
              <w:rPr>
                <w:noProof/>
              </w:rPr>
              <w:t>[</w:t>
            </w:r>
            <w:hyperlink w:anchor="_ENREF_6" w:tooltip="Bharti, 2014 #9169" w:history="1">
              <w:r w:rsidR="00570C74">
                <w:rPr>
                  <w:noProof/>
                </w:rPr>
                <w:t>6</w:t>
              </w:r>
            </w:hyperlink>
            <w:r w:rsidR="00C44482">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730D1326" w14:textId="0FF7FA5E" w:rsidR="00FF1535" w:rsidRDefault="00573809" w:rsidP="007A43E7">
            <w:pPr>
              <w:pStyle w:val="Smalltext"/>
            </w:pPr>
            <w:r>
              <w:t>R</w:t>
            </w:r>
            <w:r w:rsidRPr="00573809">
              <w:t xml:space="preserve">andomized double-blind </w:t>
            </w:r>
            <w:r w:rsidR="00633BB6">
              <w:t xml:space="preserve">controlled </w:t>
            </w:r>
            <w:r w:rsidRPr="00573809">
              <w:t>study</w:t>
            </w:r>
          </w:p>
          <w:p w14:paraId="63972CF4" w14:textId="77777777" w:rsidR="00573809" w:rsidRDefault="00573809" w:rsidP="007A43E7">
            <w:pPr>
              <w:pStyle w:val="Smalltext"/>
            </w:pPr>
          </w:p>
          <w:p w14:paraId="3F2B9930" w14:textId="187DA566" w:rsidR="00573809" w:rsidRPr="007A43E7" w:rsidRDefault="002B3E5F" w:rsidP="00573809">
            <w:pPr>
              <w:pStyle w:val="Smalltext"/>
            </w:pPr>
            <w:r>
              <w:t>To</w:t>
            </w:r>
            <w:r w:rsidR="00573809">
              <w:t xml:space="preserve"> evaluate the analgesic efficacy and safety of addition of three different doses of dexmedetomidine in caudal ropivacaine compared with plain ropivacaine for postoperative analgesia in p</w:t>
            </w:r>
            <w:r w:rsidR="0074187F">
              <w:t>a</w:t>
            </w:r>
            <w:r w:rsidR="00573809">
              <w:t>ediatric day care patients.</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5377DE63" w14:textId="1AC375A9" w:rsidR="00FF1535" w:rsidRDefault="002B3E5F" w:rsidP="007A43E7">
            <w:pPr>
              <w:pStyle w:val="Smalltext"/>
            </w:pPr>
            <w:r>
              <w:t>78</w:t>
            </w:r>
            <w:r w:rsidR="00573809">
              <w:t xml:space="preserve"> children aged 1 – 8 years</w:t>
            </w:r>
          </w:p>
          <w:p w14:paraId="38A243BE" w14:textId="77777777" w:rsidR="002B3E5F" w:rsidRDefault="002B3E5F" w:rsidP="007A43E7">
            <w:pPr>
              <w:pStyle w:val="Smalltext"/>
            </w:pPr>
            <w:r>
              <w:t>Exc: developmental delay or mental retardation</w:t>
            </w:r>
          </w:p>
          <w:p w14:paraId="5C00AC08" w14:textId="77777777" w:rsidR="002B3E5F" w:rsidRDefault="002B3E5F" w:rsidP="007A43E7">
            <w:pPr>
              <w:pStyle w:val="Smalltext"/>
            </w:pPr>
          </w:p>
          <w:p w14:paraId="7B9627B8" w14:textId="77777777" w:rsidR="00A11FAA" w:rsidRDefault="00A11FAA" w:rsidP="007A43E7">
            <w:pPr>
              <w:pStyle w:val="Smalltext"/>
            </w:pPr>
            <w:r>
              <w:t>Postoperative</w:t>
            </w:r>
          </w:p>
          <w:p w14:paraId="4A7EB43B" w14:textId="77777777" w:rsidR="00A11FAA" w:rsidRDefault="00A11FAA" w:rsidP="007A43E7">
            <w:pPr>
              <w:pStyle w:val="Smalltext"/>
            </w:pPr>
          </w:p>
          <w:p w14:paraId="06A095A4" w14:textId="1A68C534" w:rsidR="002B3E5F" w:rsidRPr="007A43E7" w:rsidRDefault="002B3E5F" w:rsidP="007A43E7">
            <w:pPr>
              <w:pStyle w:val="Smalltext"/>
            </w:pPr>
            <w:r>
              <w:t>Day surgery unit</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15EDC0BC" w14:textId="6977F7D4" w:rsidR="00FF1535" w:rsidRDefault="00573809" w:rsidP="007A43E7">
            <w:pPr>
              <w:pStyle w:val="Smalltext"/>
            </w:pPr>
            <w:r>
              <w:t>4 groups – participants randomised to:</w:t>
            </w:r>
          </w:p>
          <w:p w14:paraId="553942C7" w14:textId="35AE489D" w:rsidR="00573809" w:rsidRDefault="00573809" w:rsidP="00573809">
            <w:pPr>
              <w:pStyle w:val="Smalltext"/>
            </w:pPr>
            <w:r>
              <w:t>Group 1: 0.2%  ropivacaine 0.75 ml</w:t>
            </w:r>
            <w:r>
              <w:rPr>
                <w:rFonts w:hint="eastAsia"/>
              </w:rPr>
              <w:t>/</w:t>
            </w:r>
            <w:r>
              <w:t>kg</w:t>
            </w:r>
          </w:p>
          <w:p w14:paraId="33530AD0" w14:textId="2037F410" w:rsidR="00077BE8" w:rsidRDefault="00077BE8" w:rsidP="00077BE8">
            <w:pPr>
              <w:pStyle w:val="Smalltext"/>
            </w:pPr>
            <w:r>
              <w:t>Groups 2,3 &amp; 4 receieved 0.2% plain ropivacaine 0.75 ml</w:t>
            </w:r>
            <w:r>
              <w:rPr>
                <w:rFonts w:hint="eastAsia"/>
              </w:rPr>
              <w:t>/</w:t>
            </w:r>
            <w:r>
              <w:t xml:space="preserve">kg and: </w:t>
            </w:r>
          </w:p>
          <w:p w14:paraId="2F96229A" w14:textId="32F14233" w:rsidR="00573809" w:rsidRDefault="00573809" w:rsidP="00573809">
            <w:pPr>
              <w:pStyle w:val="Smalltext"/>
            </w:pPr>
            <w:r>
              <w:t>Group</w:t>
            </w:r>
            <w:r w:rsidR="00077BE8">
              <w:t xml:space="preserve"> 2: 0.5 µg/kg dexmedetomidine</w:t>
            </w:r>
          </w:p>
          <w:p w14:paraId="5A30E26F" w14:textId="14606AD3" w:rsidR="00573809" w:rsidRDefault="00573809" w:rsidP="00573809">
            <w:pPr>
              <w:pStyle w:val="Smalltext"/>
            </w:pPr>
            <w:r>
              <w:t xml:space="preserve">Group 3: 1.0 dexmedetomidine </w:t>
            </w:r>
          </w:p>
          <w:p w14:paraId="1660F80B" w14:textId="64214CF3" w:rsidR="00573809" w:rsidRDefault="00573809" w:rsidP="00573809">
            <w:pPr>
              <w:pStyle w:val="Smalltext"/>
            </w:pPr>
            <w:r>
              <w:t xml:space="preserve">Group 4: 1.5 µg/kg dexmedetomidine </w:t>
            </w:r>
          </w:p>
          <w:p w14:paraId="7394F97B" w14:textId="3533EB61" w:rsidR="002B3E5F" w:rsidRDefault="002B3E5F" w:rsidP="00573809">
            <w:pPr>
              <w:pStyle w:val="Smalltext"/>
            </w:pPr>
            <w:r>
              <w:t>Administered as a caudal block</w:t>
            </w:r>
          </w:p>
          <w:p w14:paraId="64B16736" w14:textId="77777777" w:rsidR="00077BE8" w:rsidRDefault="00077BE8" w:rsidP="00573809">
            <w:pPr>
              <w:pStyle w:val="Smalltext"/>
            </w:pPr>
          </w:p>
          <w:p w14:paraId="41C8E8B1" w14:textId="601D432F" w:rsidR="00077BE8" w:rsidRDefault="00077BE8" w:rsidP="00077BE8">
            <w:pPr>
              <w:pStyle w:val="Smalltext"/>
            </w:pPr>
            <w:r>
              <w:t>Pain  scoring: FLACC</w:t>
            </w:r>
          </w:p>
          <w:p w14:paraId="599967D4" w14:textId="185B3A52" w:rsidR="00573809" w:rsidRDefault="00566C64" w:rsidP="00077BE8">
            <w:pPr>
              <w:pStyle w:val="Smalltext"/>
            </w:pPr>
            <w:r>
              <w:t>* Analgesics</w:t>
            </w:r>
            <w:r w:rsidR="00077BE8">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08B96294" w14:textId="2F868C88" w:rsidR="002B3E5F" w:rsidRDefault="002B3E5F" w:rsidP="00573809">
            <w:pPr>
              <w:pStyle w:val="Smalltext"/>
            </w:pPr>
            <w:r>
              <w:t>Recovery periods longer in Group 3 and 4 but no delayed emergence in any group.</w:t>
            </w:r>
          </w:p>
          <w:p w14:paraId="31C376E9" w14:textId="20171FC4" w:rsidR="00847F0D" w:rsidRDefault="00847F0D" w:rsidP="00847F0D">
            <w:pPr>
              <w:pStyle w:val="Smalltext"/>
            </w:pPr>
            <w:r>
              <w:t>Dexmedetomidine 1.5 g/kg were more sedated compared to the other groups (P &lt; 0.01).</w:t>
            </w:r>
          </w:p>
          <w:p w14:paraId="71602D3E" w14:textId="77777777" w:rsidR="00077BE8" w:rsidRDefault="00573809" w:rsidP="00077BE8">
            <w:pPr>
              <w:pStyle w:val="Smalltext"/>
            </w:pPr>
            <w:r>
              <w:t xml:space="preserve">Postoperative analgesia prolonged </w:t>
            </w:r>
            <w:r w:rsidR="002B3E5F">
              <w:t>in all dexmedetomidine groups</w:t>
            </w:r>
            <w:r>
              <w:t xml:space="preserve"> compared to </w:t>
            </w:r>
            <w:r w:rsidR="00847F0D">
              <w:t>plain ropivacaine group (P &lt; 0.</w:t>
            </w:r>
            <w:r>
              <w:t>0</w:t>
            </w:r>
            <w:r w:rsidR="00847F0D">
              <w:t>0</w:t>
            </w:r>
            <w:r>
              <w:t>1)</w:t>
            </w:r>
            <w:r w:rsidR="00847F0D">
              <w:t xml:space="preserve"> and lower pain scores (p &lt; 0.01)</w:t>
            </w:r>
            <w:r>
              <w:t xml:space="preserve">. All patients in the plain ropivacaine group required rescue analgesia within first 6 hours, none in </w:t>
            </w:r>
            <w:r w:rsidR="00847F0D">
              <w:t>Groups 2,3 and 4</w:t>
            </w:r>
            <w:r>
              <w:t>.</w:t>
            </w:r>
            <w:r w:rsidR="00077BE8">
              <w:t xml:space="preserve"> </w:t>
            </w:r>
          </w:p>
          <w:p w14:paraId="6D311325" w14:textId="7158A934" w:rsidR="00FF1535" w:rsidRPr="007A43E7" w:rsidRDefault="00847F0D" w:rsidP="00077BE8">
            <w:pPr>
              <w:pStyle w:val="Smalltext"/>
            </w:pPr>
            <w:r>
              <w:t xml:space="preserve">HR lower in Groups 3 and 4 (p &lt; 0.05), no difference in BP. </w:t>
            </w:r>
          </w:p>
        </w:tc>
        <w:tc>
          <w:tcPr>
            <w:tcW w:w="958" w:type="dxa"/>
            <w:tcBorders>
              <w:top w:val="single" w:sz="4" w:space="0" w:color="A6A6A6" w:themeColor="background1" w:themeShade="A6"/>
              <w:bottom w:val="single" w:sz="4" w:space="0" w:color="A6A6A6" w:themeColor="background1" w:themeShade="A6"/>
            </w:tcBorders>
          </w:tcPr>
          <w:p w14:paraId="0EB85833" w14:textId="1A636AC3" w:rsidR="00FF1535" w:rsidRDefault="002B3E5F" w:rsidP="00A32319">
            <w:pPr>
              <w:pStyle w:val="Smalltext"/>
              <w:jc w:val="center"/>
            </w:pPr>
            <w:r>
              <w:t>5</w:t>
            </w:r>
          </w:p>
        </w:tc>
      </w:tr>
      <w:tr w:rsidR="00FF1535" w:rsidRPr="007A43E7" w14:paraId="0EB0C5DB"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4DAAA483" w14:textId="650E2EB0" w:rsidR="00FF1535" w:rsidRPr="007A43E7" w:rsidRDefault="00D0199E" w:rsidP="00570C74">
            <w:pPr>
              <w:pStyle w:val="Smalltext"/>
            </w:pPr>
            <w:r>
              <w:t xml:space="preserve">Boots et al, 2010 </w:t>
            </w:r>
            <w:r>
              <w:fldChar w:fldCharType="begin">
                <w:fldData xml:space="preserve">PEVuZE5vdGU+PENpdGU+PEF1dGhvcj5Cb290czwvQXV0aG9yPjxZZWFyPjIwMTA8L1llYXI+PFJl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</w:fldData>
              </w:fldChar>
            </w:r>
            <w:r w:rsidR="00C44482">
              <w:instrText xml:space="preserve"> ADDIN EN.CITE </w:instrText>
            </w:r>
            <w:r w:rsidR="00C44482">
              <w:fldChar w:fldCharType="begin">
                <w:fldData xml:space="preserve">PEVuZE5vdGU+PENpdGU+PEF1dGhvcj5Cb290czwvQXV0aG9yPjxZZWFyPjIwMTA8L1llYXI+PFJl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</w:fldData>
              </w:fldChar>
            </w:r>
            <w:r w:rsidR="00C44482">
              <w:instrText xml:space="preserve"> ADDIN EN.CITE.DATA </w:instrText>
            </w:r>
            <w:r w:rsidR="00C44482">
              <w:fldChar w:fldCharType="end"/>
            </w:r>
            <w:r>
              <w:fldChar w:fldCharType="separate"/>
            </w:r>
            <w:r w:rsidR="00C44482">
              <w:rPr>
                <w:noProof/>
              </w:rPr>
              <w:t>[</w:t>
            </w:r>
            <w:hyperlink w:anchor="_ENREF_7" w:tooltip="Boots, 2010 #1697" w:history="1">
              <w:r w:rsidR="00570C74">
                <w:rPr>
                  <w:noProof/>
                </w:rPr>
                <w:t>7</w:t>
              </w:r>
            </w:hyperlink>
            <w:r w:rsidR="00C44482">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26761AAC" w14:textId="311C46A5" w:rsidR="00FF1535" w:rsidRPr="007A43E7" w:rsidRDefault="00FF1535" w:rsidP="007A43E7">
            <w:pPr>
              <w:pStyle w:val="Smalltext"/>
            </w:pPr>
            <w:r w:rsidRPr="007A43E7">
              <w:t xml:space="preserve">Randomised </w:t>
            </w:r>
            <w:r w:rsidR="00077BE8">
              <w:t xml:space="preserve">single blind </w:t>
            </w:r>
            <w:r w:rsidRPr="00CD1726">
              <w:rPr>
                <w:strike/>
              </w:rPr>
              <w:t>controlled</w:t>
            </w:r>
            <w:r w:rsidR="00792C1B">
              <w:t xml:space="preserve"> (comparison)</w:t>
            </w:r>
            <w:r w:rsidRPr="007A43E7">
              <w:t xml:space="preserve"> trial </w:t>
            </w:r>
          </w:p>
          <w:p w14:paraId="1BE9ED3D" w14:textId="77777777" w:rsidR="00FF1535" w:rsidRPr="007A43E7" w:rsidRDefault="00FF1535" w:rsidP="007A43E7">
            <w:pPr>
              <w:pStyle w:val="Smalltext"/>
            </w:pPr>
          </w:p>
          <w:p w14:paraId="783EEBD6" w14:textId="77777777" w:rsidR="00FF1535" w:rsidRPr="007A43E7" w:rsidRDefault="00FF1535" w:rsidP="007A43E7">
            <w:pPr>
              <w:pStyle w:val="Smalltext"/>
            </w:pPr>
            <w:r w:rsidRPr="007A43E7">
              <w:t>To evaluate if discomfort levels are statistically significant when two different topical and intraurethral precatheterisation analgesia strategies are used</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20EA772A" w14:textId="77777777" w:rsidR="00FF1535" w:rsidRPr="00933D2F" w:rsidRDefault="00FF1535" w:rsidP="007A43E7">
            <w:pPr>
              <w:pStyle w:val="Smalltext"/>
            </w:pPr>
            <w:r w:rsidRPr="00933D2F">
              <w:t>200 children aged 2mth – 8 years</w:t>
            </w:r>
          </w:p>
          <w:p w14:paraId="5DEA5B00" w14:textId="37C21A4F" w:rsidR="00FF1535" w:rsidRPr="00933D2F" w:rsidRDefault="009E6DD0" w:rsidP="00933D2F">
            <w:pPr>
              <w:pStyle w:val="Smalltext"/>
            </w:pPr>
            <w:r w:rsidRPr="00933D2F">
              <w:t>Exc:</w:t>
            </w:r>
            <w:r w:rsidR="00933D2F" w:rsidRPr="00933D2F">
              <w:t xml:space="preserve"> </w:t>
            </w:r>
            <w:r w:rsidR="00933D2F">
              <w:t>con</w:t>
            </w:r>
            <w:r w:rsidR="00933D2F" w:rsidRPr="00933D2F">
              <w:t>founding physical presentation that altered levels of pain</w:t>
            </w:r>
            <w:r w:rsidR="00933D2F">
              <w:t xml:space="preserve"> </w:t>
            </w:r>
            <w:r w:rsidR="00933D2F" w:rsidRPr="00933D2F">
              <w:t xml:space="preserve">perceptions (i.e. </w:t>
            </w:r>
            <w:r w:rsidR="00933D2F">
              <w:t>spina bifida,</w:t>
            </w:r>
            <w:r w:rsidR="00933D2F" w:rsidRPr="00933D2F">
              <w:t xml:space="preserve"> prior urethral surgery or trauma)</w:t>
            </w:r>
          </w:p>
          <w:p w14:paraId="27BC713A" w14:textId="77777777" w:rsidR="009E6DD0" w:rsidRPr="00933D2F" w:rsidRDefault="009E6DD0" w:rsidP="007A43E7">
            <w:pPr>
              <w:pStyle w:val="Smalltext"/>
            </w:pPr>
          </w:p>
          <w:p w14:paraId="02B1F98D" w14:textId="7BC0617C" w:rsidR="00FF1535" w:rsidRPr="00933D2F" w:rsidRDefault="00FF1535" w:rsidP="007A43E7">
            <w:pPr>
              <w:pStyle w:val="Smalltext"/>
            </w:pPr>
            <w:r w:rsidRPr="00933D2F">
              <w:t>Procedural</w:t>
            </w:r>
            <w:r w:rsidR="004450DA" w:rsidRPr="00933D2F">
              <w:t xml:space="preserve"> (</w:t>
            </w:r>
            <w:r w:rsidR="00CC41CF" w:rsidRPr="00933D2F">
              <w:t>urethral catheterisation</w:t>
            </w:r>
            <w:r w:rsidR="004450DA" w:rsidRPr="00933D2F">
              <w:t>)</w:t>
            </w:r>
          </w:p>
          <w:p w14:paraId="00BF54F1" w14:textId="77777777" w:rsidR="00FF1535" w:rsidRPr="00933D2F" w:rsidRDefault="00FF1535" w:rsidP="007A43E7">
            <w:pPr>
              <w:pStyle w:val="Smalltext"/>
            </w:pPr>
          </w:p>
          <w:p w14:paraId="3E3DB404" w14:textId="45BE18DE" w:rsidR="00FF1535" w:rsidRPr="00933D2F" w:rsidRDefault="00FF1535" w:rsidP="00CC41CF">
            <w:pPr>
              <w:pStyle w:val="Smalltext"/>
            </w:pPr>
            <w:r w:rsidRPr="00933D2F">
              <w:t>Radiology department</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602FC156" w14:textId="77777777" w:rsidR="00FF1535" w:rsidRDefault="00FF1535" w:rsidP="007A43E7">
            <w:pPr>
              <w:pStyle w:val="Smalltext"/>
            </w:pPr>
            <w:r>
              <w:t>2 groups – participants randomised to:</w:t>
            </w:r>
          </w:p>
          <w:p w14:paraId="2318EFD0" w14:textId="77777777" w:rsidR="00FF1535" w:rsidRPr="007A43E7" w:rsidRDefault="00FF1535" w:rsidP="007A43E7">
            <w:pPr>
              <w:pStyle w:val="Smalltext"/>
            </w:pPr>
            <w:r w:rsidRPr="007A43E7">
              <w:t xml:space="preserve">Intervention group - one application of lidocaine five minutes prior to catheterisation. </w:t>
            </w:r>
          </w:p>
          <w:p w14:paraId="7C7B4738" w14:textId="77777777" w:rsidR="00FF1535" w:rsidRDefault="00FF1535" w:rsidP="007A43E7">
            <w:pPr>
              <w:pStyle w:val="Smalltext"/>
            </w:pPr>
            <w:r w:rsidRPr="007A43E7">
              <w:t>Control group - two applications, spaced five minutes apart prior to catheterisation.</w:t>
            </w:r>
          </w:p>
          <w:p w14:paraId="206822E3" w14:textId="77777777" w:rsidR="004301F7" w:rsidRDefault="004301F7" w:rsidP="007A43E7">
            <w:pPr>
              <w:pStyle w:val="Smalltext"/>
            </w:pPr>
          </w:p>
          <w:p w14:paraId="0EB4C3CD" w14:textId="1BBA1604" w:rsidR="004301F7" w:rsidRPr="007A43E7" w:rsidRDefault="004301F7" w:rsidP="007A43E7">
            <w:pPr>
              <w:pStyle w:val="Smalltext"/>
            </w:pPr>
            <w:r>
              <w:t>Pain score: FLACC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637B7F05" w14:textId="77777777" w:rsidR="00FF1535" w:rsidRDefault="00FF1535" w:rsidP="00A7619C">
            <w:pPr>
              <w:pStyle w:val="Smalltext"/>
            </w:pPr>
            <w:r w:rsidRPr="007A43E7">
              <w:t xml:space="preserve">No </w:t>
            </w:r>
            <w:r>
              <w:t>significant differences (p = 0.</w:t>
            </w:r>
            <w:r w:rsidRPr="007A43E7">
              <w:t>779) in the mean FLACC pain score at the time of the catheterisation between the intervention group (mean = 3.30) and the control group (mean = 3.39)</w:t>
            </w:r>
            <w:r>
              <w:t>.</w:t>
            </w:r>
          </w:p>
          <w:p w14:paraId="72E695F4" w14:textId="1313B1B2" w:rsidR="00FF1535" w:rsidRDefault="00FF1535" w:rsidP="00A7619C">
            <w:pPr>
              <w:pStyle w:val="Smalltext"/>
            </w:pPr>
            <w:r>
              <w:t>No comparison made between pre and during procedure FLACC scores</w:t>
            </w:r>
          </w:p>
          <w:p w14:paraId="47C83CA7" w14:textId="533FEBC8" w:rsidR="00FF1535" w:rsidRPr="007A43E7" w:rsidRDefault="00FF1535" w:rsidP="00A7619C">
            <w:pPr>
              <w:pStyle w:val="Smalltext"/>
            </w:pPr>
            <w:r>
              <w:t>No difference in parental perception of child’s discomfort.</w:t>
            </w:r>
          </w:p>
        </w:tc>
        <w:tc>
          <w:tcPr>
            <w:tcW w:w="958" w:type="dxa"/>
            <w:tcBorders>
              <w:top w:val="single" w:sz="4" w:space="0" w:color="A6A6A6" w:themeColor="background1" w:themeShade="A6"/>
              <w:bottom w:val="single" w:sz="4" w:space="0" w:color="A6A6A6" w:themeColor="background1" w:themeShade="A6"/>
            </w:tcBorders>
          </w:tcPr>
          <w:p w14:paraId="67CBC0CF" w14:textId="0C447542" w:rsidR="00FF1535" w:rsidRPr="007A43E7" w:rsidRDefault="00F16F82" w:rsidP="00A32319">
            <w:pPr>
              <w:pStyle w:val="Smalltext"/>
              <w:jc w:val="center"/>
            </w:pPr>
            <w:r>
              <w:t>3</w:t>
            </w:r>
          </w:p>
        </w:tc>
      </w:tr>
      <w:tr w:rsidR="00FF1535" w:rsidRPr="007A43E7" w14:paraId="2AC0CCB4"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2EA31151" w14:textId="67C55963" w:rsidR="00FF1535" w:rsidRPr="007A43E7" w:rsidRDefault="00D03C77" w:rsidP="00570C74">
            <w:pPr>
              <w:pStyle w:val="Smalltext"/>
            </w:pPr>
            <w:r>
              <w:t xml:space="preserve">Brown et al, 2014 </w:t>
            </w:r>
            <w:r w:rsidR="00D0199E">
              <w:fldChar w:fldCharType="begin">
                <w:fldData xml:space="preserve">PEVuZE5vdGU+PENpdGU+PEF1dGhvcj5Ccm93bjwvQXV0aG9yPjxZZWFyPjIwMTQ8L1llYXI+PFJl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C44482">
              <w:instrText xml:space="preserve"> ADDIN EN.CITE </w:instrText>
            </w:r>
            <w:r w:rsidR="00C44482">
              <w:fldChar w:fldCharType="begin">
                <w:fldData xml:space="preserve">PEVuZE5vdGU+PENpdGU+PEF1dGhvcj5Ccm93bjwvQXV0aG9yPjxZZWFyPjIwMTQ8L1llYXI+PFJl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C44482">
              <w:instrText xml:space="preserve"> ADDIN EN.CITE.DATA </w:instrText>
            </w:r>
            <w:r w:rsidR="00C44482">
              <w:fldChar w:fldCharType="end"/>
            </w:r>
            <w:r w:rsidR="00D0199E">
              <w:fldChar w:fldCharType="separate"/>
            </w:r>
            <w:r w:rsidR="00C44482">
              <w:rPr>
                <w:noProof/>
              </w:rPr>
              <w:t>[</w:t>
            </w:r>
            <w:hyperlink w:anchor="_ENREF_8" w:tooltip="Brown, 2014 #8818" w:history="1">
              <w:r w:rsidR="00570C74">
                <w:rPr>
                  <w:noProof/>
                </w:rPr>
                <w:t>8</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40DC1117" w14:textId="77777777" w:rsidR="00FF1535" w:rsidRDefault="00FF1535" w:rsidP="00CB6C51">
            <w:pPr>
              <w:pStyle w:val="Smalltext"/>
            </w:pPr>
            <w:r>
              <w:t>Parallel-group, superiority,</w:t>
            </w:r>
          </w:p>
          <w:p w14:paraId="55886FD4" w14:textId="77777777" w:rsidR="00FF1535" w:rsidRDefault="00FF1535" w:rsidP="00CB6C51">
            <w:pPr>
              <w:pStyle w:val="Smalltext"/>
            </w:pPr>
            <w:r>
              <w:t>randomized controlled trial</w:t>
            </w:r>
          </w:p>
          <w:p w14:paraId="6E36F500" w14:textId="77777777" w:rsidR="00FF1535" w:rsidRDefault="00FF1535" w:rsidP="00CB6C51">
            <w:pPr>
              <w:pStyle w:val="Smalltext"/>
            </w:pPr>
          </w:p>
          <w:p w14:paraId="4D61EACC" w14:textId="77777777" w:rsidR="00FF1535" w:rsidRDefault="00FF1535" w:rsidP="00CB6C51">
            <w:pPr>
              <w:pStyle w:val="Smalltext"/>
            </w:pPr>
            <w:r>
              <w:t>To investigate the association between</w:t>
            </w:r>
          </w:p>
          <w:p w14:paraId="4079803B" w14:textId="77777777" w:rsidR="00FF1535" w:rsidRPr="007A43E7" w:rsidRDefault="00FF1535" w:rsidP="00CB6C51">
            <w:pPr>
              <w:pStyle w:val="Smalltext"/>
            </w:pPr>
            <w:r>
              <w:t>DittoTM use and speed of burn wound re-epithelialization.</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6665F813" w14:textId="58551679" w:rsidR="00FF1535" w:rsidRDefault="00FF1535" w:rsidP="007A43E7">
            <w:pPr>
              <w:pStyle w:val="Smalltext"/>
            </w:pPr>
            <w:r>
              <w:lastRenderedPageBreak/>
              <w:t>73 children aged 4 – 13 years</w:t>
            </w:r>
          </w:p>
          <w:p w14:paraId="34594F4F" w14:textId="63C5A981" w:rsidR="00FF1535" w:rsidRDefault="00FF1535" w:rsidP="007A43E7">
            <w:pPr>
              <w:pStyle w:val="Smalltext"/>
            </w:pPr>
            <w:r>
              <w:t xml:space="preserve">Exc: Cognitive, visual &amp; auditory </w:t>
            </w:r>
            <w:r>
              <w:lastRenderedPageBreak/>
              <w:t>impairment, autistic</w:t>
            </w:r>
          </w:p>
          <w:p w14:paraId="70EAD0A8" w14:textId="77777777" w:rsidR="00FF1535" w:rsidRDefault="00FF1535" w:rsidP="007A43E7">
            <w:pPr>
              <w:pStyle w:val="Smalltext"/>
            </w:pPr>
          </w:p>
          <w:p w14:paraId="7B53C27A" w14:textId="4A157085" w:rsidR="00FF1535" w:rsidRDefault="00FF1535" w:rsidP="007A43E7">
            <w:pPr>
              <w:pStyle w:val="Smalltext"/>
            </w:pPr>
            <w:r>
              <w:t xml:space="preserve">Procedural </w:t>
            </w:r>
            <w:r w:rsidR="00C06C3F">
              <w:t>(</w:t>
            </w:r>
            <w:r w:rsidR="00CC41CF">
              <w:t>dressing change</w:t>
            </w:r>
            <w:r w:rsidR="00C06C3F">
              <w:t>)</w:t>
            </w:r>
          </w:p>
          <w:p w14:paraId="6154C32F" w14:textId="77777777" w:rsidR="00FF1535" w:rsidRDefault="00FF1535" w:rsidP="007A43E7">
            <w:pPr>
              <w:pStyle w:val="Smalltext"/>
            </w:pPr>
          </w:p>
          <w:p w14:paraId="10393566" w14:textId="5758AF7D" w:rsidR="00FF1535" w:rsidRPr="007A43E7" w:rsidRDefault="00FF1535" w:rsidP="007A43E7">
            <w:pPr>
              <w:pStyle w:val="Smalltext"/>
            </w:pPr>
            <w:r>
              <w:t>Burn centre</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7DC234FC" w14:textId="77777777" w:rsidR="00FF1535" w:rsidRDefault="00FF1535" w:rsidP="00CB6C51">
            <w:pPr>
              <w:pStyle w:val="Smalltext"/>
            </w:pPr>
            <w:r>
              <w:lastRenderedPageBreak/>
              <w:t>2 groups – participants randomised to:</w:t>
            </w:r>
          </w:p>
          <w:p w14:paraId="1E77AAD3" w14:textId="77777777" w:rsidR="00FF1535" w:rsidRDefault="00FF1535" w:rsidP="00CB6C51">
            <w:pPr>
              <w:pStyle w:val="Smalltext"/>
            </w:pPr>
            <w:r>
              <w:t xml:space="preserve">Standard group - standard preparation and </w:t>
            </w:r>
            <w:r>
              <w:lastRenderedPageBreak/>
              <w:t xml:space="preserve">standard distraction </w:t>
            </w:r>
          </w:p>
          <w:p w14:paraId="6FE11D1E" w14:textId="77777777" w:rsidR="00FF1535" w:rsidRDefault="00FF1535" w:rsidP="00CB6C51">
            <w:pPr>
              <w:pStyle w:val="Smalltext"/>
            </w:pPr>
            <w:r>
              <w:t>Intervention group -  DittoTM procedur-</w:t>
            </w:r>
          </w:p>
          <w:p w14:paraId="1511C270" w14:textId="2A86BB26" w:rsidR="00FF1535" w:rsidRDefault="00FF1535" w:rsidP="00CB6C51">
            <w:pPr>
              <w:pStyle w:val="Smalltext"/>
            </w:pPr>
            <w:r>
              <w:t xml:space="preserve">al preparation and DittoTM </w:t>
            </w:r>
            <w:r w:rsidR="007D6334">
              <w:t>distraction</w:t>
            </w:r>
          </w:p>
          <w:p w14:paraId="655CF38A" w14:textId="77777777" w:rsidR="007D6334" w:rsidRDefault="007D6334" w:rsidP="00CB6C51">
            <w:pPr>
              <w:pStyle w:val="Smalltext"/>
            </w:pPr>
          </w:p>
          <w:p w14:paraId="39F7DF75" w14:textId="79E1846C" w:rsidR="007D6334" w:rsidRDefault="007D6334" w:rsidP="007D6334">
            <w:pPr>
              <w:pStyle w:val="Smalltext"/>
            </w:pPr>
            <w:r>
              <w:t>Pain  scoring: Faces PS revised &amp; FLACC</w:t>
            </w:r>
            <w:r w:rsidR="007D1586">
              <w:t xml:space="preserve"> (independent)</w:t>
            </w:r>
          </w:p>
          <w:p w14:paraId="2A26F825" w14:textId="2268F6E6" w:rsidR="007D6334" w:rsidRDefault="00566C64" w:rsidP="007D6334">
            <w:pPr>
              <w:pStyle w:val="Smalltext"/>
            </w:pPr>
            <w:r>
              <w:t>* Analgesics</w:t>
            </w:r>
            <w:r w:rsidR="007D6334">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640F39C1" w14:textId="609A432E" w:rsidR="00FF1535" w:rsidRDefault="00FF1535" w:rsidP="008128A1">
            <w:pPr>
              <w:pStyle w:val="Smalltext"/>
            </w:pPr>
            <w:r>
              <w:lastRenderedPageBreak/>
              <w:t>No difference in FLACC and self-report pain</w:t>
            </w:r>
            <w:r w:rsidRPr="008128A1">
              <w:t xml:space="preserve"> scores</w:t>
            </w:r>
            <w:r>
              <w:t xml:space="preserve">, anxiety scores, physiological </w:t>
            </w:r>
            <w:r>
              <w:lastRenderedPageBreak/>
              <w:t>parameters or salivary cortisol</w:t>
            </w:r>
            <w:r w:rsidRPr="008128A1">
              <w:t>.</w:t>
            </w:r>
            <w:r>
              <w:t xml:space="preserve"> </w:t>
            </w:r>
          </w:p>
          <w:p w14:paraId="7EAA993E" w14:textId="2BD68B88" w:rsidR="00FF1535" w:rsidRPr="008128A1" w:rsidRDefault="00FF1535" w:rsidP="008128A1">
            <w:pPr>
              <w:pStyle w:val="Smalltext"/>
            </w:pPr>
            <w:r>
              <w:t>No comparison made between pre and during procedure FLACC scores</w:t>
            </w:r>
          </w:p>
          <w:p w14:paraId="340A5AD1" w14:textId="6D3E80E1" w:rsidR="00FF1535" w:rsidRPr="008128A1" w:rsidRDefault="00FF1535" w:rsidP="008128A1">
            <w:pPr>
              <w:pStyle w:val="Smalltext"/>
            </w:pPr>
            <w:r w:rsidRPr="008128A1">
              <w:t>Wounds in the Ditto intervention group re-epithelialized faster than the standard practice group (-2.1</w:t>
            </w:r>
            <w:r>
              <w:t>2</w:t>
            </w:r>
            <w:r w:rsidRPr="008128A1">
              <w:t xml:space="preserve"> days (CI: -4.</w:t>
            </w:r>
            <w:r>
              <w:t>26</w:t>
            </w:r>
            <w:r w:rsidRPr="008128A1">
              <w:t xml:space="preserve"> to 0.</w:t>
            </w:r>
            <w:r>
              <w:t>03</w:t>
            </w:r>
            <w:r w:rsidRPr="008128A1">
              <w:t>), p-value = 0.0</w:t>
            </w:r>
            <w:r>
              <w:t>4</w:t>
            </w:r>
            <w:r w:rsidRPr="008128A1">
              <w:t>6)</w:t>
            </w:r>
            <w:r>
              <w:t xml:space="preserve"> adjusted for depth</w:t>
            </w:r>
          </w:p>
        </w:tc>
        <w:tc>
          <w:tcPr>
            <w:tcW w:w="958" w:type="dxa"/>
            <w:tcBorders>
              <w:top w:val="single" w:sz="4" w:space="0" w:color="A6A6A6" w:themeColor="background1" w:themeShade="A6"/>
              <w:bottom w:val="single" w:sz="4" w:space="0" w:color="A6A6A6" w:themeColor="background1" w:themeShade="A6"/>
            </w:tcBorders>
          </w:tcPr>
          <w:p w14:paraId="0C4AC052" w14:textId="2F4F8207" w:rsidR="00FF1535" w:rsidRPr="007A43E7" w:rsidRDefault="00FF1535" w:rsidP="00A32319">
            <w:pPr>
              <w:pStyle w:val="Smalltext"/>
              <w:jc w:val="center"/>
            </w:pPr>
            <w:r>
              <w:lastRenderedPageBreak/>
              <w:t>3</w:t>
            </w:r>
          </w:p>
        </w:tc>
      </w:tr>
      <w:tr w:rsidR="00FF1535" w:rsidRPr="007A43E7" w14:paraId="495D768C"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4179D0BC" w14:textId="7BD98666" w:rsidR="00FF1535" w:rsidRPr="007A43E7" w:rsidRDefault="00D03C77" w:rsidP="00570C74">
            <w:pPr>
              <w:pStyle w:val="Smalltext"/>
            </w:pPr>
            <w:r>
              <w:lastRenderedPageBreak/>
              <w:t xml:space="preserve">Chadha et al, 2013 </w:t>
            </w:r>
            <w:r w:rsidR="00D0199E">
              <w:fldChar w:fldCharType="begin">
                <w:fldData xml:space="preserve">PEVuZE5vdGU+PENpdGU+PEF1dGhvcj5DaGFkaGE8L0F1dGhvcj48WWVhcj4yMDEzPC9ZZWFyPjxS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</w:fldData>
              </w:fldChar>
            </w:r>
            <w:r w:rsidR="00C44482">
              <w:instrText xml:space="preserve"> ADDIN EN.CITE </w:instrText>
            </w:r>
            <w:r w:rsidR="00C44482">
              <w:fldChar w:fldCharType="begin">
                <w:fldData xml:space="preserve">PEVuZE5vdGU+PENpdGU+PEF1dGhvcj5DaGFkaGE8L0F1dGhvcj48WWVhcj4yMDEzPC9ZZWFyPjxS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</w:fldData>
              </w:fldChar>
            </w:r>
            <w:r w:rsidR="00C44482">
              <w:instrText xml:space="preserve"> ADDIN EN.CITE.DATA </w:instrText>
            </w:r>
            <w:r w:rsidR="00C44482">
              <w:fldChar w:fldCharType="end"/>
            </w:r>
            <w:r w:rsidR="00D0199E">
              <w:fldChar w:fldCharType="separate"/>
            </w:r>
            <w:r w:rsidR="00C44482">
              <w:rPr>
                <w:noProof/>
              </w:rPr>
              <w:t>[</w:t>
            </w:r>
            <w:hyperlink w:anchor="_ENREF_9" w:tooltip="Chadha, 2013 #8799" w:history="1">
              <w:r w:rsidR="00570C74">
                <w:rPr>
                  <w:noProof/>
                </w:rPr>
                <w:t>9</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534C009D" w14:textId="1797B6C1" w:rsidR="00FF1535" w:rsidRDefault="00FF1535" w:rsidP="007A43E7">
            <w:pPr>
              <w:pStyle w:val="Smalltext"/>
            </w:pPr>
            <w:r>
              <w:t>Parallel randomised double blind placebo controlled superiority trial</w:t>
            </w:r>
          </w:p>
          <w:p w14:paraId="6222EE18" w14:textId="77777777" w:rsidR="00FF1535" w:rsidRDefault="00FF1535" w:rsidP="007A43E7">
            <w:pPr>
              <w:pStyle w:val="Smalltext"/>
            </w:pPr>
          </w:p>
          <w:p w14:paraId="794990BD" w14:textId="127BE96F" w:rsidR="00FF1535" w:rsidRPr="007A43E7" w:rsidRDefault="00FF1535" w:rsidP="007A43E7">
            <w:pPr>
              <w:pStyle w:val="Smalltext"/>
            </w:pPr>
            <w:r w:rsidRPr="00A105CD">
              <w:t>To compare the degree of pain experienced by children undergoing flexible nasendoscopy after 1 of 3 intranasal sprays: placebo, decongestant with topical local an</w:t>
            </w:r>
            <w:r w:rsidR="0074187F">
              <w:t>a</w:t>
            </w:r>
            <w:r w:rsidRPr="00A105CD">
              <w:t>esthetic (TLA), or decongestant without TLA</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324ABFC3" w14:textId="77777777" w:rsidR="00FF1535" w:rsidRPr="00933D2F" w:rsidRDefault="00FF1535" w:rsidP="00A105CD">
            <w:pPr>
              <w:pStyle w:val="Smalltext"/>
            </w:pPr>
            <w:r w:rsidRPr="00933D2F">
              <w:t>23 children aged 3 – 12 years</w:t>
            </w:r>
          </w:p>
          <w:p w14:paraId="78AB77C6" w14:textId="5032802A" w:rsidR="00FF1535" w:rsidRPr="00933D2F" w:rsidRDefault="009E6DD0" w:rsidP="00A105CD">
            <w:pPr>
              <w:pStyle w:val="Smalltext"/>
            </w:pPr>
            <w:r w:rsidRPr="00933D2F">
              <w:t>Exc:</w:t>
            </w:r>
            <w:r w:rsidR="00933D2F" w:rsidRPr="00933D2F">
              <w:t xml:space="preserve"> previous nasendoscopy </w:t>
            </w:r>
          </w:p>
          <w:p w14:paraId="43DDEB96" w14:textId="77777777" w:rsidR="009E6DD0" w:rsidRPr="00933D2F" w:rsidRDefault="009E6DD0" w:rsidP="00A105CD">
            <w:pPr>
              <w:pStyle w:val="Smalltext"/>
            </w:pPr>
          </w:p>
          <w:p w14:paraId="1A95609F" w14:textId="6E40A1CF" w:rsidR="00FF1535" w:rsidRPr="00933D2F" w:rsidRDefault="00C06C3F" w:rsidP="00A105CD">
            <w:pPr>
              <w:pStyle w:val="Smalltext"/>
            </w:pPr>
            <w:r w:rsidRPr="00933D2F">
              <w:t>Procedural (</w:t>
            </w:r>
            <w:r w:rsidR="00CC41CF" w:rsidRPr="00933D2F">
              <w:t>nasendoscopy</w:t>
            </w:r>
            <w:r w:rsidRPr="00933D2F">
              <w:t>)</w:t>
            </w:r>
          </w:p>
          <w:p w14:paraId="2B6D96BF" w14:textId="77777777" w:rsidR="00FF1535" w:rsidRPr="00933D2F" w:rsidRDefault="00FF1535" w:rsidP="00A105CD">
            <w:pPr>
              <w:pStyle w:val="Smalltext"/>
            </w:pPr>
          </w:p>
          <w:p w14:paraId="164297B3" w14:textId="0AA33667" w:rsidR="00FF1535" w:rsidRPr="00933D2F" w:rsidRDefault="00FF1535" w:rsidP="00A105CD">
            <w:pPr>
              <w:pStyle w:val="Smalltext"/>
            </w:pPr>
            <w:r w:rsidRPr="00933D2F">
              <w:t>Otolaryngology ambulatory clinic</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75CCA8D8" w14:textId="77777777" w:rsidR="00FF1535" w:rsidRDefault="00FF1535" w:rsidP="007A43E7">
            <w:pPr>
              <w:pStyle w:val="Smalltext"/>
            </w:pPr>
            <w:r>
              <w:t>3 groups – participants randomised to:</w:t>
            </w:r>
          </w:p>
          <w:p w14:paraId="15C83286" w14:textId="5EEC4829" w:rsidR="00FF1535" w:rsidRDefault="00FF1535" w:rsidP="007A43E7">
            <w:pPr>
              <w:pStyle w:val="Smalltext"/>
            </w:pPr>
            <w:r>
              <w:t>Group A (control) – 0.9% sodium chloride</w:t>
            </w:r>
          </w:p>
          <w:p w14:paraId="20E13574" w14:textId="7823938D" w:rsidR="00FF1535" w:rsidRDefault="00FF1535" w:rsidP="00A105CD">
            <w:pPr>
              <w:pStyle w:val="Smalltext"/>
            </w:pPr>
            <w:r>
              <w:t xml:space="preserve">Group B - </w:t>
            </w:r>
            <w:r w:rsidRPr="00A105CD">
              <w:t>xylometazoline hydrochloride, 0.05%</w:t>
            </w:r>
          </w:p>
          <w:p w14:paraId="5191E2FC" w14:textId="77777777" w:rsidR="00FF1535" w:rsidRDefault="00FF1535" w:rsidP="00A105CD">
            <w:pPr>
              <w:pStyle w:val="Smalltext"/>
            </w:pPr>
            <w:r>
              <w:t xml:space="preserve">Group C - </w:t>
            </w:r>
            <w:r w:rsidRPr="00A105CD">
              <w:t>lidocaine hydrochloride, 1%, with xylometazoline hydrochloride, 0.05%</w:t>
            </w:r>
          </w:p>
          <w:p w14:paraId="64BDC0AD" w14:textId="77777777" w:rsidR="00FF1535" w:rsidRDefault="00FF1535" w:rsidP="00A105CD">
            <w:pPr>
              <w:pStyle w:val="Smalltext"/>
            </w:pPr>
          </w:p>
          <w:p w14:paraId="12A5BFC3" w14:textId="77777777" w:rsidR="00FF1535" w:rsidRDefault="00FF1535" w:rsidP="00A105CD">
            <w:pPr>
              <w:pStyle w:val="Smalltext"/>
            </w:pPr>
            <w:r>
              <w:t>0.5ml solution sprayed in nostrils 10 min before procedure</w:t>
            </w:r>
          </w:p>
          <w:p w14:paraId="7BBA698A" w14:textId="77777777" w:rsidR="005C15E8" w:rsidRDefault="005C15E8" w:rsidP="00A105CD">
            <w:pPr>
              <w:pStyle w:val="Smalltext"/>
            </w:pPr>
          </w:p>
          <w:p w14:paraId="13C27D61" w14:textId="0B862B9C" w:rsidR="005C15E8" w:rsidRDefault="005C15E8" w:rsidP="005C15E8">
            <w:pPr>
              <w:pStyle w:val="Smalltext"/>
            </w:pPr>
            <w:r>
              <w:t>P</w:t>
            </w:r>
            <w:r w:rsidR="001850BA">
              <w:t>ain  scoring: Wong Baker Faces &amp;</w:t>
            </w:r>
            <w:r>
              <w:t xml:space="preserve"> FLACC </w:t>
            </w:r>
            <w:r w:rsidR="007D1586">
              <w:t>(independent)</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0E4E25E4" w14:textId="737C65A7" w:rsidR="00FF1535" w:rsidRPr="00194D60" w:rsidRDefault="00FF1535" w:rsidP="00194D60">
            <w:pPr>
              <w:pStyle w:val="Smalltext"/>
            </w:pPr>
            <w:r>
              <w:t>M</w:t>
            </w:r>
            <w:r w:rsidRPr="00194D60">
              <w:t>ean child-rated WBFP scale scores were 2.4, 1.8, and 2.2 for the placebo, decongestant, and TLA with decongestant groups, respectively (P=.45)</w:t>
            </w:r>
          </w:p>
          <w:p w14:paraId="60B3A903" w14:textId="0B27C887" w:rsidR="00FF1535" w:rsidRDefault="00FF1535" w:rsidP="00194D60">
            <w:pPr>
              <w:pStyle w:val="Smalltext"/>
            </w:pPr>
            <w:r>
              <w:t>S</w:t>
            </w:r>
            <w:r w:rsidRPr="00194D60">
              <w:t>tatistically non</w:t>
            </w:r>
            <w:r>
              <w:t>-</w:t>
            </w:r>
            <w:r w:rsidR="004301F7">
              <w:t>significant -</w:t>
            </w:r>
            <w:r w:rsidRPr="00194D60">
              <w:t xml:space="preserve"> decongestant had the lowest o</w:t>
            </w:r>
            <w:r>
              <w:t>bserver-rated FLACC scale score.</w:t>
            </w:r>
          </w:p>
          <w:p w14:paraId="6767B24D" w14:textId="77777777" w:rsidR="00FF1535" w:rsidRDefault="00FF1535" w:rsidP="00864DAC">
            <w:pPr>
              <w:pStyle w:val="Smalltext"/>
            </w:pPr>
            <w:r>
              <w:t>No comparison made between pre and during procedure FLACC scores</w:t>
            </w:r>
          </w:p>
          <w:p w14:paraId="2750B36D" w14:textId="13E8CB3F" w:rsidR="00FF1535" w:rsidRPr="00194D60" w:rsidRDefault="00FF1535" w:rsidP="00194D60">
            <w:pPr>
              <w:pStyle w:val="Smalltext"/>
            </w:pPr>
          </w:p>
        </w:tc>
        <w:tc>
          <w:tcPr>
            <w:tcW w:w="958" w:type="dxa"/>
            <w:tcBorders>
              <w:top w:val="single" w:sz="4" w:space="0" w:color="A6A6A6" w:themeColor="background1" w:themeShade="A6"/>
              <w:bottom w:val="single" w:sz="4" w:space="0" w:color="A6A6A6" w:themeColor="background1" w:themeShade="A6"/>
            </w:tcBorders>
          </w:tcPr>
          <w:p w14:paraId="5E00377C" w14:textId="64C9DDD1" w:rsidR="00FF1535" w:rsidRPr="007A43E7" w:rsidRDefault="00FF1535" w:rsidP="00A32319">
            <w:pPr>
              <w:pStyle w:val="Smalltext"/>
              <w:jc w:val="center"/>
            </w:pPr>
            <w:r>
              <w:t>5</w:t>
            </w:r>
          </w:p>
        </w:tc>
      </w:tr>
      <w:tr w:rsidR="00FF1535" w:rsidRPr="007A43E7" w14:paraId="36B47D6A"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2199C548" w14:textId="0B5AA4D5" w:rsidR="00FF1535" w:rsidRPr="007A43E7" w:rsidRDefault="00D03C77" w:rsidP="00570C74">
            <w:pPr>
              <w:pStyle w:val="Smalltext"/>
            </w:pPr>
            <w:r>
              <w:t xml:space="preserve">Chandler et al, 2013 </w:t>
            </w:r>
            <w:r w:rsidR="00D0199E">
              <w:fldChar w:fldCharType="begin"/>
            </w:r>
            <w:r w:rsidR="00C44482">
              <w:instrText xml:space="preserve"> ADDIN EN.CITE &lt;EndNote&gt;&lt;Cite&gt;&lt;Author&gt;Chandler&lt;/Author&gt;&lt;Year&gt;2013&lt;/Year&gt;&lt;RecNum&gt;1679&lt;/RecNum&gt;&lt;DisplayText&gt;[10]&lt;/DisplayText&gt;&lt;record&gt;&lt;rec-number&gt;1679&lt;/rec-number&gt;&lt;foreign-keys&gt;&lt;key app="EN" db-id="tvzzvf9xytse06e0ef65d09vtp0tsda05zfd"&gt;1679&lt;/key&gt;&lt;/foreign-keys&gt;&lt;ref-type name="Journal Article"&gt;17&lt;/ref-type&gt;&lt;contributors&gt;&lt;authors&gt;&lt;author&gt;Chandler, J. R.&lt;/author&gt;&lt;author&gt;Myers, D.&lt;/author&gt;&lt;author&gt;Mehta, D.&lt;/author&gt;&lt;author&gt;Whyte, E.&lt;/author&gt;&lt;author&gt;Groberman, M. K.&lt;/author&gt;&lt;author&gt;Montgomery, C. J.&lt;/author&gt;&lt;author&gt;Ansermino, J. M.&lt;/author&gt;&lt;/authors&gt;&lt;/contributors&gt;&lt;auth-address&gt;Department of Pediatric Anesthesia, BC Children&amp;apos;s Hospital, Vancouver, BC, Canada. drjrschandler@hotmail.com&lt;/auth-address&gt;&lt;titles&gt;&lt;title&gt;Emergence delirium in children: a randomized trial to compare total intravenous anesthesia with propofol and remifentanil to inhalational sevoflurane anesthesia&lt;/title&gt;&lt;secondary-title&gt;Paediatric Anaesthesia&lt;/secondary-title&gt;&lt;alt-title&gt;Paediatric anaesthesia&lt;/alt-title&gt;&lt;/titles&gt;&lt;periodical&gt;&lt;full-title&gt;Paediatric Anaesthesia&lt;/full-title&gt;&lt;/periodical&gt;&lt;alt-periodical&gt;&lt;full-title&gt;Paediatric Anaesthesia&lt;/full-title&gt;&lt;/alt-periodical&gt;&lt;pages&gt;309-15&lt;/pages&gt;&lt;volume&gt;23&lt;/volume&gt;&lt;number&gt;4&lt;/number&gt;&lt;edition&gt;2013/03/08&lt;/edition&gt;&lt;dates&gt;&lt;year&gt;2013&lt;/year&gt;&lt;pub-dates&gt;&lt;date&gt;Apr&lt;/date&gt;&lt;/pub-dates&gt;&lt;/dates&gt;&lt;isbn&gt;1460-9592 (Electronic)&amp;#xD;1155-5645 (Linking)&lt;/isbn&gt;&lt;accession-num&gt;23464658&lt;/accession-num&gt;&lt;urls&gt;&lt;related-urls&gt;&lt;url&gt;http://onlinelibrary.wiley.com.ezp.lib.unimelb.edu.au/store/10.1111/pan.12090/asset/pan12090.pdf?v=1&amp;amp;t=hh1g44hl&amp;amp;s=2f04237ed4d59c7f38e30dff741bfebc9a7fa1bf&lt;/url&gt;&lt;/related-urls&gt;&lt;/urls&gt;&lt;electronic-resource-num&gt;10.1111/pan.12090&lt;/electronic-resource-num&gt;&lt;remote-database-provider&gt;NLM&lt;/remote-database-provider&gt;&lt;language&gt;eng&lt;/language&gt;&lt;/record&gt;&lt;/Cite&gt;&lt;/EndNote&gt;</w:instrText>
            </w:r>
            <w:r w:rsidR="00D0199E">
              <w:fldChar w:fldCharType="separate"/>
            </w:r>
            <w:r w:rsidR="00C44482">
              <w:rPr>
                <w:noProof/>
              </w:rPr>
              <w:t>[</w:t>
            </w:r>
            <w:hyperlink w:anchor="_ENREF_10" w:tooltip="Chandler, 2013 #1679" w:history="1">
              <w:r w:rsidR="00570C74">
                <w:rPr>
                  <w:noProof/>
                </w:rPr>
                <w:t>10</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23322EA1" w14:textId="730A0D60" w:rsidR="00FF1535" w:rsidRPr="007A43E7" w:rsidRDefault="00FF1535" w:rsidP="007A43E7">
            <w:pPr>
              <w:pStyle w:val="Smalltext"/>
            </w:pPr>
            <w:r w:rsidRPr="007A43E7">
              <w:t>Randomised</w:t>
            </w:r>
            <w:r w:rsidR="00633BB6">
              <w:t>, double-blinded,</w:t>
            </w:r>
            <w:r w:rsidRPr="007A43E7">
              <w:t xml:space="preserve"> controlled trial</w:t>
            </w:r>
          </w:p>
          <w:p w14:paraId="5733974D" w14:textId="77777777" w:rsidR="00FF1535" w:rsidRPr="007A43E7" w:rsidRDefault="00FF1535" w:rsidP="007A43E7">
            <w:pPr>
              <w:pStyle w:val="Smalltext"/>
            </w:pPr>
          </w:p>
          <w:p w14:paraId="71404361" w14:textId="77777777" w:rsidR="00FF1535" w:rsidRPr="007A43E7" w:rsidRDefault="00FF1535" w:rsidP="007A43E7">
            <w:pPr>
              <w:pStyle w:val="Smalltext"/>
            </w:pPr>
            <w:r w:rsidRPr="007A43E7">
              <w:t>To conduct a randomized-controlled trial comparing the incidence of ED in children following sevoflurane (SEVO) an</w:t>
            </w:r>
            <w:r>
              <w:t>a</w:t>
            </w:r>
            <w:r w:rsidRPr="007A43E7">
              <w:t>esthesia and propofol-remifentanil total intravenous an</w:t>
            </w:r>
            <w:r>
              <w:t>a</w:t>
            </w:r>
            <w:r w:rsidRPr="007A43E7">
              <w:t>esthesia (TIVA)</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4965DB58" w14:textId="77777777" w:rsidR="00FF1535" w:rsidRPr="007A43E7" w:rsidRDefault="00FF1535" w:rsidP="007A43E7">
            <w:pPr>
              <w:pStyle w:val="Smalltext"/>
            </w:pPr>
            <w:r w:rsidRPr="007A43E7">
              <w:t>112 children aged 2 – 6 years</w:t>
            </w:r>
          </w:p>
          <w:p w14:paraId="33A701E9" w14:textId="63AFFE8E" w:rsidR="00FF1535" w:rsidRDefault="00633BB6" w:rsidP="007A43E7">
            <w:pPr>
              <w:pStyle w:val="Smalltext"/>
            </w:pPr>
            <w:r>
              <w:t>Exc: developmental delay, neurological injury, psychiatric diagnosis</w:t>
            </w:r>
          </w:p>
          <w:p w14:paraId="71C56FF7" w14:textId="77777777" w:rsidR="00633BB6" w:rsidRPr="007A43E7" w:rsidRDefault="00633BB6" w:rsidP="007A43E7">
            <w:pPr>
              <w:pStyle w:val="Smalltext"/>
            </w:pPr>
          </w:p>
          <w:p w14:paraId="29011D11" w14:textId="03973327" w:rsidR="00FF1535" w:rsidRDefault="00C06C3F" w:rsidP="00A7619C">
            <w:pPr>
              <w:pStyle w:val="Smalltext"/>
            </w:pPr>
            <w:r>
              <w:t>Postoperative (</w:t>
            </w:r>
            <w:r w:rsidR="00FF1535" w:rsidRPr="007A43E7">
              <w:t>strabismus repair</w:t>
            </w:r>
            <w:r>
              <w:t>)</w:t>
            </w:r>
          </w:p>
          <w:p w14:paraId="2AC4CB5A" w14:textId="77777777" w:rsidR="00FF1535" w:rsidRDefault="00FF1535" w:rsidP="00A7619C">
            <w:pPr>
              <w:pStyle w:val="Smalltext"/>
            </w:pPr>
          </w:p>
          <w:p w14:paraId="5AB9FBAF" w14:textId="77777777" w:rsidR="00FF1535" w:rsidRPr="007A43E7" w:rsidRDefault="00FF1535" w:rsidP="00A7619C">
            <w:pPr>
              <w:pStyle w:val="Smalltext"/>
            </w:pPr>
            <w:r>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2BF9470F" w14:textId="360B9BEB" w:rsidR="00FF1535" w:rsidRDefault="00FF1535" w:rsidP="007A43E7">
            <w:pPr>
              <w:pStyle w:val="Smalltext"/>
            </w:pPr>
            <w:r>
              <w:t>2 grou</w:t>
            </w:r>
            <w:r w:rsidR="00022BB3">
              <w:t>ps – participants randomised to:</w:t>
            </w:r>
          </w:p>
          <w:p w14:paraId="1527E62A" w14:textId="77777777" w:rsidR="00FF1535" w:rsidRPr="007A43E7" w:rsidRDefault="00FF1535" w:rsidP="007A43E7">
            <w:pPr>
              <w:pStyle w:val="Smalltext"/>
            </w:pPr>
            <w:r w:rsidRPr="007A43E7">
              <w:t>TIVA group - intravenous induction and maintenance of an</w:t>
            </w:r>
            <w:r>
              <w:t>a</w:t>
            </w:r>
            <w:r w:rsidRPr="007A43E7">
              <w:t>esthesia with propofol and remifentanil</w:t>
            </w:r>
          </w:p>
          <w:p w14:paraId="5509A91D" w14:textId="77777777" w:rsidR="00FF1535" w:rsidRDefault="00FF1535" w:rsidP="007A43E7">
            <w:pPr>
              <w:pStyle w:val="Smalltext"/>
            </w:pPr>
            <w:r w:rsidRPr="007A43E7">
              <w:t>SEVO group - inhalational induction and maintenance of an</w:t>
            </w:r>
            <w:r>
              <w:t>a</w:t>
            </w:r>
            <w:r w:rsidRPr="007A43E7">
              <w:t>esthesia with sevoflurane</w:t>
            </w:r>
          </w:p>
          <w:p w14:paraId="6EA9AA41" w14:textId="77777777" w:rsidR="005C15E8" w:rsidRDefault="005C15E8" w:rsidP="007A43E7">
            <w:pPr>
              <w:pStyle w:val="Smalltext"/>
            </w:pPr>
          </w:p>
          <w:p w14:paraId="36B59953" w14:textId="233C01FD" w:rsidR="005C15E8" w:rsidRPr="007A43E7" w:rsidRDefault="005C15E8" w:rsidP="005C15E8">
            <w:pPr>
              <w:pStyle w:val="Smalltext"/>
            </w:pPr>
            <w:r>
              <w:t>Pain  scoring: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296D4322" w14:textId="77777777" w:rsidR="00FF1535" w:rsidRDefault="00FF1535" w:rsidP="00766AFC">
            <w:pPr>
              <w:pStyle w:val="Smalltext"/>
            </w:pPr>
            <w:r>
              <w:t>Incidence of ED was higher with</w:t>
            </w:r>
          </w:p>
          <w:p w14:paraId="458CB397" w14:textId="1F99B139" w:rsidR="00FF1535" w:rsidRDefault="00FF1535" w:rsidP="00766AFC">
            <w:pPr>
              <w:pStyle w:val="Smalltext"/>
            </w:pPr>
            <w:r>
              <w:t>SEVO (38.3% vs 14.9%, P = 0.018).</w:t>
            </w:r>
          </w:p>
          <w:p w14:paraId="1D340828" w14:textId="41D27ABA" w:rsidR="00FF1535" w:rsidRDefault="00FF1535" w:rsidP="00766AFC">
            <w:pPr>
              <w:pStyle w:val="Smalltext"/>
            </w:pPr>
            <w:r>
              <w:t>H</w:t>
            </w:r>
            <w:r w:rsidRPr="007A43E7">
              <w:t xml:space="preserve">igher FLACC scores seen with SEVO (median 3 vs 1, P = 0.033). </w:t>
            </w:r>
          </w:p>
          <w:p w14:paraId="6FC7C43D" w14:textId="70299A9B" w:rsidR="00FF1535" w:rsidRPr="007A43E7" w:rsidRDefault="00FF1535" w:rsidP="00766AFC">
            <w:pPr>
              <w:pStyle w:val="Smalltext"/>
            </w:pPr>
            <w:r w:rsidRPr="007A43E7">
              <w:t>Subjects experiencing ED had higher FLACC scores vs those unaffected by ED (median 7 vs 1, P &lt; 0.0001)</w:t>
            </w:r>
          </w:p>
        </w:tc>
        <w:tc>
          <w:tcPr>
            <w:tcW w:w="958" w:type="dxa"/>
            <w:tcBorders>
              <w:top w:val="single" w:sz="4" w:space="0" w:color="A6A6A6" w:themeColor="background1" w:themeShade="A6"/>
              <w:bottom w:val="single" w:sz="4" w:space="0" w:color="A6A6A6" w:themeColor="background1" w:themeShade="A6"/>
            </w:tcBorders>
          </w:tcPr>
          <w:p w14:paraId="5DC0561D" w14:textId="77777777" w:rsidR="00FF1535" w:rsidRPr="007A43E7" w:rsidRDefault="00FF1535" w:rsidP="00A32319">
            <w:pPr>
              <w:pStyle w:val="Smalltext"/>
              <w:jc w:val="center"/>
            </w:pPr>
            <w:r w:rsidRPr="007A43E7">
              <w:t>3</w:t>
            </w:r>
          </w:p>
        </w:tc>
      </w:tr>
      <w:tr w:rsidR="00FF1535" w:rsidRPr="007A43E7" w14:paraId="3DD7F87F"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453C0E0B" w14:textId="1AF60686" w:rsidR="00FF1535" w:rsidRPr="007A43E7" w:rsidRDefault="00D03C77" w:rsidP="00570C74">
            <w:pPr>
              <w:pStyle w:val="Smalltext"/>
            </w:pPr>
            <w:r>
              <w:t xml:space="preserve">Cho et al 2009 </w:t>
            </w:r>
            <w:r w:rsidR="00D0199E">
              <w:fldChar w:fldCharType="begin">
                <w:fldData xml:space="preserve">PEVuZE5vdGU+PENpdGU+PEF1dGhvcj5DaG88L0F1dGhvcj48WWVhcj4yMDA5PC9ZZWFyPjxSZWNO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==
</w:fldData>
              </w:fldChar>
            </w:r>
            <w:r w:rsidR="00C44482">
              <w:instrText xml:space="preserve"> ADDIN EN.CITE </w:instrText>
            </w:r>
            <w:r w:rsidR="00C44482">
              <w:fldChar w:fldCharType="begin">
                <w:fldData xml:space="preserve">PEVuZE5vdGU+PENpdGU+PEF1dGhvcj5DaG88L0F1dGhvcj48WWVhcj4yMDA5PC9ZZWFyPjxSZWNO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==
</w:fldData>
              </w:fldChar>
            </w:r>
            <w:r w:rsidR="00C44482">
              <w:instrText xml:space="preserve"> ADDIN EN.CITE.DATA </w:instrText>
            </w:r>
            <w:r w:rsidR="00C44482">
              <w:fldChar w:fldCharType="end"/>
            </w:r>
            <w:r w:rsidR="00D0199E">
              <w:fldChar w:fldCharType="separate"/>
            </w:r>
            <w:r w:rsidR="00C44482">
              <w:rPr>
                <w:noProof/>
              </w:rPr>
              <w:t>[</w:t>
            </w:r>
            <w:hyperlink w:anchor="_ENREF_11" w:tooltip="Cho, 2009 #1699" w:history="1">
              <w:r w:rsidR="00570C74">
                <w:rPr>
                  <w:noProof/>
                </w:rPr>
                <w:t>11</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2BF3A13A" w14:textId="0B862F4F" w:rsidR="00FF1535" w:rsidRPr="007A43E7" w:rsidRDefault="00FF1535" w:rsidP="007A43E7">
            <w:pPr>
              <w:pStyle w:val="Smalltext"/>
            </w:pPr>
            <w:r w:rsidRPr="007A43E7">
              <w:t xml:space="preserve">Randomised </w:t>
            </w:r>
            <w:r w:rsidR="00DB6CE7">
              <w:t>(</w:t>
            </w:r>
            <w:r w:rsidRPr="007A43E7">
              <w:t>controlled</w:t>
            </w:r>
            <w:r w:rsidR="00DB6CE7">
              <w:t>)</w:t>
            </w:r>
            <w:r w:rsidRPr="007A43E7">
              <w:t xml:space="preserve"> trial</w:t>
            </w:r>
          </w:p>
          <w:p w14:paraId="3C7CF0C2" w14:textId="77777777" w:rsidR="00FF1535" w:rsidRPr="007A43E7" w:rsidRDefault="00FF1535" w:rsidP="007A43E7">
            <w:pPr>
              <w:pStyle w:val="Smalltext"/>
            </w:pPr>
          </w:p>
          <w:p w14:paraId="202D0F48" w14:textId="77777777" w:rsidR="00FF1535" w:rsidRPr="007A43E7" w:rsidRDefault="00FF1535" w:rsidP="007A43E7">
            <w:pPr>
              <w:pStyle w:val="Smalltext"/>
            </w:pPr>
            <w:r w:rsidRPr="007A43E7">
              <w:t>To investigated the efficacy of epidural fentanyl to 1.25 or 1.5 mg/ml ropivacaine for post-operative epidural analgesia in children</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7BAFF799" w14:textId="77777777" w:rsidR="00FF1535" w:rsidRDefault="00FF1535" w:rsidP="007A43E7">
            <w:pPr>
              <w:pStyle w:val="Smalltext"/>
            </w:pPr>
            <w:r w:rsidRPr="007A43E7">
              <w:t>108 children aged 5 – 84 months</w:t>
            </w:r>
          </w:p>
          <w:p w14:paraId="1483517C" w14:textId="45429C20" w:rsidR="00FF1535" w:rsidRDefault="00DB6CE7" w:rsidP="007A43E7">
            <w:pPr>
              <w:pStyle w:val="Smalltext"/>
            </w:pPr>
            <w:r>
              <w:t>Exc: neurological diseases, seizures</w:t>
            </w:r>
          </w:p>
          <w:p w14:paraId="276C40D5" w14:textId="77777777" w:rsidR="00DB6CE7" w:rsidRDefault="00DB6CE7" w:rsidP="007A43E7">
            <w:pPr>
              <w:pStyle w:val="Smalltext"/>
            </w:pPr>
          </w:p>
          <w:p w14:paraId="0CD9CDCE" w14:textId="235F3D99" w:rsidR="00FF1535" w:rsidRDefault="00FF1535" w:rsidP="007A43E7">
            <w:pPr>
              <w:pStyle w:val="Smalltext"/>
            </w:pPr>
            <w:r>
              <w:t>Postoperative</w:t>
            </w:r>
            <w:r w:rsidR="00CC41CF">
              <w:t xml:space="preserve"> </w:t>
            </w:r>
            <w:r w:rsidR="00C06C3F">
              <w:t>(</w:t>
            </w:r>
            <w:r>
              <w:t>hypospadius</w:t>
            </w:r>
            <w:r w:rsidR="00CC41CF">
              <w:t xml:space="preserve"> repair</w:t>
            </w:r>
            <w:r w:rsidR="00C06C3F">
              <w:t>)</w:t>
            </w:r>
          </w:p>
          <w:p w14:paraId="1AB8FD74" w14:textId="77777777" w:rsidR="00FF1535" w:rsidRDefault="00FF1535" w:rsidP="007A43E7">
            <w:pPr>
              <w:pStyle w:val="Smalltext"/>
            </w:pPr>
          </w:p>
          <w:p w14:paraId="3E45F8EA" w14:textId="1030287D" w:rsidR="00FF1535" w:rsidRDefault="00FF1535" w:rsidP="007A43E7">
            <w:pPr>
              <w:pStyle w:val="Smalltext"/>
            </w:pPr>
            <w:r>
              <w:t>Not stated</w:t>
            </w:r>
          </w:p>
          <w:p w14:paraId="1D6AFEA7" w14:textId="77777777" w:rsidR="00FF1535" w:rsidRPr="007A43E7" w:rsidRDefault="00FF1535" w:rsidP="007A43E7">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2CB817BF" w14:textId="77777777" w:rsidR="00FF1535" w:rsidRDefault="00FF1535" w:rsidP="007A43E7">
            <w:pPr>
              <w:pStyle w:val="Smalltext"/>
            </w:pPr>
            <w:r>
              <w:t>4 groups – participants randomised to:</w:t>
            </w:r>
          </w:p>
          <w:p w14:paraId="2D73D461" w14:textId="77777777" w:rsidR="00FF1535" w:rsidRPr="007A43E7" w:rsidRDefault="00FF1535" w:rsidP="007A43E7">
            <w:pPr>
              <w:pStyle w:val="Smalltext"/>
            </w:pPr>
            <w:r w:rsidRPr="007A43E7">
              <w:t>R1.25 group - 1.25 mg/ml ropivacaine</w:t>
            </w:r>
          </w:p>
          <w:p w14:paraId="4FA7467C" w14:textId="77777777" w:rsidR="00FF1535" w:rsidRPr="007A43E7" w:rsidRDefault="00FF1535" w:rsidP="007A43E7">
            <w:pPr>
              <w:pStyle w:val="Smalltext"/>
            </w:pPr>
            <w:r w:rsidRPr="007A43E7">
              <w:t xml:space="preserve">R1.25F group - 1.25 mg/ml ropivacaine with 0.2 mcg/kg/h of fentanyl </w:t>
            </w:r>
          </w:p>
          <w:p w14:paraId="5F47D431" w14:textId="77777777" w:rsidR="00FF1535" w:rsidRPr="007A43E7" w:rsidRDefault="00FF1535" w:rsidP="007A43E7">
            <w:pPr>
              <w:pStyle w:val="Smalltext"/>
            </w:pPr>
            <w:r w:rsidRPr="007A43E7">
              <w:t xml:space="preserve">R1.5 group - 1.5 mg/ml ropivacaine </w:t>
            </w:r>
          </w:p>
          <w:p w14:paraId="184DD32C" w14:textId="77777777" w:rsidR="00FF1535" w:rsidRDefault="00FF1535" w:rsidP="007A43E7">
            <w:pPr>
              <w:pStyle w:val="Smalltext"/>
            </w:pPr>
            <w:r w:rsidRPr="007A43E7">
              <w:t>R1.5F group - 1.5 mg/ml ropivacaine with 0.2 mcg/kg/h of fentanyl</w:t>
            </w:r>
          </w:p>
          <w:p w14:paraId="7CAB01AB" w14:textId="77777777" w:rsidR="00F4305D" w:rsidRDefault="00F4305D" w:rsidP="007A43E7">
            <w:pPr>
              <w:pStyle w:val="Smalltext"/>
            </w:pPr>
          </w:p>
          <w:p w14:paraId="00447276" w14:textId="5A3A214C" w:rsidR="00F4305D" w:rsidRDefault="00F4305D" w:rsidP="00F4305D">
            <w:pPr>
              <w:pStyle w:val="Smalltext"/>
            </w:pPr>
            <w:r>
              <w:t>Pain  scoring: FLACC</w:t>
            </w:r>
          </w:p>
          <w:p w14:paraId="61A45123" w14:textId="11D450BF" w:rsidR="00F4305D" w:rsidRPr="007A43E7" w:rsidRDefault="00566C64" w:rsidP="00F4305D">
            <w:pPr>
              <w:pStyle w:val="Smalltext"/>
            </w:pPr>
            <w:r>
              <w:t>* Analgesics</w:t>
            </w:r>
            <w:r w:rsidR="00F4305D">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77C996C9" w14:textId="77777777" w:rsidR="00FF1535" w:rsidRPr="007A43E7" w:rsidRDefault="00FF1535" w:rsidP="007A43E7">
            <w:pPr>
              <w:pStyle w:val="Smalltext"/>
            </w:pPr>
            <w:r w:rsidRPr="007A43E7">
              <w:t>Need for rescue analgesia (FLACC &gt;4) was higher in the R1.25 group compared with other three groups (all P&lt;0.05)</w:t>
            </w:r>
          </w:p>
          <w:p w14:paraId="0BAA8C84" w14:textId="77777777" w:rsidR="00FF1535" w:rsidRPr="007A43E7" w:rsidRDefault="00FF1535" w:rsidP="007A43E7">
            <w:pPr>
              <w:pStyle w:val="Smalltext"/>
            </w:pPr>
            <w:r w:rsidRPr="007A43E7">
              <w:t>No difference between the groups in the median</w:t>
            </w:r>
            <w:r>
              <w:t xml:space="preserve"> </w:t>
            </w:r>
            <w:r w:rsidRPr="007A43E7">
              <w:t xml:space="preserve">of the highest FLACC score </w:t>
            </w:r>
            <w:r>
              <w:t>(p&gt; 0.5)</w:t>
            </w:r>
          </w:p>
          <w:p w14:paraId="28DD6238" w14:textId="77777777" w:rsidR="00FF1535" w:rsidRPr="007A43E7" w:rsidRDefault="00FF1535" w:rsidP="00506D7D">
            <w:pPr>
              <w:pStyle w:val="Smalltext"/>
            </w:pPr>
            <w:r>
              <w:t xml:space="preserve">The FLACC score was </w:t>
            </w:r>
            <w:r w:rsidRPr="007A43E7">
              <w:t>higher during 0–6h compared with the other three periods in all groups</w:t>
            </w:r>
            <w:r>
              <w:t xml:space="preserve"> (p &lt; 0.5)</w:t>
            </w:r>
            <w:r w:rsidRPr="007A43E7">
              <w:t>, except the R1.25 group, difference was seen only during 6–24 h</w:t>
            </w:r>
          </w:p>
        </w:tc>
        <w:tc>
          <w:tcPr>
            <w:tcW w:w="958" w:type="dxa"/>
            <w:tcBorders>
              <w:top w:val="single" w:sz="4" w:space="0" w:color="A6A6A6" w:themeColor="background1" w:themeShade="A6"/>
              <w:bottom w:val="single" w:sz="4" w:space="0" w:color="A6A6A6" w:themeColor="background1" w:themeShade="A6"/>
            </w:tcBorders>
          </w:tcPr>
          <w:p w14:paraId="500DD602" w14:textId="77777777" w:rsidR="00FF1535" w:rsidRPr="007A43E7" w:rsidRDefault="00FF1535" w:rsidP="00A32319">
            <w:pPr>
              <w:pStyle w:val="Smalltext"/>
              <w:jc w:val="center"/>
            </w:pPr>
            <w:r>
              <w:t>5</w:t>
            </w:r>
          </w:p>
        </w:tc>
      </w:tr>
      <w:tr w:rsidR="00FF1535" w:rsidRPr="007A43E7" w14:paraId="516F80EC"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2164FDF3" w14:textId="2F1E8315" w:rsidR="00FF1535" w:rsidRPr="007A43E7" w:rsidRDefault="00D03C77" w:rsidP="00570C74">
            <w:pPr>
              <w:pStyle w:val="Smalltext"/>
            </w:pPr>
            <w:r>
              <w:t xml:space="preserve">Curry et al, 2012 </w:t>
            </w:r>
            <w:r w:rsidR="00D0199E">
              <w:fldChar w:fldCharType="begin">
                <w:fldData xml:space="preserve">PEVuZE5vdGU+PENpdGU+PEF1dGhvcj5DdXJyeTwvQXV0aG9yPjxZZWFyPjIwMTI8L1llYXI+PFJl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</w:fldData>
              </w:fldChar>
            </w:r>
            <w:r w:rsidR="00C44482">
              <w:instrText xml:space="preserve"> ADDIN EN.CITE </w:instrText>
            </w:r>
            <w:r w:rsidR="00C44482">
              <w:fldChar w:fldCharType="begin">
                <w:fldData xml:space="preserve">PEVuZE5vdGU+PENpdGU+PEF1dGhvcj5DdXJyeTwvQXV0aG9yPjxZZWFyPjIwMTI8L1llYXI+PFJl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</w:fldData>
              </w:fldChar>
            </w:r>
            <w:r w:rsidR="00C44482">
              <w:instrText xml:space="preserve"> ADDIN EN.CITE.DATA </w:instrText>
            </w:r>
            <w:r w:rsidR="00C44482">
              <w:fldChar w:fldCharType="end"/>
            </w:r>
            <w:r w:rsidR="00D0199E">
              <w:fldChar w:fldCharType="separate"/>
            </w:r>
            <w:r w:rsidR="00C44482">
              <w:rPr>
                <w:noProof/>
              </w:rPr>
              <w:t>[</w:t>
            </w:r>
            <w:hyperlink w:anchor="_ENREF_12" w:tooltip="Curry, 2012 #1702" w:history="1">
              <w:r w:rsidR="00570C74">
                <w:rPr>
                  <w:noProof/>
                </w:rPr>
                <w:t>12</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3A6F16A3" w14:textId="77777777" w:rsidR="00FF1535" w:rsidRDefault="00FF1535" w:rsidP="007A43E7">
            <w:pPr>
              <w:pStyle w:val="Smalltext"/>
            </w:pPr>
            <w:r w:rsidRPr="007A43E7">
              <w:t>Randomised, double blind placebo controlled trial</w:t>
            </w:r>
          </w:p>
          <w:p w14:paraId="52C4505E" w14:textId="77777777" w:rsidR="00FF1535" w:rsidRDefault="00FF1535" w:rsidP="007A43E7">
            <w:pPr>
              <w:pStyle w:val="Smalltext"/>
            </w:pPr>
          </w:p>
          <w:p w14:paraId="504C083B" w14:textId="77777777" w:rsidR="00FF1535" w:rsidRPr="007A43E7" w:rsidRDefault="00FF1535" w:rsidP="00CF552B">
            <w:pPr>
              <w:pStyle w:val="Smalltext"/>
            </w:pPr>
            <w:r>
              <w:t>To assess the effectiveness of oral sucrose to control infants’ pain during routine immunizations at 2, 4, &amp; 6 months of age</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0FE4905C" w14:textId="77777777" w:rsidR="00FF1535" w:rsidRPr="00933D2F" w:rsidRDefault="00FF1535" w:rsidP="007A43E7">
            <w:pPr>
              <w:pStyle w:val="Smalltext"/>
            </w:pPr>
            <w:r w:rsidRPr="00933D2F">
              <w:t>109 infants, aged 1 – 7 mths</w:t>
            </w:r>
          </w:p>
          <w:p w14:paraId="4E82D37E" w14:textId="30D7AC65" w:rsidR="00FF1535" w:rsidRPr="00933D2F" w:rsidRDefault="009E6DD0" w:rsidP="007A43E7">
            <w:pPr>
              <w:pStyle w:val="Smalltext"/>
            </w:pPr>
            <w:r w:rsidRPr="00933D2F">
              <w:t>Exc:</w:t>
            </w:r>
            <w:r w:rsidR="00933D2F" w:rsidRPr="00933D2F">
              <w:t xml:space="preserve"> acute or chronic disease</w:t>
            </w:r>
          </w:p>
          <w:p w14:paraId="1F47F1C6" w14:textId="77777777" w:rsidR="009E6DD0" w:rsidRPr="00933D2F" w:rsidRDefault="009E6DD0" w:rsidP="007A43E7">
            <w:pPr>
              <w:pStyle w:val="Smalltext"/>
            </w:pPr>
          </w:p>
          <w:p w14:paraId="0BF859D9" w14:textId="18DD4376" w:rsidR="00FF1535" w:rsidRPr="00933D2F" w:rsidRDefault="00FF1535" w:rsidP="007A43E7">
            <w:pPr>
              <w:pStyle w:val="Smalltext"/>
            </w:pPr>
            <w:r w:rsidRPr="00933D2F">
              <w:t>Procedural</w:t>
            </w:r>
            <w:r w:rsidR="00C06C3F" w:rsidRPr="00933D2F">
              <w:t xml:space="preserve"> (</w:t>
            </w:r>
            <w:r w:rsidR="00CC41CF" w:rsidRPr="00933D2F">
              <w:t>immunisation</w:t>
            </w:r>
            <w:r w:rsidR="00C06C3F" w:rsidRPr="00933D2F">
              <w:t>)</w:t>
            </w:r>
          </w:p>
          <w:p w14:paraId="519BA1D6" w14:textId="77777777" w:rsidR="00FF1535" w:rsidRPr="00933D2F" w:rsidRDefault="00FF1535" w:rsidP="007A43E7">
            <w:pPr>
              <w:pStyle w:val="Smalltext"/>
            </w:pPr>
          </w:p>
          <w:p w14:paraId="5A9C7DEF" w14:textId="77777777" w:rsidR="00FF1535" w:rsidRPr="00933D2F" w:rsidRDefault="00FF1535" w:rsidP="007A43E7">
            <w:pPr>
              <w:pStyle w:val="Smalltext"/>
            </w:pPr>
            <w:r w:rsidRPr="00933D2F">
              <w:t>Ambulatory paediatric clinics of two hospitals</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409828F1" w14:textId="1D03FF30" w:rsidR="00FF1535" w:rsidRDefault="00FF1535" w:rsidP="007A43E7">
            <w:pPr>
              <w:pStyle w:val="Smalltext"/>
            </w:pPr>
            <w:r w:rsidRPr="007A43E7">
              <w:t xml:space="preserve">3 groups </w:t>
            </w:r>
            <w:r w:rsidR="00F4305D">
              <w:t>– participants randomised to</w:t>
            </w:r>
            <w:r>
              <w:t>:</w:t>
            </w:r>
          </w:p>
          <w:p w14:paraId="28678DB4" w14:textId="77777777" w:rsidR="00FF1535" w:rsidRPr="007A43E7" w:rsidRDefault="00FF1535" w:rsidP="007A43E7">
            <w:pPr>
              <w:pStyle w:val="Smalltext"/>
            </w:pPr>
            <w:r w:rsidRPr="007A43E7">
              <w:t>Placebo group – sterile water</w:t>
            </w:r>
          </w:p>
          <w:p w14:paraId="27B3F84D" w14:textId="77777777" w:rsidR="00FF1535" w:rsidRPr="007A43E7" w:rsidRDefault="00FF1535" w:rsidP="007A43E7">
            <w:pPr>
              <w:pStyle w:val="Smalltext"/>
            </w:pPr>
            <w:r w:rsidRPr="007A43E7">
              <w:t>Sucrose group 1 – 50% sucrose</w:t>
            </w:r>
          </w:p>
          <w:p w14:paraId="65709F81" w14:textId="77777777" w:rsidR="00F4305D" w:rsidRDefault="00FF1535" w:rsidP="007A43E7">
            <w:pPr>
              <w:pStyle w:val="Smalltext"/>
            </w:pPr>
            <w:r w:rsidRPr="007A43E7">
              <w:t>Sucrose group 2 – 75% sucrose</w:t>
            </w:r>
            <w:r w:rsidR="00F4305D" w:rsidRPr="007A43E7">
              <w:t xml:space="preserve"> </w:t>
            </w:r>
          </w:p>
          <w:p w14:paraId="2CAC87D3" w14:textId="77777777" w:rsidR="00F4305D" w:rsidRDefault="00F4305D" w:rsidP="007A43E7">
            <w:pPr>
              <w:pStyle w:val="Smalltext"/>
            </w:pPr>
          </w:p>
          <w:p w14:paraId="3D619BEB" w14:textId="77777777" w:rsidR="00FF1535" w:rsidRDefault="00F4305D" w:rsidP="007A43E7">
            <w:pPr>
              <w:pStyle w:val="Smalltext"/>
            </w:pPr>
            <w:r w:rsidRPr="007A43E7">
              <w:t xml:space="preserve">2ml </w:t>
            </w:r>
            <w:r>
              <w:t xml:space="preserve">given orally </w:t>
            </w:r>
            <w:r w:rsidRPr="007A43E7">
              <w:t>prior to immunisation</w:t>
            </w:r>
          </w:p>
          <w:p w14:paraId="64A76B26" w14:textId="77777777" w:rsidR="00F4305D" w:rsidRDefault="00F4305D" w:rsidP="007A43E7">
            <w:pPr>
              <w:pStyle w:val="Smalltext"/>
            </w:pPr>
          </w:p>
          <w:p w14:paraId="7924FC73" w14:textId="01072AE2" w:rsidR="00A31E2A" w:rsidRDefault="00A31E2A" w:rsidP="00A31E2A">
            <w:pPr>
              <w:pStyle w:val="Smalltext"/>
            </w:pPr>
            <w:r>
              <w:t>Pain  scoring: FLACC</w:t>
            </w:r>
          </w:p>
          <w:p w14:paraId="3E496782" w14:textId="6E78924C" w:rsidR="00F4305D" w:rsidRPr="007A43E7" w:rsidRDefault="00F4305D" w:rsidP="00A31E2A">
            <w:pPr>
              <w:pStyle w:val="Smalltext"/>
            </w:pPr>
          </w:p>
        </w:tc>
        <w:tc>
          <w:tcPr>
            <w:tcW w:w="3190" w:type="dxa"/>
            <w:tcBorders>
              <w:top w:val="single" w:sz="4" w:space="0" w:color="A6A6A6" w:themeColor="background1" w:themeShade="A6"/>
              <w:bottom w:val="single" w:sz="4" w:space="0" w:color="A6A6A6" w:themeColor="background1" w:themeShade="A6"/>
            </w:tcBorders>
            <w:shd w:val="clear" w:color="auto" w:fill="auto"/>
          </w:tcPr>
          <w:p w14:paraId="2114AF49" w14:textId="77777777" w:rsidR="00FF1535" w:rsidRDefault="00FF1535" w:rsidP="00CF552B">
            <w:pPr>
              <w:pStyle w:val="Smalltext"/>
            </w:pPr>
            <w:r>
              <w:t>No</w:t>
            </w:r>
            <w:r w:rsidRPr="007A43E7">
              <w:t xml:space="preserve"> difference in FLACC scores between treatment groups post injection (p =</w:t>
            </w:r>
            <w:r>
              <w:t xml:space="preserve"> 0</w:t>
            </w:r>
            <w:r w:rsidRPr="007A43E7">
              <w:t>.646; F =.439; df = 2)</w:t>
            </w:r>
            <w:r>
              <w:t>.</w:t>
            </w:r>
          </w:p>
          <w:p w14:paraId="31953AD1" w14:textId="6DEF18BF" w:rsidR="00FF1535" w:rsidRDefault="00FF1535" w:rsidP="000E08FC">
            <w:pPr>
              <w:pStyle w:val="Smalltext"/>
            </w:pPr>
            <w:r>
              <w:t>No difference in crying time by treatment group (p = 0.24; F = 1.43; df = 2)</w:t>
            </w:r>
          </w:p>
          <w:p w14:paraId="228E0832" w14:textId="77777777" w:rsidR="00FF1535" w:rsidRDefault="00FF1535" w:rsidP="00492F2B">
            <w:pPr>
              <w:pStyle w:val="Smalltext"/>
            </w:pPr>
            <w:r>
              <w:t>No difference in crying time (p = 0..35) or FLACC score (p = 0 .697) by age group</w:t>
            </w:r>
          </w:p>
          <w:p w14:paraId="3DDD3643" w14:textId="77777777" w:rsidR="00FF1535" w:rsidRDefault="00FF1535" w:rsidP="00864DAC">
            <w:pPr>
              <w:pStyle w:val="Smalltext"/>
            </w:pPr>
            <w:r>
              <w:t>No comparison made between pre and during procedure FLACC scores</w:t>
            </w:r>
          </w:p>
          <w:p w14:paraId="44FE3FB7" w14:textId="77777777" w:rsidR="00FF1535" w:rsidRPr="007A43E7" w:rsidRDefault="00FF1535" w:rsidP="00492F2B">
            <w:pPr>
              <w:pStyle w:val="Smalltext"/>
            </w:pPr>
          </w:p>
        </w:tc>
        <w:tc>
          <w:tcPr>
            <w:tcW w:w="958" w:type="dxa"/>
            <w:tcBorders>
              <w:top w:val="single" w:sz="4" w:space="0" w:color="A6A6A6" w:themeColor="background1" w:themeShade="A6"/>
              <w:bottom w:val="single" w:sz="4" w:space="0" w:color="A6A6A6" w:themeColor="background1" w:themeShade="A6"/>
            </w:tcBorders>
          </w:tcPr>
          <w:p w14:paraId="68DF1683" w14:textId="78EAF561" w:rsidR="00FF1535" w:rsidRPr="007A43E7" w:rsidRDefault="00DC0367" w:rsidP="00A32319">
            <w:pPr>
              <w:pStyle w:val="Smalltext"/>
              <w:jc w:val="center"/>
            </w:pPr>
            <w:r>
              <w:t>3</w:t>
            </w:r>
          </w:p>
        </w:tc>
      </w:tr>
      <w:tr w:rsidR="00FF1535" w:rsidRPr="007A43E7" w14:paraId="0E8CB037"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3DB1B5B3" w14:textId="6639F9A0" w:rsidR="00FF1535" w:rsidRPr="007A43E7" w:rsidRDefault="00D03C77" w:rsidP="00570C74">
            <w:pPr>
              <w:pStyle w:val="Smalltext"/>
            </w:pPr>
            <w:r>
              <w:lastRenderedPageBreak/>
              <w:t xml:space="preserve">Curtis et al, 2007 </w:t>
            </w:r>
            <w:r w:rsidR="00D0199E">
              <w:fldChar w:fldCharType="begin">
                <w:fldData xml:space="preserve">PEVuZE5vdGU+PENpdGU+PEF1dGhvcj5DdXJ0aXM8L0F1dGhvcj48WWVhcj4yMDA3PC9ZZWFyPjxS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=
</w:fldData>
              </w:fldChar>
            </w:r>
            <w:r w:rsidR="00C44482">
              <w:instrText xml:space="preserve"> ADDIN EN.CITE </w:instrText>
            </w:r>
            <w:r w:rsidR="00C44482">
              <w:fldChar w:fldCharType="begin">
                <w:fldData xml:space="preserve">PEVuZE5vdGU+PENpdGU+PEF1dGhvcj5DdXJ0aXM8L0F1dGhvcj48WWVhcj4yMDA3PC9ZZWFyPjxS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=
</w:fldData>
              </w:fldChar>
            </w:r>
            <w:r w:rsidR="00C44482">
              <w:instrText xml:space="preserve"> ADDIN EN.CITE.DATA </w:instrText>
            </w:r>
            <w:r w:rsidR="00C44482">
              <w:fldChar w:fldCharType="end"/>
            </w:r>
            <w:r w:rsidR="00D0199E">
              <w:fldChar w:fldCharType="separate"/>
            </w:r>
            <w:r w:rsidR="00C44482">
              <w:rPr>
                <w:noProof/>
              </w:rPr>
              <w:t>[</w:t>
            </w:r>
            <w:hyperlink w:anchor="_ENREF_13" w:tooltip="Curtis, 2007 #1703" w:history="1">
              <w:r w:rsidR="00570C74">
                <w:rPr>
                  <w:noProof/>
                </w:rPr>
                <w:t>13</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594774E" w14:textId="77777777" w:rsidR="00FF1535" w:rsidRDefault="00FF1535" w:rsidP="007A43E7">
            <w:pPr>
              <w:pStyle w:val="Smalltext"/>
            </w:pPr>
            <w:r w:rsidRPr="007A43E7">
              <w:t>Randomised, double blinded (sucrose), single blinded (dummy) placebo (sucrose) controlled trial</w:t>
            </w:r>
            <w:r>
              <w:t>.</w:t>
            </w:r>
          </w:p>
          <w:p w14:paraId="0BB1DF07" w14:textId="77777777" w:rsidR="00FF1535" w:rsidRDefault="00FF1535" w:rsidP="007A43E7">
            <w:pPr>
              <w:pStyle w:val="Smalltext"/>
            </w:pPr>
          </w:p>
          <w:p w14:paraId="41C5D467" w14:textId="6306AF31" w:rsidR="00FF1535" w:rsidRPr="007A43E7" w:rsidRDefault="00FF1535" w:rsidP="00B73C6A">
            <w:pPr>
              <w:pStyle w:val="Smalltext"/>
            </w:pPr>
            <w:r>
              <w:t>To determine the effect of sucrose, pacifier or the combination thereof for the procedural pain of venipuncture in infants in the p</w:t>
            </w:r>
            <w:r w:rsidR="0074187F">
              <w:t>a</w:t>
            </w:r>
            <w:r>
              <w:t>ediatric emergency department population</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5D724A7C" w14:textId="77777777" w:rsidR="00FF1535" w:rsidRPr="00A305A3" w:rsidRDefault="00FF1535" w:rsidP="007A43E7">
            <w:pPr>
              <w:pStyle w:val="Smalltext"/>
            </w:pPr>
            <w:r w:rsidRPr="00A305A3">
              <w:t>84 infants  0 – 6mths</w:t>
            </w:r>
          </w:p>
          <w:p w14:paraId="1EFE4792" w14:textId="4876F27C" w:rsidR="00FF1535" w:rsidRPr="00A305A3" w:rsidRDefault="009E6DD0" w:rsidP="007A43E7">
            <w:pPr>
              <w:pStyle w:val="Smalltext"/>
            </w:pPr>
            <w:r w:rsidRPr="00A305A3">
              <w:t>Exc:</w:t>
            </w:r>
            <w:r w:rsidR="00933D2F" w:rsidRPr="00A305A3">
              <w:t xml:space="preserve"> </w:t>
            </w:r>
            <w:r w:rsidR="00A305A3" w:rsidRPr="00A305A3">
              <w:t>critically unwell, local anaesthetic at venepuncture site</w:t>
            </w:r>
          </w:p>
          <w:p w14:paraId="47152A59" w14:textId="77777777" w:rsidR="009E6DD0" w:rsidRPr="00A305A3" w:rsidRDefault="009E6DD0" w:rsidP="007A43E7">
            <w:pPr>
              <w:pStyle w:val="Smalltext"/>
            </w:pPr>
          </w:p>
          <w:p w14:paraId="1C0C6E0E" w14:textId="6AC4A5BC" w:rsidR="00FF1535" w:rsidRPr="00A305A3" w:rsidRDefault="00FF1535" w:rsidP="007A43E7">
            <w:pPr>
              <w:pStyle w:val="Smalltext"/>
            </w:pPr>
            <w:r w:rsidRPr="00A305A3">
              <w:t xml:space="preserve">Procedural </w:t>
            </w:r>
            <w:r w:rsidR="00C06C3F" w:rsidRPr="00A305A3">
              <w:t>(venepuncture)</w:t>
            </w:r>
          </w:p>
          <w:p w14:paraId="23E6C38A" w14:textId="77777777" w:rsidR="00FF1535" w:rsidRPr="00A305A3" w:rsidRDefault="00FF1535" w:rsidP="007A43E7">
            <w:pPr>
              <w:pStyle w:val="Smalltext"/>
            </w:pPr>
          </w:p>
          <w:p w14:paraId="66E83E4D" w14:textId="77777777" w:rsidR="00FF1535" w:rsidRPr="00A305A3" w:rsidRDefault="00FF1535" w:rsidP="007A43E7">
            <w:pPr>
              <w:pStyle w:val="Smalltext"/>
            </w:pPr>
            <w:r w:rsidRPr="00A305A3">
              <w:t>Emergency department</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76AB0083" w14:textId="424EBA01" w:rsidR="00FF1535" w:rsidRDefault="00FF1535" w:rsidP="007A43E7">
            <w:pPr>
              <w:pStyle w:val="Smalltext"/>
            </w:pPr>
            <w:r w:rsidRPr="007A43E7">
              <w:t>4 groups –</w:t>
            </w:r>
            <w:r>
              <w:t xml:space="preserve"> </w:t>
            </w:r>
            <w:r w:rsidRPr="004327E2">
              <w:t>participants randomised to:</w:t>
            </w:r>
          </w:p>
          <w:p w14:paraId="193F9B0D" w14:textId="77777777" w:rsidR="00FF1535" w:rsidRPr="007A43E7" w:rsidRDefault="00FF1535" w:rsidP="007A43E7">
            <w:pPr>
              <w:pStyle w:val="Smalltext"/>
            </w:pPr>
            <w:r>
              <w:t>Group 1: sucrose</w:t>
            </w:r>
          </w:p>
          <w:p w14:paraId="382C0622" w14:textId="77777777" w:rsidR="00FF1535" w:rsidRPr="007A43E7" w:rsidRDefault="00FF1535" w:rsidP="007A43E7">
            <w:pPr>
              <w:pStyle w:val="Smalltext"/>
            </w:pPr>
            <w:r>
              <w:t>G</w:t>
            </w:r>
            <w:r w:rsidRPr="007A43E7">
              <w:t xml:space="preserve">roup </w:t>
            </w:r>
            <w:r>
              <w:t>2: s</w:t>
            </w:r>
            <w:r w:rsidRPr="007A43E7">
              <w:t xml:space="preserve">ucrose + dummy </w:t>
            </w:r>
          </w:p>
          <w:p w14:paraId="0BF419FA" w14:textId="77777777" w:rsidR="00FF1535" w:rsidRPr="007A43E7" w:rsidRDefault="00FF1535" w:rsidP="007A43E7">
            <w:pPr>
              <w:pStyle w:val="Smalltext"/>
            </w:pPr>
            <w:r>
              <w:t>Group 3: water</w:t>
            </w:r>
          </w:p>
          <w:p w14:paraId="2E953435" w14:textId="77777777" w:rsidR="00FF1535" w:rsidRDefault="00FF1535" w:rsidP="007A43E7">
            <w:pPr>
              <w:pStyle w:val="Smalltext"/>
            </w:pPr>
            <w:r>
              <w:t>G</w:t>
            </w:r>
            <w:r w:rsidRPr="007A43E7">
              <w:t xml:space="preserve">roup </w:t>
            </w:r>
            <w:r>
              <w:t>4: w</w:t>
            </w:r>
            <w:r w:rsidRPr="007A43E7">
              <w:t xml:space="preserve">ater + dummy </w:t>
            </w:r>
          </w:p>
          <w:p w14:paraId="3DD2F178" w14:textId="77777777" w:rsidR="00A31E2A" w:rsidRDefault="00A31E2A" w:rsidP="00A6627A">
            <w:pPr>
              <w:pStyle w:val="Smalltext"/>
            </w:pPr>
            <w:r>
              <w:t xml:space="preserve"> </w:t>
            </w:r>
          </w:p>
          <w:p w14:paraId="34B38772" w14:textId="77777777" w:rsidR="00FF1535" w:rsidRDefault="00FF1535" w:rsidP="00A31E2A">
            <w:pPr>
              <w:pStyle w:val="Smalltext"/>
            </w:pPr>
            <w:r w:rsidRPr="007A43E7">
              <w:t xml:space="preserve">2ml </w:t>
            </w:r>
            <w:r w:rsidR="00A31E2A">
              <w:t>given</w:t>
            </w:r>
            <w:r w:rsidRPr="007A43E7">
              <w:t xml:space="preserve"> prior to </w:t>
            </w:r>
            <w:r w:rsidR="00A31E2A">
              <w:t>venepuncture with or without dummy</w:t>
            </w:r>
          </w:p>
          <w:p w14:paraId="087B3F09" w14:textId="77777777" w:rsidR="00A31E2A" w:rsidRDefault="00A31E2A" w:rsidP="00A31E2A">
            <w:pPr>
              <w:pStyle w:val="Smalltext"/>
            </w:pPr>
          </w:p>
          <w:p w14:paraId="2D00AB6C" w14:textId="402F0B44" w:rsidR="00A31E2A" w:rsidRPr="007A43E7" w:rsidRDefault="00A31E2A" w:rsidP="00A31E2A">
            <w:pPr>
              <w:pStyle w:val="Smalltext"/>
            </w:pPr>
            <w:r>
              <w:t>Pain  scoring: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0DBD23BB" w14:textId="77777777" w:rsidR="00FF1535" w:rsidRDefault="00FF1535" w:rsidP="007A43E7">
            <w:pPr>
              <w:pStyle w:val="Smalltext"/>
            </w:pPr>
            <w:r w:rsidRPr="007A43E7">
              <w:t>No significant difference in FLACC scores for sucrose groups (p = 0.66)</w:t>
            </w:r>
          </w:p>
          <w:p w14:paraId="302CD841" w14:textId="601D8CD5" w:rsidR="00FF1535" w:rsidRDefault="00FF1535" w:rsidP="007A43E7">
            <w:pPr>
              <w:pStyle w:val="Smalltext"/>
            </w:pPr>
            <w:r>
              <w:t>No difference in crying time between groups (p = 0.16)</w:t>
            </w:r>
          </w:p>
          <w:p w14:paraId="68B0B718" w14:textId="5E6D0D40" w:rsidR="00FF1535" w:rsidRPr="007A43E7" w:rsidRDefault="00FF1535" w:rsidP="007A43E7">
            <w:pPr>
              <w:pStyle w:val="Smalltext"/>
            </w:pPr>
            <w:r>
              <w:t>FLACC and crying increased form baseline but no p value reported.</w:t>
            </w:r>
          </w:p>
          <w:p w14:paraId="2C107A14" w14:textId="77777777" w:rsidR="00FF1535" w:rsidRPr="007A43E7" w:rsidRDefault="00FF1535" w:rsidP="00663C57">
            <w:pPr>
              <w:pStyle w:val="Smalltext"/>
            </w:pPr>
            <w:r w:rsidRPr="007A43E7">
              <w:t xml:space="preserve">FLACC scores lower with dummy use but not significant (no dummy </w:t>
            </w:r>
            <w:r>
              <w:t>=</w:t>
            </w:r>
            <w:r w:rsidRPr="007A43E7">
              <w:t xml:space="preserve"> 4.3 +/- 4.5  dummy = 2.5 +/- 3.7, p = 0.06)</w:t>
            </w:r>
          </w:p>
        </w:tc>
        <w:tc>
          <w:tcPr>
            <w:tcW w:w="958" w:type="dxa"/>
            <w:tcBorders>
              <w:top w:val="single" w:sz="4" w:space="0" w:color="A6A6A6" w:themeColor="background1" w:themeShade="A6"/>
              <w:bottom w:val="single" w:sz="4" w:space="0" w:color="A6A6A6" w:themeColor="background1" w:themeShade="A6"/>
            </w:tcBorders>
          </w:tcPr>
          <w:p w14:paraId="0F280D23" w14:textId="77777777" w:rsidR="00FF1535" w:rsidRPr="007A43E7" w:rsidRDefault="00FF1535" w:rsidP="00A32319">
            <w:pPr>
              <w:pStyle w:val="Smalltext"/>
              <w:jc w:val="center"/>
            </w:pPr>
            <w:r>
              <w:t>3</w:t>
            </w:r>
          </w:p>
        </w:tc>
      </w:tr>
      <w:tr w:rsidR="00FF1535" w:rsidRPr="007A43E7" w14:paraId="5AA12DC9"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38CDFB0B" w14:textId="1BDDBE43" w:rsidR="00FF1535" w:rsidRDefault="00D03C77" w:rsidP="00570C74">
            <w:pPr>
              <w:pStyle w:val="Smalltext"/>
            </w:pPr>
            <w:r>
              <w:t xml:space="preserve">Dewhirst et al, 2014 </w:t>
            </w:r>
            <w:r w:rsidR="00D0199E">
              <w:fldChar w:fldCharType="begin"/>
            </w:r>
            <w:r w:rsidR="00C44482">
              <w:instrText xml:space="preserve"> ADDIN EN.CITE &lt;EndNote&gt;&lt;Cite&gt;&lt;Author&gt;Dewhirst&lt;/Author&gt;&lt;Year&gt;2014&lt;/Year&gt;&lt;RecNum&gt;9174&lt;/RecNum&gt;&lt;DisplayText&gt;[14]&lt;/DisplayText&gt;&lt;record&gt;&lt;rec-number&gt;9174&lt;/rec-number&gt;&lt;foreign-keys&gt;&lt;key app="EN" db-id="tvzzvf9xytse06e0ef65d09vtp0tsda05zfd"&gt;9174&lt;/key&gt;&lt;/foreign-keys&gt;&lt;ref-type name="Journal Article"&gt;17&lt;/ref-type&gt;&lt;contributors&gt;&lt;authors&gt;&lt;author&gt;Dewhirst, Elisabeth&lt;/author&gt;&lt;author&gt;Fedel, Gina&lt;/author&gt;&lt;author&gt;Raman, Vidya&lt;/author&gt;&lt;author&gt;Rice, Julie&lt;/author&gt;&lt;author&gt;Barry, N’Diris&lt;/author&gt;&lt;author&gt;Jatana, Kris R.&lt;/author&gt;&lt;author&gt;Elmaraghy, Charles&lt;/author&gt;&lt;author&gt;Merz, Meredith&lt;/author&gt;&lt;author&gt;Tobias, Joseph D.&lt;/author&gt;&lt;/authors&gt;&lt;/contributors&gt;&lt;titles&gt;&lt;title&gt;Pain management following myringotomy and tube placement: Intranasal dexmedetomidine versus intranasal fentanyl&lt;/title&gt;&lt;secondary-title&gt;International Journal of Pediatric Otorhinolaryngology&lt;/secondary-title&gt;&lt;/titles&gt;&lt;periodical&gt;&lt;full-title&gt;International Journal of Pediatric Otorhinolaryngology&lt;/full-title&gt;&lt;/periodical&gt;&lt;pages&gt;1090-1094&lt;/pages&gt;&lt;volume&gt;78&lt;/volume&gt;&lt;number&gt;7&lt;/number&gt;&lt;dates&gt;&lt;year&gt;2014&lt;/year&gt;&lt;/dates&gt;&lt;publisher&gt;Elsevier&lt;/publisher&gt;&lt;urls&gt;&lt;related-urls&gt;&lt;url&gt;http://www.ijporlonline.com/article/S0165-5876(14)00206-7/abstract&lt;/url&gt;&lt;/related-urls&gt;&lt;/urls&gt;&lt;electronic-resource-num&gt;10.1016/j.ijporl.2014.04.014&lt;/electronic-resource-num&gt;&lt;remote-database-name&gt;Google Scholar&lt;/remote-database-name&gt;&lt;access-date&gt;2014/09/20&lt;/access-date&gt;&lt;/record&gt;&lt;/Cite&gt;&lt;/EndNote&gt;</w:instrText>
            </w:r>
            <w:r w:rsidR="00D0199E">
              <w:fldChar w:fldCharType="separate"/>
            </w:r>
            <w:r w:rsidR="00C44482">
              <w:rPr>
                <w:noProof/>
              </w:rPr>
              <w:t>[</w:t>
            </w:r>
            <w:hyperlink w:anchor="_ENREF_14" w:tooltip="Dewhirst, 2014 #9174" w:history="1">
              <w:r w:rsidR="00570C74">
                <w:rPr>
                  <w:noProof/>
                </w:rPr>
                <w:t>14</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4C532FF" w14:textId="6DFECB8A" w:rsidR="00FF1535" w:rsidRDefault="00F26DD3" w:rsidP="007A43E7">
            <w:pPr>
              <w:pStyle w:val="Smalltext"/>
            </w:pPr>
            <w:r>
              <w:t>D</w:t>
            </w:r>
            <w:r w:rsidRPr="00F26DD3">
              <w:t xml:space="preserve">ouble-blinded, randomized </w:t>
            </w:r>
            <w:r w:rsidR="007D1586">
              <w:t xml:space="preserve">(controlled) </w:t>
            </w:r>
            <w:r w:rsidRPr="00F26DD3">
              <w:t>clinical trial</w:t>
            </w:r>
          </w:p>
          <w:p w14:paraId="7C424F01" w14:textId="77777777" w:rsidR="00F26DD3" w:rsidRDefault="00F26DD3" w:rsidP="007A43E7">
            <w:pPr>
              <w:pStyle w:val="Smalltext"/>
            </w:pPr>
          </w:p>
          <w:p w14:paraId="4B61055B" w14:textId="6D22A194" w:rsidR="00F26DD3" w:rsidRDefault="00F26DD3" w:rsidP="00F26DD3">
            <w:pPr>
              <w:pStyle w:val="Smalltext"/>
            </w:pPr>
            <w:r>
              <w:t>To compare the efficacy of intranasal</w:t>
            </w:r>
          </w:p>
          <w:p w14:paraId="5124A64B" w14:textId="64174E45" w:rsidR="00F26DD3" w:rsidRPr="007A43E7" w:rsidRDefault="00F26DD3" w:rsidP="00F26DD3">
            <w:pPr>
              <w:pStyle w:val="Smalltext"/>
            </w:pPr>
            <w:r>
              <w:t>(IN) dexmedetomidine with IN fentanyl for children undergoing BMT</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3DEBB07B" w14:textId="77777777" w:rsidR="00FF1535" w:rsidRPr="00A305A3" w:rsidRDefault="00F26DD3" w:rsidP="007A43E7">
            <w:pPr>
              <w:pStyle w:val="Smalltext"/>
            </w:pPr>
            <w:r w:rsidRPr="00A305A3">
              <w:t>100 children aged 1 – 7.7 years</w:t>
            </w:r>
          </w:p>
          <w:p w14:paraId="11CE47BF" w14:textId="5EF84870" w:rsidR="0086754A" w:rsidRPr="00A305A3" w:rsidRDefault="009E6DD0" w:rsidP="007A43E7">
            <w:pPr>
              <w:pStyle w:val="Smalltext"/>
            </w:pPr>
            <w:r w:rsidRPr="00A305A3">
              <w:t xml:space="preserve">Exc: </w:t>
            </w:r>
            <w:r w:rsidR="00A305A3" w:rsidRPr="00A305A3">
              <w:t>nil relevant</w:t>
            </w:r>
          </w:p>
          <w:p w14:paraId="602967C9" w14:textId="77777777" w:rsidR="009E6DD0" w:rsidRPr="00A305A3" w:rsidRDefault="009E6DD0" w:rsidP="007A43E7">
            <w:pPr>
              <w:pStyle w:val="Smalltext"/>
            </w:pPr>
          </w:p>
          <w:p w14:paraId="255E1242" w14:textId="71DD184B" w:rsidR="0086754A" w:rsidRPr="00A305A3" w:rsidRDefault="0086754A" w:rsidP="007A43E7">
            <w:pPr>
              <w:pStyle w:val="Smalltext"/>
            </w:pPr>
            <w:r w:rsidRPr="00A305A3">
              <w:t xml:space="preserve">Postoperative </w:t>
            </w:r>
            <w:r w:rsidR="00C06C3F" w:rsidRPr="00A305A3">
              <w:t>(</w:t>
            </w:r>
            <w:r w:rsidRPr="00A305A3">
              <w:t>myringotomy and tympanostomy tube placement</w:t>
            </w:r>
            <w:r w:rsidR="00C06C3F" w:rsidRPr="00A305A3">
              <w:t>)</w:t>
            </w:r>
          </w:p>
          <w:p w14:paraId="7BEFA7F8" w14:textId="77777777" w:rsidR="0086754A" w:rsidRPr="00A305A3" w:rsidRDefault="0086754A" w:rsidP="007A43E7">
            <w:pPr>
              <w:pStyle w:val="Smalltext"/>
            </w:pPr>
          </w:p>
          <w:p w14:paraId="31A3262E" w14:textId="5AFC8A9A" w:rsidR="0086754A" w:rsidRPr="00A305A3" w:rsidRDefault="0086754A" w:rsidP="007A43E7">
            <w:pPr>
              <w:pStyle w:val="Smalltext"/>
            </w:pPr>
            <w:r w:rsidRPr="00A305A3">
              <w:t>PACU</w:t>
            </w:r>
          </w:p>
          <w:p w14:paraId="06905C5C" w14:textId="77777777" w:rsidR="00F26DD3" w:rsidRPr="00A305A3" w:rsidRDefault="00F26DD3" w:rsidP="007A43E7">
            <w:pPr>
              <w:pStyle w:val="Smalltext"/>
            </w:pPr>
          </w:p>
          <w:p w14:paraId="060C6829" w14:textId="2B8C3C22" w:rsidR="00F26DD3" w:rsidRPr="00A305A3" w:rsidRDefault="00F26DD3" w:rsidP="007A43E7">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7FB20F5D" w14:textId="40F6572D" w:rsidR="00FF1535" w:rsidRDefault="00F26DD3" w:rsidP="007A43E7">
            <w:pPr>
              <w:pStyle w:val="Smalltext"/>
            </w:pPr>
            <w:r>
              <w:t>4 groups – participants randomised to:</w:t>
            </w:r>
          </w:p>
          <w:p w14:paraId="70F09FAD" w14:textId="1F1BC490" w:rsidR="00F26DD3" w:rsidRDefault="00F26DD3" w:rsidP="00F26DD3">
            <w:pPr>
              <w:pStyle w:val="Smalltext"/>
            </w:pPr>
            <w:r>
              <w:t xml:space="preserve">Group </w:t>
            </w:r>
            <w:r w:rsidR="00C158AE">
              <w:t xml:space="preserve">1 </w:t>
            </w:r>
            <w:r w:rsidR="00F433FB">
              <w:t>M</w:t>
            </w:r>
            <w:r>
              <w:t xml:space="preserve">D: </w:t>
            </w:r>
            <w:r w:rsidR="00F433FB">
              <w:t>midazolam premedication 0.5 mg/kg &amp;</w:t>
            </w:r>
            <w:r w:rsidR="0086754A">
              <w:t xml:space="preserve"> </w:t>
            </w:r>
            <w:r>
              <w:t>IN dexmedetomidine 1 µg/kg</w:t>
            </w:r>
          </w:p>
          <w:p w14:paraId="4F93046C" w14:textId="291122B9" w:rsidR="00F433FB" w:rsidRDefault="00F433FB" w:rsidP="00F433FB">
            <w:pPr>
              <w:pStyle w:val="Smalltext"/>
            </w:pPr>
            <w:r>
              <w:t xml:space="preserve">Group </w:t>
            </w:r>
            <w:r w:rsidR="00C158AE">
              <w:t xml:space="preserve">3 </w:t>
            </w:r>
            <w:r>
              <w:t>D: IN dexmedetomidine 1 µg/kg</w:t>
            </w:r>
          </w:p>
          <w:p w14:paraId="15A4A38A" w14:textId="0750944B" w:rsidR="00F26DD3" w:rsidRDefault="00F26DD3" w:rsidP="00F26DD3">
            <w:pPr>
              <w:pStyle w:val="Smalltext"/>
            </w:pPr>
            <w:r>
              <w:t xml:space="preserve">Group </w:t>
            </w:r>
            <w:r w:rsidR="00C158AE">
              <w:t xml:space="preserve">2 </w:t>
            </w:r>
            <w:r w:rsidR="00F433FB">
              <w:t>M</w:t>
            </w:r>
            <w:r>
              <w:t>F:</w:t>
            </w:r>
            <w:r w:rsidR="00F433FB">
              <w:t xml:space="preserve"> Midazolam premedication 0.5 mg/kg &amp;</w:t>
            </w:r>
            <w:r>
              <w:t xml:space="preserve"> IN fentanyl 2 µg/kg</w:t>
            </w:r>
          </w:p>
          <w:p w14:paraId="6A381540" w14:textId="3955BBC4" w:rsidR="00F433FB" w:rsidRDefault="00F433FB" w:rsidP="00F433FB">
            <w:pPr>
              <w:pStyle w:val="Smalltext"/>
            </w:pPr>
            <w:r>
              <w:t xml:space="preserve">Group </w:t>
            </w:r>
            <w:r w:rsidR="00C158AE">
              <w:t xml:space="preserve">4 </w:t>
            </w:r>
            <w:r>
              <w:t>F: IN fentanyl 2 µg/kg</w:t>
            </w:r>
          </w:p>
          <w:p w14:paraId="6822948F" w14:textId="77777777" w:rsidR="00F26DD3" w:rsidRDefault="00F26DD3" w:rsidP="00F26DD3">
            <w:pPr>
              <w:pStyle w:val="Smalltext"/>
            </w:pPr>
          </w:p>
          <w:p w14:paraId="2504A95D" w14:textId="0DD5C655" w:rsidR="00F26DD3" w:rsidRPr="007A43E7" w:rsidRDefault="00F26DD3" w:rsidP="00F26DD3">
            <w:pPr>
              <w:pStyle w:val="Smalltext"/>
            </w:pPr>
            <w:r>
              <w:t xml:space="preserve">Pain scores: </w:t>
            </w:r>
            <w:r w:rsidR="00C158AE">
              <w:t xml:space="preserve"> FLACC &amp; OPS</w:t>
            </w:r>
            <w:r w:rsidR="00C44303">
              <w:t xml:space="preserve"> (not blinded)</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5987898E" w14:textId="6D1E6811" w:rsidR="00C158AE" w:rsidRDefault="00C158AE" w:rsidP="00C158AE">
            <w:pPr>
              <w:pStyle w:val="Smalltext"/>
            </w:pPr>
            <w:r>
              <w:t>No difference in FLACC scores between Groups: 2, 3 and 4, higher in group MD (p &lt; 0.05)</w:t>
            </w:r>
            <w:r w:rsidR="000346F6">
              <w:t xml:space="preserve"> than Group D &amp; F</w:t>
            </w:r>
            <w:r>
              <w:t>.  OPS scores</w:t>
            </w:r>
            <w:r w:rsidR="000346F6">
              <w:t xml:space="preserve"> higher in Group MD </w:t>
            </w:r>
            <w:r w:rsidR="00C64FBE">
              <w:t>than Group D and higher for Group MF than Group D</w:t>
            </w:r>
          </w:p>
          <w:p w14:paraId="3EE21EAA" w14:textId="51D7A213" w:rsidR="00FF1535" w:rsidRPr="007A43E7" w:rsidRDefault="00C158AE" w:rsidP="00C64FBE">
            <w:pPr>
              <w:pStyle w:val="Smalltext"/>
            </w:pPr>
            <w:r>
              <w:t>No difference time PACU or time</w:t>
            </w:r>
            <w:r w:rsidR="00C64FBE">
              <w:t xml:space="preserve"> to</w:t>
            </w:r>
            <w:r>
              <w:t xml:space="preserve"> hospital discharge between 4 groups. The heart rate (HR) lower in group D compared to other groups. No clinically significant difference was noted in blood pressure</w:t>
            </w:r>
          </w:p>
        </w:tc>
        <w:tc>
          <w:tcPr>
            <w:tcW w:w="958" w:type="dxa"/>
            <w:tcBorders>
              <w:top w:val="single" w:sz="4" w:space="0" w:color="A6A6A6" w:themeColor="background1" w:themeShade="A6"/>
              <w:bottom w:val="single" w:sz="4" w:space="0" w:color="A6A6A6" w:themeColor="background1" w:themeShade="A6"/>
            </w:tcBorders>
          </w:tcPr>
          <w:p w14:paraId="03BF3D59" w14:textId="587185D9" w:rsidR="00FF1535" w:rsidRDefault="00C64FBE" w:rsidP="00A32319">
            <w:pPr>
              <w:pStyle w:val="Smalltext"/>
              <w:jc w:val="center"/>
            </w:pPr>
            <w:r>
              <w:t>5</w:t>
            </w:r>
          </w:p>
        </w:tc>
      </w:tr>
      <w:tr w:rsidR="00FF1535" w:rsidRPr="007A43E7" w14:paraId="45513CF4"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5BBDC1F7" w14:textId="1A175D59" w:rsidR="00FF1535" w:rsidRDefault="00D03C77" w:rsidP="00570C74">
            <w:pPr>
              <w:pStyle w:val="Smalltext"/>
            </w:pPr>
            <w:r>
              <w:t xml:space="preserve">Diao et al, 2012 </w:t>
            </w:r>
            <w:r w:rsidR="00D0199E">
              <w:fldChar w:fldCharType="begin">
                <w:fldData xml:space="preserve">PEVuZE5vdGU+PENpdGU+PEF1dGhvcj5EaWFvPC9BdXRob3I+PFllYXI+MjAxMjwvWWVhcj48UmVj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</w:fldData>
              </w:fldChar>
            </w:r>
            <w:r w:rsidR="00C44482">
              <w:instrText xml:space="preserve"> ADDIN EN.CITE </w:instrText>
            </w:r>
            <w:r w:rsidR="00C44482">
              <w:fldChar w:fldCharType="begin">
                <w:fldData xml:space="preserve">PEVuZE5vdGU+PENpdGU+PEF1dGhvcj5EaWFvPC9BdXRob3I+PFllYXI+MjAxMjwvWWVhcj48UmVj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</w:fldData>
              </w:fldChar>
            </w:r>
            <w:r w:rsidR="00C44482">
              <w:instrText xml:space="preserve"> ADDIN EN.CITE.DATA </w:instrText>
            </w:r>
            <w:r w:rsidR="00C44482">
              <w:fldChar w:fldCharType="end"/>
            </w:r>
            <w:r w:rsidR="00D0199E">
              <w:fldChar w:fldCharType="separate"/>
            </w:r>
            <w:r w:rsidR="00C44482">
              <w:rPr>
                <w:noProof/>
              </w:rPr>
              <w:t>[</w:t>
            </w:r>
            <w:hyperlink w:anchor="_ENREF_15" w:tooltip="Diao, 2012 #9175" w:history="1">
              <w:r w:rsidR="00570C74">
                <w:rPr>
                  <w:noProof/>
                </w:rPr>
                <w:t>15</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0B79CD72" w14:textId="77777777" w:rsidR="00FF1535" w:rsidRDefault="00C64FBE" w:rsidP="007A43E7">
            <w:pPr>
              <w:pStyle w:val="Smalltext"/>
            </w:pPr>
            <w:r>
              <w:t>R</w:t>
            </w:r>
            <w:r w:rsidRPr="00C64FBE">
              <w:t>andomized trial</w:t>
            </w:r>
          </w:p>
          <w:p w14:paraId="5ACB4B08" w14:textId="77777777" w:rsidR="00C64FBE" w:rsidRDefault="00C64FBE" w:rsidP="007A43E7">
            <w:pPr>
              <w:pStyle w:val="Smalltext"/>
            </w:pPr>
          </w:p>
          <w:p w14:paraId="19C7085C" w14:textId="70211FDD" w:rsidR="00C64FBE" w:rsidRPr="007A43E7" w:rsidRDefault="00C64FBE" w:rsidP="008D0329">
            <w:pPr>
              <w:pStyle w:val="Smalltext"/>
            </w:pPr>
            <w:r>
              <w:t>To assess the need for routine drainage after choledochal cyst excision and Roux-en-Y hepatojejunostom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2BDC142A" w14:textId="77777777" w:rsidR="00FF1535" w:rsidRPr="00A305A3" w:rsidRDefault="008D0329" w:rsidP="008D0329">
            <w:pPr>
              <w:pStyle w:val="Smalltext"/>
            </w:pPr>
            <w:r w:rsidRPr="00A305A3">
              <w:t>100 children aged &lt; 13 years</w:t>
            </w:r>
          </w:p>
          <w:p w14:paraId="1F8E5032" w14:textId="11623758" w:rsidR="008D0329" w:rsidRPr="00A305A3" w:rsidRDefault="009E6DD0" w:rsidP="008D0329">
            <w:pPr>
              <w:pStyle w:val="Smalltext"/>
            </w:pPr>
            <w:r w:rsidRPr="00A305A3">
              <w:t>Exc:</w:t>
            </w:r>
            <w:r w:rsidR="00A305A3" w:rsidRPr="00A305A3">
              <w:t xml:space="preserve"> nil relevant</w:t>
            </w:r>
          </w:p>
          <w:p w14:paraId="055A68B3" w14:textId="77777777" w:rsidR="009E6DD0" w:rsidRPr="00A305A3" w:rsidRDefault="009E6DD0" w:rsidP="008D0329">
            <w:pPr>
              <w:pStyle w:val="Smalltext"/>
            </w:pPr>
          </w:p>
          <w:p w14:paraId="31A74FCD" w14:textId="44009B48" w:rsidR="008D0329" w:rsidRPr="00A305A3" w:rsidRDefault="008D0329" w:rsidP="008D0329">
            <w:pPr>
              <w:pStyle w:val="Smalltext"/>
            </w:pPr>
            <w:r w:rsidRPr="00A305A3">
              <w:t>Postopera</w:t>
            </w:r>
            <w:r w:rsidR="00CC41CF" w:rsidRPr="00A305A3">
              <w:t xml:space="preserve">tive </w:t>
            </w:r>
            <w:r w:rsidR="00C06C3F" w:rsidRPr="00A305A3">
              <w:t>(</w:t>
            </w:r>
            <w:r w:rsidR="00CC41CF" w:rsidRPr="00A305A3">
              <w:t>choledochal cyst excision</w:t>
            </w:r>
            <w:r w:rsidR="00C06C3F" w:rsidRPr="00A305A3">
              <w:t>)</w:t>
            </w:r>
          </w:p>
          <w:p w14:paraId="64F557F9" w14:textId="77777777" w:rsidR="008D0329" w:rsidRPr="00A305A3" w:rsidRDefault="008D0329" w:rsidP="008D0329">
            <w:pPr>
              <w:pStyle w:val="Smalltext"/>
            </w:pPr>
          </w:p>
          <w:p w14:paraId="03986CEB" w14:textId="333CDA47" w:rsidR="008D0329" w:rsidRPr="00A305A3" w:rsidRDefault="008D0329" w:rsidP="008D0329">
            <w:pPr>
              <w:pStyle w:val="Smalltext"/>
            </w:pPr>
            <w:r w:rsidRPr="00A305A3">
              <w:t>Not stated</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2B4D685B" w14:textId="77777777" w:rsidR="00FF1535" w:rsidRDefault="00C64FBE" w:rsidP="007A43E7">
            <w:pPr>
              <w:pStyle w:val="Smalltext"/>
            </w:pPr>
            <w:r>
              <w:t>2 groups – participants randomised to:</w:t>
            </w:r>
          </w:p>
          <w:p w14:paraId="65D5062A" w14:textId="77777777" w:rsidR="00C64FBE" w:rsidRDefault="00C64FBE" w:rsidP="007A43E7">
            <w:pPr>
              <w:pStyle w:val="Smalltext"/>
            </w:pPr>
            <w:r>
              <w:t>Drainage group</w:t>
            </w:r>
          </w:p>
          <w:p w14:paraId="4918C277" w14:textId="08868655" w:rsidR="008D0329" w:rsidRDefault="00C64FBE" w:rsidP="007A43E7">
            <w:pPr>
              <w:pStyle w:val="Smalltext"/>
            </w:pPr>
            <w:r>
              <w:t>Non-drainage group</w:t>
            </w:r>
          </w:p>
          <w:p w14:paraId="173E38E1" w14:textId="77777777" w:rsidR="008D0329" w:rsidRDefault="008D0329" w:rsidP="007A43E7">
            <w:pPr>
              <w:pStyle w:val="Smalltext"/>
            </w:pPr>
          </w:p>
          <w:p w14:paraId="09972F64" w14:textId="056BE509" w:rsidR="008D0329" w:rsidRPr="007A43E7" w:rsidRDefault="008D0329" w:rsidP="007A43E7">
            <w:pPr>
              <w:pStyle w:val="Smalltext"/>
            </w:pPr>
            <w:r>
              <w:t>Pain scores: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7507A39E" w14:textId="705BA125" w:rsidR="008D0329" w:rsidRDefault="008D0329" w:rsidP="008D0329">
            <w:pPr>
              <w:pStyle w:val="Smalltext"/>
            </w:pPr>
            <w:r>
              <w:t>Time to resume normal activity shorter in non-drainage group (1.04 ± 0.19 vs 4.45 ± 2.51 days and 3.04 ± 0.19 vs 6.14 ±</w:t>
            </w:r>
          </w:p>
          <w:p w14:paraId="6381C7C5" w14:textId="77777777" w:rsidR="00FF1535" w:rsidRDefault="008D0329" w:rsidP="008D0329">
            <w:pPr>
              <w:pStyle w:val="Smalltext"/>
            </w:pPr>
            <w:r>
              <w:t>2.61 days, respectively; P &lt; .001).</w:t>
            </w:r>
          </w:p>
          <w:p w14:paraId="16976B44" w14:textId="3C5F10C8" w:rsidR="00D00509" w:rsidRDefault="008D0329" w:rsidP="00D00509">
            <w:pPr>
              <w:pStyle w:val="Smalltext"/>
            </w:pPr>
            <w:r>
              <w:t xml:space="preserve">FLACC scores </w:t>
            </w:r>
            <w:r w:rsidR="00D00509">
              <w:t>decreased in both groups from day 1 to 2 and 3 (p &lt; 0.001). FLACC scores in drainage group higher than non-drainage group (day 1, 4.10 ± 0.73 vs 3.74 ± 0.44, P &lt; 0.01; day 2, 3.10 ± 1.09 vs 1.60 ± 0.72, P &lt; 0.001; day 3, 2.70 ± 1.21 vs 0.62 ± 0.49, P &lt; 0.001). Day 2 &amp; day 3, 7 (14%) and 19</w:t>
            </w:r>
          </w:p>
          <w:p w14:paraId="0801D5C4" w14:textId="28BDCE0D" w:rsidR="00D00509" w:rsidRPr="007A43E7" w:rsidRDefault="00D00509" w:rsidP="00D00509">
            <w:pPr>
              <w:pStyle w:val="Smalltext"/>
            </w:pPr>
            <w:r>
              <w:t>(38%) of non-drainage group pain free vs none of drainage group (P &lt; 0.01 &amp; P &lt;0 .001, respectively)</w:t>
            </w:r>
          </w:p>
        </w:tc>
        <w:tc>
          <w:tcPr>
            <w:tcW w:w="958" w:type="dxa"/>
            <w:tcBorders>
              <w:top w:val="single" w:sz="4" w:space="0" w:color="A6A6A6" w:themeColor="background1" w:themeShade="A6"/>
              <w:bottom w:val="single" w:sz="4" w:space="0" w:color="A6A6A6" w:themeColor="background1" w:themeShade="A6"/>
            </w:tcBorders>
          </w:tcPr>
          <w:p w14:paraId="497269CA" w14:textId="4F811386" w:rsidR="00FF1535" w:rsidRDefault="000B08CF" w:rsidP="00A32319">
            <w:pPr>
              <w:pStyle w:val="Smalltext"/>
              <w:jc w:val="center"/>
            </w:pPr>
            <w:r>
              <w:t>3</w:t>
            </w:r>
          </w:p>
        </w:tc>
      </w:tr>
      <w:tr w:rsidR="00FF1535" w:rsidRPr="007A43E7" w14:paraId="241D6B76"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01F58941" w14:textId="38E736CA" w:rsidR="00FF1535" w:rsidRDefault="00D03C77" w:rsidP="00570C74">
            <w:pPr>
              <w:pStyle w:val="Smalltext"/>
            </w:pPr>
            <w:r>
              <w:t xml:space="preserve">Elshammaa, 2011 </w:t>
            </w:r>
            <w:r w:rsidR="00D0199E">
              <w:fldChar w:fldCharType="begin">
                <w:fldData xml:space="preserve">PEVuZE5vdGU+PENpdGU+PEF1dGhvcj5FbHNoYW1tYWE8L0F1dGhvcj48WWVhcj4yMDExPC9ZZWFy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</w:fldData>
              </w:fldChar>
            </w:r>
            <w:r w:rsidR="00C44482">
              <w:instrText xml:space="preserve"> ADDIN EN.CITE </w:instrText>
            </w:r>
            <w:r w:rsidR="00C44482">
              <w:fldChar w:fldCharType="begin">
                <w:fldData xml:space="preserve">PEVuZE5vdGU+PENpdGU+PEF1dGhvcj5FbHNoYW1tYWE8L0F1dGhvcj48WWVhcj4yMDExPC9ZZWFy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</w:fldData>
              </w:fldChar>
            </w:r>
            <w:r w:rsidR="00C44482">
              <w:instrText xml:space="preserve"> ADDIN EN.CITE.DATA </w:instrText>
            </w:r>
            <w:r w:rsidR="00C44482">
              <w:fldChar w:fldCharType="end"/>
            </w:r>
            <w:r w:rsidR="00D0199E">
              <w:fldChar w:fldCharType="separate"/>
            </w:r>
            <w:r w:rsidR="00C44482">
              <w:rPr>
                <w:noProof/>
              </w:rPr>
              <w:t>[</w:t>
            </w:r>
            <w:hyperlink w:anchor="_ENREF_17" w:tooltip="Elshammaa, 2011 #9178" w:history="1">
              <w:r w:rsidR="00570C74">
                <w:rPr>
                  <w:noProof/>
                </w:rPr>
                <w:t>17</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7458C4B1" w14:textId="7DADF0C5" w:rsidR="00FF1535" w:rsidRDefault="00E4207C" w:rsidP="00B40904">
            <w:pPr>
              <w:pStyle w:val="Smalltext"/>
            </w:pPr>
            <w:r>
              <w:t>Double blinded randomised</w:t>
            </w:r>
            <w:r w:rsidR="00C44303">
              <w:t xml:space="preserve"> (controlled)</w:t>
            </w:r>
            <w:r>
              <w:t xml:space="preserve"> trial</w:t>
            </w:r>
          </w:p>
          <w:p w14:paraId="0C7EA6BA" w14:textId="77777777" w:rsidR="00E4207C" w:rsidRDefault="00E4207C" w:rsidP="00B40904">
            <w:pPr>
              <w:pStyle w:val="Smalltext"/>
            </w:pPr>
          </w:p>
          <w:p w14:paraId="439F4560" w14:textId="033ED5A7" w:rsidR="00E4207C" w:rsidRPr="007A43E7" w:rsidRDefault="00E4207C" w:rsidP="000B08CF">
            <w:pPr>
              <w:pStyle w:val="Smalltext"/>
            </w:pPr>
            <w:r>
              <w:t>To evaluate the effect of ketamine, as an adjunct to fentanyl, on</w:t>
            </w:r>
            <w:r w:rsidR="000B08CF">
              <w:t xml:space="preserve"> </w:t>
            </w:r>
            <w:r>
              <w:t>postoperative analgesia and duration of Postoperative Care Unit (PACU) stay, in children undergoing tonsillectom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34E40764" w14:textId="77777777" w:rsidR="00FF1535" w:rsidRPr="00A305A3" w:rsidRDefault="00E4207C" w:rsidP="00B40904">
            <w:pPr>
              <w:pStyle w:val="Smalltext"/>
            </w:pPr>
            <w:r w:rsidRPr="00A305A3">
              <w:t>60 children aged 2 – 7 years</w:t>
            </w:r>
          </w:p>
          <w:p w14:paraId="2AFC45AC" w14:textId="254D01A2" w:rsidR="00E4207C" w:rsidRPr="00A305A3" w:rsidRDefault="009E6DD0" w:rsidP="00B40904">
            <w:pPr>
              <w:pStyle w:val="Smalltext"/>
            </w:pPr>
            <w:r w:rsidRPr="00A305A3">
              <w:t>Exc:</w:t>
            </w:r>
            <w:r w:rsidR="00A305A3" w:rsidRPr="00A305A3">
              <w:t xml:space="preserve"> chronic pain</w:t>
            </w:r>
          </w:p>
          <w:p w14:paraId="68B011A9" w14:textId="77777777" w:rsidR="009E6DD0" w:rsidRPr="00A305A3" w:rsidRDefault="009E6DD0" w:rsidP="00B40904">
            <w:pPr>
              <w:pStyle w:val="Smalltext"/>
            </w:pPr>
          </w:p>
          <w:p w14:paraId="3719BBAF" w14:textId="2C60845F" w:rsidR="00E4207C" w:rsidRPr="00A305A3" w:rsidRDefault="00E4207C" w:rsidP="00CC41CF">
            <w:pPr>
              <w:pStyle w:val="Smalltext"/>
            </w:pPr>
            <w:r w:rsidRPr="00A305A3">
              <w:t xml:space="preserve">Postoperative </w:t>
            </w:r>
            <w:r w:rsidR="00C06C3F" w:rsidRPr="00A305A3">
              <w:t>(</w:t>
            </w:r>
            <w:r w:rsidR="00CC41CF" w:rsidRPr="00A305A3">
              <w:t>tonsillectomy</w:t>
            </w:r>
            <w:r w:rsidR="00C06C3F" w:rsidRPr="00A305A3">
              <w:t>)</w:t>
            </w:r>
          </w:p>
          <w:p w14:paraId="09501F5F" w14:textId="77777777" w:rsidR="00CC41CF" w:rsidRPr="00A305A3" w:rsidRDefault="00CC41CF" w:rsidP="00CC41CF">
            <w:pPr>
              <w:pStyle w:val="Smalltext"/>
            </w:pPr>
          </w:p>
          <w:p w14:paraId="503547A6" w14:textId="61D02520" w:rsidR="00CC41CF" w:rsidRPr="007A43E7" w:rsidRDefault="00CC41CF" w:rsidP="00CC41CF">
            <w:pPr>
              <w:pStyle w:val="Smalltext"/>
            </w:pPr>
            <w:r w:rsidRPr="00A305A3">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624A543C" w14:textId="48AED9D2" w:rsidR="00FF1535" w:rsidRDefault="00E4207C" w:rsidP="00B40904">
            <w:pPr>
              <w:pStyle w:val="Smalltext"/>
            </w:pPr>
            <w:r>
              <w:t>4 groups – participants randomised to:</w:t>
            </w:r>
          </w:p>
          <w:p w14:paraId="7DE121D7" w14:textId="77777777" w:rsidR="00E4207C" w:rsidRDefault="00E4207C" w:rsidP="00E4207C">
            <w:pPr>
              <w:pStyle w:val="Smalltext"/>
            </w:pPr>
            <w:r>
              <w:t>F1 group: fentanyl 1 mcg/kg</w:t>
            </w:r>
          </w:p>
          <w:p w14:paraId="25FEE4C3" w14:textId="77777777" w:rsidR="00E4207C" w:rsidRDefault="00E4207C" w:rsidP="00E4207C">
            <w:pPr>
              <w:pStyle w:val="Smalltext"/>
            </w:pPr>
            <w:r>
              <w:t xml:space="preserve">F2 group:  fentanyl 2 mcg/kg </w:t>
            </w:r>
          </w:p>
          <w:p w14:paraId="574ACCF8" w14:textId="77777777" w:rsidR="00E4207C" w:rsidRDefault="00E4207C" w:rsidP="00E4207C">
            <w:pPr>
              <w:pStyle w:val="Smalltext"/>
            </w:pPr>
            <w:r>
              <w:t>K group: ketamine 0.5 mg/kg)</w:t>
            </w:r>
          </w:p>
          <w:p w14:paraId="16EF7E03" w14:textId="77777777" w:rsidR="00E4207C" w:rsidRDefault="00E4207C" w:rsidP="00E4207C">
            <w:pPr>
              <w:pStyle w:val="Smalltext"/>
            </w:pPr>
            <w:r>
              <w:t>FK group: fentanyl 1 mcg/kg &amp; ketamine 0.5 mg/kg</w:t>
            </w:r>
          </w:p>
          <w:p w14:paraId="7CC1EC90" w14:textId="77777777" w:rsidR="00E4207C" w:rsidRDefault="00E4207C" w:rsidP="00E4207C">
            <w:pPr>
              <w:pStyle w:val="Smalltext"/>
            </w:pPr>
          </w:p>
          <w:p w14:paraId="38137E22" w14:textId="77777777" w:rsidR="007E76BE" w:rsidRDefault="007E76BE" w:rsidP="007E76BE">
            <w:pPr>
              <w:pStyle w:val="Smalltext"/>
            </w:pPr>
            <w:r>
              <w:t>Pain scores: FLACC</w:t>
            </w:r>
          </w:p>
          <w:p w14:paraId="270A78A2" w14:textId="78A4FF3E" w:rsidR="00E4207C" w:rsidRDefault="00566C64" w:rsidP="007E76BE">
            <w:pPr>
              <w:pStyle w:val="Smalltext"/>
            </w:pPr>
            <w:r>
              <w:t>* Analgesics</w:t>
            </w:r>
            <w:r w:rsidR="007E76BE">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14FAA271" w14:textId="3AE6DDA1" w:rsidR="00C44303" w:rsidRDefault="00C44303" w:rsidP="0023293F">
            <w:pPr>
              <w:pStyle w:val="Smalltext"/>
            </w:pPr>
            <w:r>
              <w:t>FLACC scores lower for Groups K (p = 0.02) and FK (p = 0.0048) than F1.</w:t>
            </w:r>
          </w:p>
          <w:p w14:paraId="45D14606" w14:textId="076A51E5" w:rsidR="00C44303" w:rsidRDefault="00C44303" w:rsidP="0023293F">
            <w:pPr>
              <w:pStyle w:val="Smalltext"/>
            </w:pPr>
            <w:r>
              <w:t>Pain scores increased with surgical time (no p value reported)</w:t>
            </w:r>
          </w:p>
          <w:p w14:paraId="0976EEDA" w14:textId="77777777" w:rsidR="007E76BE" w:rsidRDefault="00E4207C" w:rsidP="0023293F">
            <w:pPr>
              <w:pStyle w:val="Smalltext"/>
            </w:pPr>
            <w:r>
              <w:t xml:space="preserve">Group comparison (adjusted for surgical time) - difference between F1 and K (P = 0.02), and F1 and FK (P = 0.0048) groups. </w:t>
            </w:r>
          </w:p>
          <w:p w14:paraId="07A939C2" w14:textId="77777777" w:rsidR="007E76BE" w:rsidRDefault="0023293F" w:rsidP="0023293F">
            <w:pPr>
              <w:pStyle w:val="Smalltext"/>
            </w:pPr>
            <w:r>
              <w:t xml:space="preserve">No difference in additional analgesia required between groups. </w:t>
            </w:r>
          </w:p>
          <w:p w14:paraId="57C2A3B6" w14:textId="02198AD7" w:rsidR="00FF1535" w:rsidRPr="007A43E7" w:rsidRDefault="00E4207C" w:rsidP="0023293F">
            <w:pPr>
              <w:pStyle w:val="Smalltext"/>
            </w:pPr>
            <w:r>
              <w:t>F2 and FK group had a shorter PACU stay than F1 (P = 0.05 and 0.04 respectively).</w:t>
            </w:r>
          </w:p>
        </w:tc>
        <w:tc>
          <w:tcPr>
            <w:tcW w:w="958" w:type="dxa"/>
            <w:tcBorders>
              <w:top w:val="single" w:sz="4" w:space="0" w:color="A6A6A6" w:themeColor="background1" w:themeShade="A6"/>
              <w:bottom w:val="single" w:sz="4" w:space="0" w:color="A6A6A6" w:themeColor="background1" w:themeShade="A6"/>
            </w:tcBorders>
          </w:tcPr>
          <w:p w14:paraId="610F542F" w14:textId="59F257BC" w:rsidR="00FF1535" w:rsidRDefault="007E76BE" w:rsidP="00B40904">
            <w:pPr>
              <w:pStyle w:val="Smalltext"/>
              <w:jc w:val="center"/>
            </w:pPr>
            <w:r>
              <w:t>3</w:t>
            </w:r>
          </w:p>
        </w:tc>
      </w:tr>
      <w:tr w:rsidR="00FF1535" w:rsidRPr="00B37BCC" w14:paraId="21EB1976"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4650DFCF" w14:textId="2E1C38C0" w:rsidR="00FF1535" w:rsidRPr="00B37BCC" w:rsidRDefault="00D03C77" w:rsidP="00570C74">
            <w:pPr>
              <w:pStyle w:val="Smalltext"/>
            </w:pPr>
            <w:r>
              <w:t xml:space="preserve">El-Sharkawi et al, 2012 </w:t>
            </w:r>
            <w:r w:rsidR="00D0199E">
              <w:fldChar w:fldCharType="begin"/>
            </w:r>
            <w:r w:rsidR="00C44482">
              <w:instrText xml:space="preserve"> ADDIN EN.CITE &lt;EndNote&gt;&lt;Cite&gt;&lt;Author&gt;El-Sharkawi&lt;/Author&gt;&lt;Year&gt;2012&lt;/Year&gt;&lt;RecNum&gt;8801&lt;/RecNum&gt;&lt;DisplayText&gt;[16]&lt;/DisplayText&gt;&lt;record&gt;&lt;rec-number&gt;8801&lt;/rec-number&gt;&lt;foreign-keys&gt;&lt;key app="EN" db-id="tvzzvf9xytse06e0ef65d09vtp0tsda05zfd"&gt;8801&lt;/key&gt;&lt;/foreign-keys&gt;&lt;ref-type name="Journal Article"&gt;17&lt;/ref-type&gt;&lt;contributors&gt;&lt;authors&gt;&lt;author&gt;El-Sharkawi, Haytham F. A.&lt;/author&gt;&lt;author&gt;El-Housseiny, Azza A.&lt;/author&gt;&lt;author&gt;Aly, Amal Mahmoud&lt;/author&gt;&lt;/authors&gt;&lt;/contributors&gt;&lt;auth-address&gt;Pediatric Dentistry and Dental Public Health Department, Faculty of Dentistry, Alexandria University, Alexandria, Egypt. dr.haythamfarouk@gmail.com&lt;/auth-address&gt;&lt;titles&gt;&lt;title&gt;Effectiveness of new distraction technique on pain associated with injection of local anesthesia for children&lt;/title&gt;&lt;secondary-title&gt;Pediatric Dentistry&lt;/secondary-title&gt;&lt;alt-title&gt;Pediatr Dent&lt;/alt-title&gt;&lt;/titles&gt;&lt;periodical&gt;&lt;full-title&gt;Pediatric Dentistry&lt;/full-title&gt;&lt;/periodical&gt;&lt;pages&gt;e35-8&lt;/pages&gt;&lt;volume&gt;34&lt;/volume&gt;&lt;number&gt;2&lt;/number&gt;&lt;keywords&gt;&lt;keyword&gt;*Anesthetics, Local/ad [Administration &amp;amp; Dosage]&lt;/keyword&gt;&lt;keyword&gt;Anesthetics, Local/ae [Adverse Effects]&lt;/keyword&gt;&lt;keyword&gt;Child&lt;/keyword&gt;&lt;keyword&gt;Child, Preschool&lt;/keyword&gt;&lt;keyword&gt;Humans&lt;/keyword&gt;&lt;keyword&gt;*Pain/pc [Prevention &amp;amp; Control]&lt;/keyword&gt;&lt;keyword&gt;Pain/px [Psychology]&lt;/keyword&gt;&lt;keyword&gt;Pain Measurement&lt;/keyword&gt;&lt;keyword&gt;0 (Anesthetics, Local)&lt;/keyword&gt;&lt;/keywords&gt;&lt;dates&gt;&lt;year&gt;2012&lt;/year&gt;&lt;pub-dates&gt;&lt;date&gt;Mar-Apr&lt;/date&gt;&lt;/pub-dates&gt;&lt;/dates&gt;&lt;isbn&gt;1942-5473&lt;/isbn&gt;&lt;accession-num&gt;22583875&lt;/accession-num&gt;&lt;work-type&gt;Randomized Controlled Trial&lt;/work-type&gt;&lt;urls&gt;&lt;related-urls&gt;&lt;url&gt;http://ovidsp.ovid.com/ovidweb.cgi?T=JS&amp;amp;CSC=Y&amp;amp;NEWS=N&amp;amp;PAGE=fulltext&amp;amp;D=medl&amp;amp;AN=22583875&lt;/url&gt;&lt;/related-urls&gt;&lt;/urls&gt;&lt;language&gt;English&lt;/language&gt;&lt;/record&gt;&lt;/Cite&gt;&lt;/EndNote&gt;</w:instrText>
            </w:r>
            <w:r w:rsidR="00D0199E">
              <w:fldChar w:fldCharType="separate"/>
            </w:r>
            <w:r w:rsidR="00C44482">
              <w:rPr>
                <w:noProof/>
              </w:rPr>
              <w:t>[</w:t>
            </w:r>
            <w:hyperlink w:anchor="_ENREF_16" w:tooltip="El-Sharkawi, 2012 #8801" w:history="1">
              <w:r w:rsidR="00570C74">
                <w:rPr>
                  <w:noProof/>
                </w:rPr>
                <w:t>16</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27A6DA06" w14:textId="77777777" w:rsidR="00FF1535" w:rsidRPr="00B37BCC" w:rsidRDefault="00FF1535" w:rsidP="00B37BCC">
            <w:pPr>
              <w:pStyle w:val="Smalltext"/>
            </w:pPr>
            <w:r w:rsidRPr="00B37BCC">
              <w:t>Randomised controlled trial</w:t>
            </w:r>
          </w:p>
          <w:p w14:paraId="4706D924" w14:textId="77777777" w:rsidR="00FF1535" w:rsidRPr="00B37BCC" w:rsidRDefault="00FF1535" w:rsidP="00B37BCC">
            <w:pPr>
              <w:pStyle w:val="Smalltext"/>
            </w:pPr>
          </w:p>
          <w:p w14:paraId="6CC5266C" w14:textId="72C5DCA5" w:rsidR="00FF1535" w:rsidRPr="00B37BCC" w:rsidRDefault="00FF1535" w:rsidP="00B37BCC">
            <w:pPr>
              <w:pStyle w:val="Smalltext"/>
            </w:pPr>
            <w:r w:rsidRPr="00B37BCC">
              <w:lastRenderedPageBreak/>
              <w:t xml:space="preserve">To evaluate the effect of a distraction technique using </w:t>
            </w:r>
            <w:r w:rsidR="0074187F" w:rsidRPr="00B37BCC">
              <w:t>audio-visual</w:t>
            </w:r>
            <w:r w:rsidRPr="00B37BCC">
              <w:t xml:space="preserve"> (A/V) glasses on pain perception during administration of local anaesthesia for children</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625FF019" w14:textId="77777777" w:rsidR="00FF1535" w:rsidRPr="00A305A3" w:rsidRDefault="00FF1535" w:rsidP="00B37BCC">
            <w:pPr>
              <w:pStyle w:val="Smalltext"/>
            </w:pPr>
            <w:r w:rsidRPr="00A305A3">
              <w:lastRenderedPageBreak/>
              <w:t>84 children aged 5 – 7 years</w:t>
            </w:r>
          </w:p>
          <w:p w14:paraId="0AEB7926" w14:textId="1029D45B" w:rsidR="00FF1535" w:rsidRPr="00A305A3" w:rsidRDefault="009E6DD0" w:rsidP="00A305A3">
            <w:pPr>
              <w:pStyle w:val="Smalltext"/>
            </w:pPr>
            <w:r w:rsidRPr="00A305A3">
              <w:t>Exc:</w:t>
            </w:r>
            <w:r w:rsidR="00A305A3" w:rsidRPr="00A305A3">
              <w:t xml:space="preserve"> history of unpleasant </w:t>
            </w:r>
            <w:r w:rsidR="00A305A3" w:rsidRPr="00A305A3">
              <w:lastRenderedPageBreak/>
              <w:t>experiences in medical settings, experience with local anesthesia injection, and any mental, visual, or auditory impairment</w:t>
            </w:r>
          </w:p>
          <w:p w14:paraId="77695A69" w14:textId="77777777" w:rsidR="009E6DD0" w:rsidRPr="00A305A3" w:rsidRDefault="009E6DD0" w:rsidP="00B37BCC">
            <w:pPr>
              <w:pStyle w:val="Smalltext"/>
            </w:pPr>
          </w:p>
          <w:p w14:paraId="06935497" w14:textId="2F0627C8" w:rsidR="00FF1535" w:rsidRPr="00A305A3" w:rsidRDefault="00FF1535" w:rsidP="00B37BCC">
            <w:pPr>
              <w:pStyle w:val="Smalltext"/>
            </w:pPr>
            <w:r w:rsidRPr="00A305A3">
              <w:t>Procedural</w:t>
            </w:r>
            <w:r w:rsidR="00CC41CF" w:rsidRPr="00A305A3">
              <w:t xml:space="preserve"> </w:t>
            </w:r>
            <w:r w:rsidR="00C06C3F" w:rsidRPr="00A305A3">
              <w:t>(</w:t>
            </w:r>
            <w:r w:rsidR="00CC41CF" w:rsidRPr="00A305A3">
              <w:t>dental</w:t>
            </w:r>
            <w:r w:rsidR="00C06C3F" w:rsidRPr="00A305A3">
              <w:t>)</w:t>
            </w:r>
          </w:p>
          <w:p w14:paraId="5D20D7A8" w14:textId="77777777" w:rsidR="00FF1535" w:rsidRPr="00A305A3" w:rsidRDefault="00FF1535" w:rsidP="00B37BCC">
            <w:pPr>
              <w:pStyle w:val="Smalltext"/>
            </w:pPr>
          </w:p>
          <w:p w14:paraId="4FFE27B7" w14:textId="77777777" w:rsidR="00FF1535" w:rsidRPr="00A305A3" w:rsidRDefault="00FF1535" w:rsidP="00B37BCC">
            <w:pPr>
              <w:pStyle w:val="Smalltext"/>
            </w:pPr>
            <w:r w:rsidRPr="00A305A3">
              <w:t>Dentistry clinic</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64466F98" w14:textId="77777777" w:rsidR="00FF1535" w:rsidRPr="00B37BCC" w:rsidRDefault="00FF1535" w:rsidP="00B37BCC">
            <w:pPr>
              <w:pStyle w:val="Smalltext"/>
            </w:pPr>
            <w:r w:rsidRPr="00B37BCC">
              <w:lastRenderedPageBreak/>
              <w:t>2 groups – participants randomised to:</w:t>
            </w:r>
          </w:p>
          <w:p w14:paraId="7D340B6F" w14:textId="77777777" w:rsidR="00FF1535" w:rsidRPr="00B37BCC" w:rsidRDefault="00FF1535" w:rsidP="00B37BCC">
            <w:pPr>
              <w:pStyle w:val="Smalltext"/>
            </w:pPr>
            <w:r w:rsidRPr="00B37BCC">
              <w:t>Group 1: distraction with AV glasses</w:t>
            </w:r>
          </w:p>
          <w:p w14:paraId="50A78CC5" w14:textId="77777777" w:rsidR="00FF1535" w:rsidRPr="00B37BCC" w:rsidRDefault="00FF1535" w:rsidP="00B37BCC">
            <w:pPr>
              <w:pStyle w:val="Smalltext"/>
            </w:pPr>
            <w:r w:rsidRPr="00B37BCC">
              <w:lastRenderedPageBreak/>
              <w:t xml:space="preserve">Group 2: no distraction </w:t>
            </w:r>
          </w:p>
          <w:p w14:paraId="7C2D2673" w14:textId="77777777" w:rsidR="00FF1535" w:rsidRPr="00B37BCC" w:rsidRDefault="00FF1535" w:rsidP="00B37BCC">
            <w:pPr>
              <w:pStyle w:val="Smalltext"/>
            </w:pPr>
            <w:r w:rsidRPr="00B37BCC">
              <w:t xml:space="preserve">Investigator scored FLACC from video immediately after procedure. 20 recordings rescored 1 week later </w:t>
            </w:r>
          </w:p>
          <w:p w14:paraId="6B29033C" w14:textId="77777777" w:rsidR="007E76BE" w:rsidRPr="00B37BCC" w:rsidRDefault="007E76BE" w:rsidP="00B37BCC">
            <w:pPr>
              <w:pStyle w:val="Smalltext"/>
            </w:pPr>
          </w:p>
          <w:p w14:paraId="46D04DB0" w14:textId="68BC2CD8" w:rsidR="007E76BE" w:rsidRPr="00B37BCC" w:rsidRDefault="007E76BE" w:rsidP="00B37BCC">
            <w:pPr>
              <w:pStyle w:val="Smalltext"/>
            </w:pPr>
            <w:r w:rsidRPr="00B37BCC">
              <w:t>Pain scores: FPS and FLACC</w:t>
            </w:r>
            <w:r w:rsidR="00013D85" w:rsidRPr="00B37BCC">
              <w:t xml:space="preserve"> (independent)</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404136E6" w14:textId="1A952C43" w:rsidR="00FF1535" w:rsidRPr="00B37BCC" w:rsidRDefault="00FF1535" w:rsidP="00B37BCC">
            <w:pPr>
              <w:pStyle w:val="Smalltext"/>
            </w:pPr>
            <w:r w:rsidRPr="00B37BCC">
              <w:lastRenderedPageBreak/>
              <w:t>Lower FLACC scores (p = 0.02) and self-report scores (p &lt; 0.001) in distraction group</w:t>
            </w:r>
          </w:p>
          <w:p w14:paraId="20E3E6DB" w14:textId="010DDCF0" w:rsidR="00FF1535" w:rsidRPr="00B37BCC" w:rsidRDefault="00FF1535" w:rsidP="00B37BCC">
            <w:pPr>
              <w:pStyle w:val="Smalltext"/>
            </w:pPr>
            <w:r w:rsidRPr="00B37BCC">
              <w:lastRenderedPageBreak/>
              <w:t>No comparison made between pre and during procedure FLACC scores</w:t>
            </w:r>
          </w:p>
          <w:p w14:paraId="621C161B" w14:textId="77777777" w:rsidR="00FF1535" w:rsidRPr="00B37BCC" w:rsidRDefault="00FF1535" w:rsidP="00B37BCC">
            <w:pPr>
              <w:pStyle w:val="Smalltext"/>
            </w:pPr>
            <w:r w:rsidRPr="00B37BCC">
              <w:t>Intra-examiner reliability – kappa = Faces – 1.0, Legs – 0.90, Activity – 1.00, Cry – 0.91, Consolability – 0.89.</w:t>
            </w:r>
          </w:p>
        </w:tc>
        <w:tc>
          <w:tcPr>
            <w:tcW w:w="958" w:type="dxa"/>
            <w:tcBorders>
              <w:top w:val="single" w:sz="4" w:space="0" w:color="A6A6A6" w:themeColor="background1" w:themeShade="A6"/>
              <w:bottom w:val="single" w:sz="4" w:space="0" w:color="A6A6A6" w:themeColor="background1" w:themeShade="A6"/>
            </w:tcBorders>
          </w:tcPr>
          <w:p w14:paraId="6A88ECA3" w14:textId="77777777" w:rsidR="00FF1535" w:rsidRPr="00B37BCC" w:rsidRDefault="00FF1535" w:rsidP="00DC0367">
            <w:pPr>
              <w:pStyle w:val="Smalltext"/>
              <w:jc w:val="center"/>
            </w:pPr>
            <w:r w:rsidRPr="00B37BCC">
              <w:lastRenderedPageBreak/>
              <w:t>3</w:t>
            </w:r>
          </w:p>
        </w:tc>
      </w:tr>
      <w:tr w:rsidR="00FF1535" w:rsidRPr="007A43E7" w14:paraId="0BE8EDCD"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533C7B17" w14:textId="7FACDB65" w:rsidR="00FF1535" w:rsidRPr="007A43E7" w:rsidRDefault="00D03C77" w:rsidP="00570C74">
            <w:pPr>
              <w:pStyle w:val="Smalltext"/>
            </w:pPr>
            <w:r>
              <w:lastRenderedPageBreak/>
              <w:t xml:space="preserve">Fernandes et al, 2012 </w:t>
            </w:r>
            <w:r w:rsidR="00D0199E">
              <w:fldChar w:fldCharType="begin">
                <w:fldData xml:space="preserve">PEVuZE5vdGU+PENpdGU+PEF1dGhvcj5GZXJuYW5kZXM8L0F1dGhvcj48WWVhcj4yMDEyPC9ZZWFy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</w:fldData>
              </w:fldChar>
            </w:r>
            <w:r w:rsidR="00C44482">
              <w:instrText xml:space="preserve"> ADDIN EN.CITE </w:instrText>
            </w:r>
            <w:r w:rsidR="00C44482">
              <w:fldChar w:fldCharType="begin">
                <w:fldData xml:space="preserve">PEVuZE5vdGU+PENpdGU+PEF1dGhvcj5GZXJuYW5kZXM8L0F1dGhvcj48WWVhcj4yMDEyPC9ZZWFy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</w:fldData>
              </w:fldChar>
            </w:r>
            <w:r w:rsidR="00C44482">
              <w:instrText xml:space="preserve"> ADDIN EN.CITE.DATA </w:instrText>
            </w:r>
            <w:r w:rsidR="00C44482">
              <w:fldChar w:fldCharType="end"/>
            </w:r>
            <w:r w:rsidR="00D0199E">
              <w:fldChar w:fldCharType="separate"/>
            </w:r>
            <w:r w:rsidR="00C44482">
              <w:rPr>
                <w:noProof/>
              </w:rPr>
              <w:t>[</w:t>
            </w:r>
            <w:hyperlink w:anchor="_ENREF_18" w:tooltip="Fernandes, 2012 #1706" w:history="1">
              <w:r w:rsidR="00570C74">
                <w:rPr>
                  <w:noProof/>
                </w:rPr>
                <w:t>18</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524AF62C" w14:textId="1930B3D5" w:rsidR="00FF1535" w:rsidRPr="007A43E7" w:rsidRDefault="00FF1535" w:rsidP="00B40904">
            <w:pPr>
              <w:pStyle w:val="Smalltext"/>
            </w:pPr>
            <w:r w:rsidRPr="007A43E7">
              <w:t>Randomised</w:t>
            </w:r>
            <w:r w:rsidR="00CC61F8">
              <w:t>,</w:t>
            </w:r>
            <w:r w:rsidRPr="007A43E7">
              <w:t xml:space="preserve"> </w:t>
            </w:r>
            <w:r w:rsidR="00CC61F8">
              <w:t>double-blinded</w:t>
            </w:r>
            <w:r w:rsidR="00F613E3">
              <w:t xml:space="preserve"> (controlled)</w:t>
            </w:r>
            <w:r w:rsidR="00CC61F8">
              <w:t xml:space="preserve"> trial </w:t>
            </w:r>
          </w:p>
          <w:p w14:paraId="20D2E781" w14:textId="77777777" w:rsidR="00FF1535" w:rsidRPr="007A43E7" w:rsidRDefault="00FF1535" w:rsidP="00B40904">
            <w:pPr>
              <w:pStyle w:val="Smalltext"/>
            </w:pPr>
          </w:p>
          <w:p w14:paraId="5607FA75" w14:textId="77777777" w:rsidR="00FF1535" w:rsidRPr="007A43E7" w:rsidRDefault="00FF1535" w:rsidP="00B40904">
            <w:pPr>
              <w:pStyle w:val="Smalltext"/>
            </w:pPr>
            <w:r w:rsidRPr="007A43E7">
              <w:t>To evaluate postoperative analgesia of morphine, or clonidine, or morphine plus clonidine, added</w:t>
            </w:r>
            <w:r>
              <w:t xml:space="preserve"> </w:t>
            </w:r>
            <w:r w:rsidRPr="007A43E7">
              <w:t>to caudal bupivacaine in children undergoing infra-umbilical urological and genital procedures</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0B2035FF" w14:textId="77777777" w:rsidR="00FF1535" w:rsidRDefault="00FF1535" w:rsidP="00B40904">
            <w:pPr>
              <w:pStyle w:val="Smalltext"/>
            </w:pPr>
            <w:r w:rsidRPr="007A43E7">
              <w:t>80 children aged 1 – 10</w:t>
            </w:r>
            <w:r>
              <w:t xml:space="preserve"> </w:t>
            </w:r>
            <w:r w:rsidRPr="007A43E7">
              <w:t xml:space="preserve">years </w:t>
            </w:r>
          </w:p>
          <w:p w14:paraId="637D344E" w14:textId="056BE46B" w:rsidR="00FF1535" w:rsidRDefault="00CC61F8" w:rsidP="00B40904">
            <w:pPr>
              <w:pStyle w:val="Smalltext"/>
            </w:pPr>
            <w:r>
              <w:t>Exc: neurological disability, history of epilepsy or taking CNS medication</w:t>
            </w:r>
          </w:p>
          <w:p w14:paraId="4394D632" w14:textId="77777777" w:rsidR="00CC61F8" w:rsidRDefault="00CC61F8" w:rsidP="00B40904">
            <w:pPr>
              <w:pStyle w:val="Smalltext"/>
            </w:pPr>
          </w:p>
          <w:p w14:paraId="554C7870" w14:textId="41845AEF" w:rsidR="00FF1535" w:rsidRPr="007A43E7" w:rsidRDefault="00FF1535" w:rsidP="00B40904">
            <w:pPr>
              <w:pStyle w:val="Smalltext"/>
            </w:pPr>
            <w:r>
              <w:t xml:space="preserve">Postoperative </w:t>
            </w:r>
            <w:r w:rsidR="00C06C3F">
              <w:t>(</w:t>
            </w:r>
            <w:r>
              <w:t xml:space="preserve">infra-umbilical urological &amp; </w:t>
            </w:r>
            <w:r w:rsidRPr="007A43E7">
              <w:t>genital procedures</w:t>
            </w:r>
            <w:r w:rsidR="00C06C3F">
              <w:t>)</w:t>
            </w:r>
          </w:p>
          <w:p w14:paraId="71B5544D" w14:textId="77777777" w:rsidR="00FF1535" w:rsidRPr="007A43E7" w:rsidRDefault="00FF1535" w:rsidP="00B40904">
            <w:pPr>
              <w:pStyle w:val="Smalltext"/>
            </w:pPr>
          </w:p>
          <w:p w14:paraId="546FF23A" w14:textId="42C546FA" w:rsidR="00FF1535" w:rsidRPr="007A43E7" w:rsidRDefault="00384F1E" w:rsidP="00B40904">
            <w:pPr>
              <w:pStyle w:val="Smalltext"/>
            </w:pPr>
            <w:r>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65AC7668" w14:textId="77777777" w:rsidR="00FF1535" w:rsidRDefault="00FF1535" w:rsidP="00B40904">
            <w:pPr>
              <w:pStyle w:val="Smalltext"/>
            </w:pPr>
            <w:r>
              <w:t>4 groups – participants randomised to:</w:t>
            </w:r>
          </w:p>
          <w:p w14:paraId="24475DBB" w14:textId="77777777" w:rsidR="00FF1535" w:rsidRPr="007A43E7" w:rsidRDefault="00FF1535" w:rsidP="00B40904">
            <w:pPr>
              <w:pStyle w:val="Smalltext"/>
            </w:pPr>
            <w:r w:rsidRPr="007A43E7">
              <w:t>Group B – 1.0ml/kg bupivocaine 0.166% with epinephrine 1:600,000</w:t>
            </w:r>
          </w:p>
          <w:p w14:paraId="60E3A2A0" w14:textId="77777777" w:rsidR="00FF1535" w:rsidRPr="007A43E7" w:rsidRDefault="00FF1535" w:rsidP="00B40904">
            <w:pPr>
              <w:pStyle w:val="Smalltext"/>
            </w:pPr>
            <w:r w:rsidRPr="007A43E7">
              <w:t>Group BM - 1.0ml/kg bupivocaine 0.166% with epinephrine 1:600,000 + morphine 20mcg/kg</w:t>
            </w:r>
          </w:p>
          <w:p w14:paraId="17E2D036" w14:textId="77777777" w:rsidR="00FF1535" w:rsidRPr="007A43E7" w:rsidRDefault="00FF1535" w:rsidP="00B40904">
            <w:pPr>
              <w:pStyle w:val="Smalltext"/>
            </w:pPr>
            <w:r w:rsidRPr="007A43E7">
              <w:t>Group BC - 1.0ml/kg bupivocaine 0.166% with epinephrine 1:600,000 + clonidine 1.0mcg/kg</w:t>
            </w:r>
          </w:p>
          <w:p w14:paraId="2540C9C0" w14:textId="77777777" w:rsidR="00FF1535" w:rsidRDefault="00FF1535" w:rsidP="00B40904">
            <w:pPr>
              <w:pStyle w:val="Smalltext"/>
            </w:pPr>
            <w:r w:rsidRPr="007A43E7">
              <w:t>Group BMC - 1.0ml/kg bupivocaine 0.166% with epinephrine 1:600,000 + morphine 20mcg/kg + clonidine 1.0mcg/kg</w:t>
            </w:r>
          </w:p>
          <w:p w14:paraId="418897ED" w14:textId="77777777" w:rsidR="00384F1E" w:rsidRDefault="00384F1E" w:rsidP="00B40904">
            <w:pPr>
              <w:pStyle w:val="Smalltext"/>
            </w:pPr>
          </w:p>
          <w:p w14:paraId="30393C62" w14:textId="77777777" w:rsidR="00384F1E" w:rsidRDefault="00384F1E" w:rsidP="00B40904">
            <w:pPr>
              <w:pStyle w:val="Smalltext"/>
            </w:pPr>
            <w:r>
              <w:t>Pain scores: FLACC</w:t>
            </w:r>
          </w:p>
          <w:p w14:paraId="735A534C" w14:textId="0BB92A26" w:rsidR="00384F1E" w:rsidRPr="007A43E7" w:rsidRDefault="00566C64" w:rsidP="00B40904">
            <w:pPr>
              <w:pStyle w:val="Smalltext"/>
            </w:pPr>
            <w:r>
              <w:t>* Analgesics</w:t>
            </w:r>
            <w:r w:rsidR="00384F1E">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23FEA2F7" w14:textId="66D51F34" w:rsidR="00FF1535" w:rsidRDefault="00FF1535" w:rsidP="00B40904">
            <w:pPr>
              <w:pStyle w:val="Smalltext"/>
            </w:pPr>
            <w:r w:rsidRPr="007A43E7">
              <w:t>FLACC scores higher in Groups B and BC than Groups BM and BMC (p = 0.001) from 6 – 24hours post surgery. No significant difference between groups &lt;6 hours post</w:t>
            </w:r>
            <w:r w:rsidR="00F613E3">
              <w:t>-</w:t>
            </w:r>
            <w:r w:rsidRPr="007A43E7">
              <w:t>surgery</w:t>
            </w:r>
            <w:r>
              <w:t xml:space="preserve"> (p &gt; 0.5).</w:t>
            </w:r>
          </w:p>
          <w:p w14:paraId="6B3A86D7" w14:textId="3DA80403" w:rsidR="00FF1535" w:rsidRPr="007A43E7" w:rsidRDefault="00FF1535" w:rsidP="00B40904">
            <w:pPr>
              <w:pStyle w:val="Smalltext"/>
            </w:pPr>
            <w:r>
              <w:t>No difference in time to 1</w:t>
            </w:r>
            <w:r w:rsidRPr="00DE3590">
              <w:rPr>
                <w:vertAlign w:val="superscript"/>
              </w:rPr>
              <w:t>st</w:t>
            </w:r>
            <w:r w:rsidR="00F613E3">
              <w:t xml:space="preserve"> analgesia. Number</w:t>
            </w:r>
            <w:r>
              <w:t xml:space="preserve"> requiring rescue analgesia higher in Group B &amp; BC than BM &amp; BMC (p = 0.018)</w:t>
            </w:r>
          </w:p>
        </w:tc>
        <w:tc>
          <w:tcPr>
            <w:tcW w:w="958" w:type="dxa"/>
            <w:tcBorders>
              <w:top w:val="single" w:sz="4" w:space="0" w:color="A6A6A6" w:themeColor="background1" w:themeShade="A6"/>
              <w:bottom w:val="single" w:sz="4" w:space="0" w:color="A6A6A6" w:themeColor="background1" w:themeShade="A6"/>
            </w:tcBorders>
          </w:tcPr>
          <w:p w14:paraId="3F53C63D" w14:textId="77777777" w:rsidR="00FF1535" w:rsidRPr="007A43E7" w:rsidRDefault="00FF1535" w:rsidP="00B40904">
            <w:pPr>
              <w:pStyle w:val="Smalltext"/>
              <w:jc w:val="center"/>
            </w:pPr>
            <w:r w:rsidRPr="007A43E7">
              <w:t>5</w:t>
            </w:r>
          </w:p>
        </w:tc>
      </w:tr>
      <w:tr w:rsidR="00FF1535" w:rsidRPr="007A43E7" w14:paraId="0350900C"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01F78A92" w14:textId="26035D03" w:rsidR="00FF1535" w:rsidRPr="007A43E7" w:rsidRDefault="00D03C77" w:rsidP="00570C74">
            <w:pPr>
              <w:pStyle w:val="Smalltext"/>
            </w:pPr>
            <w:r>
              <w:t xml:space="preserve">Frawley et al, 2006 </w:t>
            </w:r>
            <w:r w:rsidR="00D0199E">
              <w:fldChar w:fldCharType="begin">
                <w:fldData xml:space="preserve">PEVuZE5vdGU+PENpdGU+PEF1dGhvcj5GcmF3bGV5PC9BdXRob3I+PFllYXI+MjAwNjwvWWVhcj48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=
</w:fldData>
              </w:fldChar>
            </w:r>
            <w:r w:rsidR="00C44482">
              <w:instrText xml:space="preserve"> ADDIN EN.CITE </w:instrText>
            </w:r>
            <w:r w:rsidR="00C44482">
              <w:fldChar w:fldCharType="begin">
                <w:fldData xml:space="preserve">PEVuZE5vdGU+PENpdGU+PEF1dGhvcj5GcmF3bGV5PC9BdXRob3I+PFllYXI+MjAwNjwvWWVhcj48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=
</w:fldData>
              </w:fldChar>
            </w:r>
            <w:r w:rsidR="00C44482">
              <w:instrText xml:space="preserve"> ADDIN EN.CITE.DATA </w:instrText>
            </w:r>
            <w:r w:rsidR="00C44482">
              <w:fldChar w:fldCharType="end"/>
            </w:r>
            <w:r w:rsidR="00D0199E">
              <w:fldChar w:fldCharType="separate"/>
            </w:r>
            <w:r w:rsidR="00C44482">
              <w:rPr>
                <w:noProof/>
              </w:rPr>
              <w:t>[</w:t>
            </w:r>
            <w:hyperlink w:anchor="_ENREF_19" w:tooltip="Frawley, 2006 #1708" w:history="1">
              <w:r w:rsidR="00570C74">
                <w:rPr>
                  <w:noProof/>
                </w:rPr>
                <w:t>19</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108BC641" w14:textId="01116B0C" w:rsidR="00FF1535" w:rsidRPr="007A43E7" w:rsidRDefault="00FF1535" w:rsidP="00B40904">
            <w:pPr>
              <w:pStyle w:val="Smalltext"/>
            </w:pPr>
            <w:r w:rsidRPr="007A43E7">
              <w:t xml:space="preserve">Randomised </w:t>
            </w:r>
            <w:r w:rsidR="00CC61F8">
              <w:t>double-blinded comparison trial</w:t>
            </w:r>
          </w:p>
          <w:p w14:paraId="5D415C78" w14:textId="77777777" w:rsidR="00FF1535" w:rsidRDefault="00FF1535" w:rsidP="00B40904">
            <w:pPr>
              <w:pStyle w:val="Smalltext"/>
            </w:pPr>
          </w:p>
          <w:p w14:paraId="2F85428F" w14:textId="77777777" w:rsidR="00FF1535" w:rsidRPr="007A43E7" w:rsidRDefault="00FF1535" w:rsidP="00B40904">
            <w:pPr>
              <w:pStyle w:val="Smalltext"/>
            </w:pPr>
            <w:r w:rsidRPr="007A43E7">
              <w:t>To determine if there are significant differences in the clinical effectiveness of levobupivacaine compared with racemic bupivacaine for caudal an</w:t>
            </w:r>
            <w:r>
              <w:t>a</w:t>
            </w:r>
            <w:r w:rsidRPr="007A43E7">
              <w:t>esthesia in children having lower abdominal surger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26572F0F" w14:textId="77777777" w:rsidR="00FF1535" w:rsidRPr="001E7860" w:rsidRDefault="00FF1535" w:rsidP="00B40904">
            <w:pPr>
              <w:pStyle w:val="Smalltext"/>
            </w:pPr>
            <w:r w:rsidRPr="001E7860">
              <w:t>310 children aged 1mth to 10 year</w:t>
            </w:r>
          </w:p>
          <w:p w14:paraId="3A3F01EE" w14:textId="54C04C9A" w:rsidR="00FF1535" w:rsidRPr="001E7860" w:rsidRDefault="009E6DD0" w:rsidP="00B40904">
            <w:pPr>
              <w:pStyle w:val="Smalltext"/>
            </w:pPr>
            <w:r w:rsidRPr="001E7860">
              <w:t>Exc:</w:t>
            </w:r>
            <w:r w:rsidR="00A305A3" w:rsidRPr="001E7860">
              <w:t xml:space="preserve"> </w:t>
            </w:r>
            <w:r w:rsidR="001E7860" w:rsidRPr="001E7860">
              <w:t>chronic disease</w:t>
            </w:r>
          </w:p>
          <w:p w14:paraId="1C701128" w14:textId="77777777" w:rsidR="009E6DD0" w:rsidRPr="001E7860" w:rsidRDefault="009E6DD0" w:rsidP="00B40904">
            <w:pPr>
              <w:pStyle w:val="Smalltext"/>
            </w:pPr>
          </w:p>
          <w:p w14:paraId="1E39D83C" w14:textId="46D8FF5D" w:rsidR="00FF1535" w:rsidRPr="001E7860" w:rsidRDefault="00CC41CF" w:rsidP="00B40904">
            <w:pPr>
              <w:pStyle w:val="Smalltext"/>
            </w:pPr>
            <w:r w:rsidRPr="001E7860">
              <w:t xml:space="preserve">Postoperative </w:t>
            </w:r>
            <w:r w:rsidR="00C06C3F" w:rsidRPr="001E7860">
              <w:t>(</w:t>
            </w:r>
            <w:r w:rsidRPr="001E7860">
              <w:t>lower abdominal surgery</w:t>
            </w:r>
            <w:r w:rsidR="00C06C3F" w:rsidRPr="001E7860">
              <w:t>)</w:t>
            </w:r>
          </w:p>
          <w:p w14:paraId="2C29484B" w14:textId="77777777" w:rsidR="00FF1535" w:rsidRPr="001E7860" w:rsidRDefault="00FF1535" w:rsidP="00B40904">
            <w:pPr>
              <w:pStyle w:val="Smalltext"/>
            </w:pPr>
          </w:p>
          <w:p w14:paraId="46C73E8F" w14:textId="77777777" w:rsidR="00FF1535" w:rsidRPr="001E7860" w:rsidRDefault="00FF1535" w:rsidP="00B40904">
            <w:pPr>
              <w:pStyle w:val="Smalltext"/>
            </w:pPr>
            <w:r w:rsidRPr="001E7860">
              <w:t>Operating theatre and postoperative recovery room</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64B7E191" w14:textId="77777777" w:rsidR="00FF1535" w:rsidRPr="007A43E7" w:rsidRDefault="00FF1535" w:rsidP="00B40904">
            <w:pPr>
              <w:pStyle w:val="Smalltext"/>
            </w:pPr>
            <w:r>
              <w:t>2 groups – participants randomised to:</w:t>
            </w:r>
          </w:p>
          <w:p w14:paraId="7D556DE9" w14:textId="77777777" w:rsidR="00FF1535" w:rsidRPr="007A43E7" w:rsidRDefault="00FF1535" w:rsidP="00B40904">
            <w:pPr>
              <w:pStyle w:val="Smalltext"/>
            </w:pPr>
            <w:r>
              <w:t xml:space="preserve">Group 1: </w:t>
            </w:r>
            <w:r w:rsidRPr="007A43E7">
              <w:t>bupivacaine 0.25%</w:t>
            </w:r>
            <w:r>
              <w:t xml:space="preserve"> (2.5 mg/kg)</w:t>
            </w:r>
          </w:p>
          <w:p w14:paraId="46335E10" w14:textId="77777777" w:rsidR="00FF1535" w:rsidRDefault="00FF1535" w:rsidP="00B40904">
            <w:pPr>
              <w:pStyle w:val="Smalltext"/>
            </w:pPr>
            <w:r>
              <w:t xml:space="preserve">Group 2: </w:t>
            </w:r>
            <w:r w:rsidRPr="007A43E7">
              <w:t>levobupivacaine 0.25% (2.5 mg/kg)</w:t>
            </w:r>
          </w:p>
          <w:p w14:paraId="3BAC5FBC" w14:textId="77777777" w:rsidR="00384F1E" w:rsidRDefault="00384F1E" w:rsidP="00B40904">
            <w:pPr>
              <w:pStyle w:val="Smalltext"/>
            </w:pPr>
          </w:p>
          <w:p w14:paraId="34626A68" w14:textId="77777777" w:rsidR="00384F1E" w:rsidRDefault="00384F1E" w:rsidP="00384F1E">
            <w:pPr>
              <w:pStyle w:val="Smalltext"/>
            </w:pPr>
            <w:r>
              <w:t>Pain scores: FLACC</w:t>
            </w:r>
          </w:p>
          <w:p w14:paraId="5166759C" w14:textId="767BBC0D" w:rsidR="00384F1E" w:rsidRPr="007A43E7" w:rsidRDefault="00566C64" w:rsidP="00384F1E">
            <w:pPr>
              <w:pStyle w:val="Smalltext"/>
            </w:pPr>
            <w:r>
              <w:t>* Analgesics</w:t>
            </w:r>
            <w:r w:rsidR="00384F1E">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62BAC626" w14:textId="26B7F2F2" w:rsidR="00FF1535" w:rsidRPr="007A43E7" w:rsidRDefault="00185F54" w:rsidP="00B40904">
            <w:pPr>
              <w:pStyle w:val="Smalltext"/>
            </w:pPr>
            <w:r>
              <w:t>No significant d</w:t>
            </w:r>
            <w:r w:rsidR="00FF1535" w:rsidRPr="007A43E7">
              <w:t>ifference in FLACC scores between groups at 30, 60, 90 and 120minutes post caudal block.</w:t>
            </w:r>
          </w:p>
          <w:p w14:paraId="32508FE6" w14:textId="77777777" w:rsidR="00FF1535" w:rsidRPr="007A43E7" w:rsidRDefault="00FF1535" w:rsidP="00B40904">
            <w:pPr>
              <w:pStyle w:val="Smalltext"/>
            </w:pPr>
            <w:r w:rsidRPr="007A43E7">
              <w:t>No significant difference between groups in those experiencing satisfactory analgesia (FLACC &lt;6)</w:t>
            </w:r>
          </w:p>
          <w:p w14:paraId="57AD3A34" w14:textId="01F421EB" w:rsidR="00FF1535" w:rsidRPr="007A43E7" w:rsidRDefault="00FF1535" w:rsidP="00B40904">
            <w:pPr>
              <w:pStyle w:val="Smalltext"/>
            </w:pPr>
            <w:r>
              <w:t>No difference in haemodynamic parameters intra-operatively between groups &amp; no difference in motor blockade (extent or duration) between groups</w:t>
            </w:r>
          </w:p>
        </w:tc>
        <w:tc>
          <w:tcPr>
            <w:tcW w:w="958" w:type="dxa"/>
            <w:tcBorders>
              <w:top w:val="single" w:sz="4" w:space="0" w:color="A6A6A6" w:themeColor="background1" w:themeShade="A6"/>
              <w:bottom w:val="single" w:sz="4" w:space="0" w:color="A6A6A6" w:themeColor="background1" w:themeShade="A6"/>
            </w:tcBorders>
          </w:tcPr>
          <w:p w14:paraId="2B9EB9F4" w14:textId="77777777" w:rsidR="00FF1535" w:rsidRPr="007A43E7" w:rsidRDefault="00FF1535" w:rsidP="00B40904">
            <w:pPr>
              <w:pStyle w:val="Smalltext"/>
              <w:jc w:val="center"/>
            </w:pPr>
            <w:r w:rsidRPr="007A43E7">
              <w:t>5</w:t>
            </w:r>
          </w:p>
        </w:tc>
      </w:tr>
      <w:tr w:rsidR="002323B8" w:rsidRPr="007A43E7" w14:paraId="36BF6711"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3742854A" w14:textId="277C9D17" w:rsidR="002323B8" w:rsidRDefault="00D03C77" w:rsidP="00570C74">
            <w:pPr>
              <w:pStyle w:val="Smalltext"/>
            </w:pPr>
            <w:r>
              <w:t xml:space="preserve">Ghai et al, 2009 </w:t>
            </w:r>
            <w:r w:rsidR="00D0199E">
              <w:fldChar w:fldCharType="begin"/>
            </w:r>
            <w:r w:rsidR="00C44482">
              <w:instrText xml:space="preserve"> ADDIN EN.CITE &lt;EndNote&gt;&lt;Cite&gt;&lt;Author&gt;Ghai&lt;/Author&gt;&lt;Year&gt;2009&lt;/Year&gt;&lt;RecNum&gt;9014&lt;/RecNum&gt;&lt;DisplayText&gt;[20]&lt;/DisplayText&gt;&lt;record&gt;&lt;rec-number&gt;9014&lt;/rec-number&gt;&lt;foreign-keys&gt;&lt;key app="EN" db-id="tvzzvf9xytse06e0ef65d09vtp0tsda05zfd"&gt;9014&lt;/key&gt;&lt;/foreign-keys&gt;&lt;ref-type name="Journal Article"&gt;17&lt;/ref-type&gt;&lt;contributors&gt;&lt;authors&gt;&lt;author&gt;Ghai, Babita&lt;/author&gt;&lt;author&gt;Ram, Jagat&lt;/author&gt;&lt;author&gt;Makkar, Jeetinder Kaur&lt;/author&gt;&lt;author&gt;Wig, Jyotsna&lt;/author&gt;&lt;author&gt;Kaushik, Sushmita&lt;/author&gt;&lt;/authors&gt;&lt;/contributors&gt;&lt;titles&gt;&lt;title&gt;Subtenon block compared to intravenous fentanyl for perioperative analgesia in pediatric cataract surgery&lt;/title&gt;&lt;secondary-title&gt;Anesthesia &amp;amp; Analgesia&lt;/secondary-title&gt;&lt;/titles&gt;&lt;periodical&gt;&lt;full-title&gt;Anesthesia &amp;amp; Analgesia&lt;/full-title&gt;&lt;/periodical&gt;&lt;pages&gt;1132-1138&lt;/pages&gt;&lt;volume&gt;108&lt;/volume&gt;&lt;number&gt;4&lt;/number&gt;&lt;dates&gt;&lt;year&gt;2009&lt;/year&gt;&lt;/dates&gt;&lt;isbn&gt;0003-2999&lt;/isbn&gt;&lt;urls&gt;&lt;related-urls&gt;&lt;url&gt;http://journals.lww.com/anesthesia-analgesia/Fulltext/2009/04000/Subtenon_Block_Compared_to_Intravenous_Fentanyl.16.aspx&lt;/url&gt;&lt;/related-urls&gt;&lt;/urls&gt;&lt;remote-database-name&gt;Google Scholar&lt;/remote-database-name&gt;&lt;/record&gt;&lt;/Cite&gt;&lt;/EndNote&gt;</w:instrText>
            </w:r>
            <w:r w:rsidR="00D0199E">
              <w:fldChar w:fldCharType="separate"/>
            </w:r>
            <w:r w:rsidR="00C44482">
              <w:rPr>
                <w:noProof/>
              </w:rPr>
              <w:t>[</w:t>
            </w:r>
            <w:hyperlink w:anchor="_ENREF_20" w:tooltip="Ghai, 2009 #9014" w:history="1">
              <w:r w:rsidR="00570C74">
                <w:rPr>
                  <w:noProof/>
                </w:rPr>
                <w:t>20</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14140B04" w14:textId="78EFD7C4" w:rsidR="002323B8" w:rsidRDefault="002323B8" w:rsidP="002323B8">
            <w:pPr>
              <w:pStyle w:val="Smalltext"/>
            </w:pPr>
            <w:r>
              <w:t>Randomised double-blinded controlled trial</w:t>
            </w:r>
          </w:p>
          <w:p w14:paraId="756A0305" w14:textId="77777777" w:rsidR="002323B8" w:rsidRDefault="002323B8" w:rsidP="002323B8">
            <w:pPr>
              <w:pStyle w:val="Smalltext"/>
            </w:pPr>
          </w:p>
          <w:p w14:paraId="0E002DDF" w14:textId="47877F8E" w:rsidR="002323B8" w:rsidRPr="007A43E7" w:rsidRDefault="002323B8" w:rsidP="002323B8">
            <w:pPr>
              <w:pStyle w:val="Smalltext"/>
            </w:pPr>
            <w:r>
              <w:t>To compare the efficacy and safety of subtenon block (SB) versus IV fentanyl for perioperative analgesia in p</w:t>
            </w:r>
            <w:r w:rsidR="0074187F">
              <w:t>a</w:t>
            </w:r>
            <w:r>
              <w:t>ediatric cataract surger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23011AF5" w14:textId="77777777" w:rsidR="002323B8" w:rsidRPr="001E7860" w:rsidRDefault="002323B8" w:rsidP="002323B8">
            <w:pPr>
              <w:pStyle w:val="Smalltext"/>
            </w:pPr>
            <w:r w:rsidRPr="001E7860">
              <w:t>114 children aged 6 months - 6 years</w:t>
            </w:r>
          </w:p>
          <w:p w14:paraId="7C73EC70" w14:textId="7B2D87BA" w:rsidR="002323B8" w:rsidRPr="001E7860" w:rsidRDefault="009E6DD0" w:rsidP="002323B8">
            <w:pPr>
              <w:pStyle w:val="Smalltext"/>
            </w:pPr>
            <w:r w:rsidRPr="001E7860">
              <w:t>Exc:</w:t>
            </w:r>
            <w:r w:rsidR="001E7860" w:rsidRPr="001E7860">
              <w:t xml:space="preserve"> nil relevant</w:t>
            </w:r>
          </w:p>
          <w:p w14:paraId="46EF7716" w14:textId="77777777" w:rsidR="009E6DD0" w:rsidRPr="001E7860" w:rsidRDefault="009E6DD0" w:rsidP="002323B8">
            <w:pPr>
              <w:pStyle w:val="Smalltext"/>
            </w:pPr>
          </w:p>
          <w:p w14:paraId="064270D0" w14:textId="506D38DD" w:rsidR="002323B8" w:rsidRPr="001E7860" w:rsidRDefault="002323B8" w:rsidP="002323B8">
            <w:pPr>
              <w:pStyle w:val="Smalltext"/>
            </w:pPr>
            <w:r w:rsidRPr="001E7860">
              <w:t>Postoperative</w:t>
            </w:r>
            <w:r w:rsidR="00C06C3F" w:rsidRPr="001E7860">
              <w:t xml:space="preserve"> (</w:t>
            </w:r>
            <w:r w:rsidRPr="001E7860">
              <w:t>cataract surgery</w:t>
            </w:r>
            <w:r w:rsidR="00C06C3F" w:rsidRPr="001E7860">
              <w:t>)</w:t>
            </w:r>
          </w:p>
          <w:p w14:paraId="04933D11" w14:textId="77777777" w:rsidR="002323B8" w:rsidRPr="001E7860" w:rsidRDefault="002323B8" w:rsidP="002323B8">
            <w:pPr>
              <w:pStyle w:val="Smalltext"/>
            </w:pPr>
          </w:p>
          <w:p w14:paraId="37EC6A27" w14:textId="1F9A679B" w:rsidR="002323B8" w:rsidRPr="001E7860" w:rsidRDefault="002323B8" w:rsidP="002323B8">
            <w:pPr>
              <w:pStyle w:val="Smalltext"/>
            </w:pPr>
            <w:r w:rsidRPr="001E7860">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768B48C5" w14:textId="75D6A5DB" w:rsidR="002323B8" w:rsidRDefault="002323B8" w:rsidP="002323B8">
            <w:pPr>
              <w:pStyle w:val="Smalltext"/>
            </w:pPr>
            <w:r>
              <w:t>2 groups – participants randomised to:</w:t>
            </w:r>
          </w:p>
          <w:p w14:paraId="4D51A56D" w14:textId="3388E2D7" w:rsidR="002323B8" w:rsidRDefault="002323B8" w:rsidP="002323B8">
            <w:pPr>
              <w:pStyle w:val="Smalltext"/>
            </w:pPr>
            <w:r>
              <w:t>Group SB: SB with 0.06–0.08 mL/kg of 2%</w:t>
            </w:r>
          </w:p>
          <w:p w14:paraId="504432B8" w14:textId="1E5CCC21" w:rsidR="002323B8" w:rsidRDefault="002323B8" w:rsidP="002323B8">
            <w:pPr>
              <w:pStyle w:val="Smalltext"/>
            </w:pPr>
            <w:r>
              <w:t>lidocaine and 0.5% bupivacaine (50:50) mixture and  0.2 mL/kg normal</w:t>
            </w:r>
          </w:p>
          <w:p w14:paraId="690FC762" w14:textId="77777777" w:rsidR="002323B8" w:rsidRDefault="002323B8" w:rsidP="002323B8">
            <w:pPr>
              <w:pStyle w:val="Smalltext"/>
            </w:pPr>
            <w:r>
              <w:t>saline IV</w:t>
            </w:r>
          </w:p>
          <w:p w14:paraId="3A012C00" w14:textId="77777777" w:rsidR="002323B8" w:rsidRDefault="002323B8" w:rsidP="002323B8">
            <w:pPr>
              <w:pStyle w:val="Smalltext"/>
            </w:pPr>
            <w:r>
              <w:t>Group F: 1 mg/kg (0.2 mL/kg) of fentanyl IV and subtenon injection with normal saline (0.06–0.08 mL/kg).</w:t>
            </w:r>
          </w:p>
          <w:p w14:paraId="25B9885E" w14:textId="77777777" w:rsidR="002323B8" w:rsidRDefault="002323B8" w:rsidP="002323B8">
            <w:pPr>
              <w:pStyle w:val="Smalltext"/>
            </w:pPr>
          </w:p>
          <w:p w14:paraId="01C8EAC3" w14:textId="77777777" w:rsidR="002323B8" w:rsidRDefault="002323B8" w:rsidP="002323B8">
            <w:pPr>
              <w:pStyle w:val="Smalltext"/>
            </w:pPr>
            <w:r>
              <w:t>Pain scores: FLACC</w:t>
            </w:r>
          </w:p>
          <w:p w14:paraId="03B11F1B" w14:textId="20318EFC" w:rsidR="002323B8" w:rsidRDefault="00566C64" w:rsidP="002323B8">
            <w:pPr>
              <w:pStyle w:val="Smalltext"/>
            </w:pPr>
            <w:r>
              <w:t>* Analgesics</w:t>
            </w:r>
            <w:r w:rsidR="002323B8">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37EB9C6E" w14:textId="36624337" w:rsidR="002323B8" w:rsidRDefault="002323B8" w:rsidP="002323B8">
            <w:pPr>
              <w:pStyle w:val="Smalltext"/>
            </w:pPr>
            <w:r>
              <w:t xml:space="preserve">Fewer in Group SB (n=17/58, 29.3%) required rescue analgesia than Group F (n=39/56, 69.6%, P &lt; 0.001). FLACC scores lower in Group SB. Median time to first analgesic requirement longer in Group SB (16 [2–13] vs 4 [0.5–8.5] h in Group F) (P &lt; 0.001). </w:t>
            </w:r>
          </w:p>
          <w:p w14:paraId="3D03067B" w14:textId="55921E0B" w:rsidR="002323B8" w:rsidRPr="007A43E7" w:rsidRDefault="002323B8" w:rsidP="002323B8">
            <w:pPr>
              <w:pStyle w:val="Smalltext"/>
            </w:pPr>
            <w:r>
              <w:t>Sedation scores at 1⁄2h were comparable, afterwards more in Group F anxious or crying than in Group SB (P &lt; 0.05).</w:t>
            </w:r>
          </w:p>
        </w:tc>
        <w:tc>
          <w:tcPr>
            <w:tcW w:w="958" w:type="dxa"/>
            <w:tcBorders>
              <w:top w:val="single" w:sz="4" w:space="0" w:color="A6A6A6" w:themeColor="background1" w:themeShade="A6"/>
              <w:bottom w:val="single" w:sz="4" w:space="0" w:color="A6A6A6" w:themeColor="background1" w:themeShade="A6"/>
            </w:tcBorders>
          </w:tcPr>
          <w:p w14:paraId="381C74F3" w14:textId="133FE920" w:rsidR="002323B8" w:rsidRPr="007A43E7" w:rsidRDefault="002323B8" w:rsidP="002323B8">
            <w:pPr>
              <w:pStyle w:val="Smalltext"/>
              <w:jc w:val="center"/>
            </w:pPr>
            <w:r>
              <w:t>5</w:t>
            </w:r>
          </w:p>
        </w:tc>
      </w:tr>
      <w:tr w:rsidR="002323B8" w:rsidRPr="007A43E7" w14:paraId="065C6BFA"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1026E9B5" w14:textId="1154CDB6" w:rsidR="002323B8" w:rsidRPr="00CF0500" w:rsidRDefault="00D03C77" w:rsidP="00570C74">
            <w:pPr>
              <w:pStyle w:val="Smalltext"/>
            </w:pPr>
            <w:r>
              <w:t xml:space="preserve">Grove et al, 2014 </w:t>
            </w:r>
            <w:r w:rsidR="00D0199E">
              <w:fldChar w:fldCharType="begin"/>
            </w:r>
            <w:r w:rsidR="00C44482">
              <w:instrText xml:space="preserve"> ADDIN EN.CITE &lt;EndNote&gt;&lt;Cite&gt;&lt;Author&gt;Grove&lt;/Author&gt;&lt;Year&gt;2014&lt;/Year&gt;&lt;RecNum&gt;9019&lt;/RecNum&gt;&lt;DisplayText&gt;[21]&lt;/DisplayText&gt;&lt;record&gt;&lt;rec-number&gt;9019&lt;/rec-number&gt;&lt;foreign-keys&gt;&lt;key app="EN" db-id="tvzzvf9xytse06e0ef65d09vtp0tsda05zfd"&gt;9019&lt;/key&gt;&lt;/foreign-keys&gt;&lt;ref-type name="Journal Article"&gt;17&lt;/ref-type&gt;&lt;contributors&gt;&lt;authors&gt;&lt;author&gt;Grove, Gary L&lt;/author&gt;&lt;author&gt;Zerweck, Charles R&lt;/author&gt;&lt;author&gt;Ekholm, Bruce P&lt;/author&gt;&lt;author&gt;Smith, Graham E&lt;/author&gt;&lt;author&gt;Koski, Nancy I&lt;/author&gt;&lt;/authors&gt;&lt;/contributors&gt;&lt;titles&gt;&lt;title&gt;Randomized Comparison of a Silicone Tape and a Paper Tape for Gentleness in Healthy Children&lt;/title&gt;&lt;secondary-title&gt;Journal of Wound Ostomy &amp;amp; Continence Nursing&lt;/secondary-title&gt;&lt;/titles&gt;&lt;periodical&gt;&lt;full-title&gt;Journal of Wound Ostomy &amp;amp; Continence Nursing&lt;/full-title&gt;&lt;/periodical&gt;&lt;pages&gt;40-48&lt;/pages&gt;&lt;volume&gt;41&lt;/volume&gt;&lt;number&gt;1&lt;/number&gt;&lt;dates&gt;&lt;year&gt;2014&lt;/year&gt;&lt;/dates&gt;&lt;isbn&gt;1071-5754&lt;/isbn&gt;&lt;urls&gt;&lt;related-urls&gt;&lt;url&gt;http://journals.lww.com/jwocnonline/Abstract/2014/01000/Randomized_Comparison_of_a_Silicone_Tape_and_a.7.aspx&lt;/url&gt;&lt;/related-urls&gt;&lt;/urls&gt;&lt;remote-database-name&gt;Google Scholar&lt;/remote-database-name&gt;&lt;/record&gt;&lt;/Cite&gt;&lt;/EndNote&gt;</w:instrText>
            </w:r>
            <w:r w:rsidR="00D0199E">
              <w:fldChar w:fldCharType="separate"/>
            </w:r>
            <w:r w:rsidR="00C44482">
              <w:rPr>
                <w:noProof/>
              </w:rPr>
              <w:t>[</w:t>
            </w:r>
            <w:hyperlink w:anchor="_ENREF_21" w:tooltip="Grove, 2014 #9019" w:history="1">
              <w:r w:rsidR="00570C74">
                <w:rPr>
                  <w:noProof/>
                </w:rPr>
                <w:t>21</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40D45223" w14:textId="77777777" w:rsidR="002323B8" w:rsidRDefault="00CF0500" w:rsidP="002323B8">
            <w:pPr>
              <w:pStyle w:val="Smalltext"/>
            </w:pPr>
            <w:r w:rsidRPr="00CF0500">
              <w:t>A randomized, grader-blinded, comparative study</w:t>
            </w:r>
          </w:p>
          <w:p w14:paraId="2C5FDCF0" w14:textId="77777777" w:rsidR="00CF0500" w:rsidRDefault="00CF0500" w:rsidP="002323B8">
            <w:pPr>
              <w:pStyle w:val="Smalltext"/>
            </w:pPr>
          </w:p>
          <w:p w14:paraId="3FE078C1" w14:textId="2CADEAC4" w:rsidR="00CF0500" w:rsidRDefault="00CF0500" w:rsidP="00CF0500">
            <w:pPr>
              <w:pStyle w:val="Smalltext"/>
            </w:pPr>
            <w:r>
              <w:lastRenderedPageBreak/>
              <w:t>To compare the relative gentleness of a silicone tape to a paper tape in healthy infants and children.</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13CF9EAE" w14:textId="77777777" w:rsidR="002323B8" w:rsidRPr="001E7860" w:rsidRDefault="00CF0500" w:rsidP="002323B8">
            <w:pPr>
              <w:pStyle w:val="Smalltext"/>
            </w:pPr>
            <w:r w:rsidRPr="001E7860">
              <w:lastRenderedPageBreak/>
              <w:t>24 infants aged 9 – 47 months</w:t>
            </w:r>
          </w:p>
          <w:p w14:paraId="1F07287E" w14:textId="39EE429B" w:rsidR="00CF0500" w:rsidRPr="001E7860" w:rsidRDefault="009E6DD0" w:rsidP="002323B8">
            <w:pPr>
              <w:pStyle w:val="Smalltext"/>
            </w:pPr>
            <w:r w:rsidRPr="001E7860">
              <w:t>Exc:</w:t>
            </w:r>
            <w:r w:rsidR="001E7860" w:rsidRPr="001E7860">
              <w:t xml:space="preserve"> developmental delay</w:t>
            </w:r>
          </w:p>
          <w:p w14:paraId="112BF89B" w14:textId="77777777" w:rsidR="009E6DD0" w:rsidRPr="001E7860" w:rsidRDefault="009E6DD0" w:rsidP="002323B8">
            <w:pPr>
              <w:pStyle w:val="Smalltext"/>
            </w:pPr>
          </w:p>
          <w:p w14:paraId="0897C63E" w14:textId="1B2F77F3" w:rsidR="00CF0500" w:rsidRPr="001E7860" w:rsidRDefault="00CF0500" w:rsidP="002323B8">
            <w:pPr>
              <w:pStyle w:val="Smalltext"/>
            </w:pPr>
            <w:r w:rsidRPr="001E7860">
              <w:lastRenderedPageBreak/>
              <w:t xml:space="preserve">Procedural </w:t>
            </w:r>
            <w:r w:rsidR="00C06C3F" w:rsidRPr="001E7860">
              <w:t>(</w:t>
            </w:r>
            <w:r w:rsidRPr="001E7860">
              <w:t>tape removal</w:t>
            </w:r>
            <w:r w:rsidR="00C06C3F" w:rsidRPr="001E7860">
              <w:t>)</w:t>
            </w:r>
          </w:p>
          <w:p w14:paraId="419CE81A" w14:textId="77777777" w:rsidR="00CF0500" w:rsidRPr="001E7860" w:rsidRDefault="00CF0500" w:rsidP="002323B8">
            <w:pPr>
              <w:pStyle w:val="Smalltext"/>
            </w:pPr>
          </w:p>
          <w:p w14:paraId="21856034" w14:textId="66DB0A98" w:rsidR="00CF0500" w:rsidRPr="001E7860" w:rsidRDefault="00CF0500" w:rsidP="002323B8">
            <w:pPr>
              <w:pStyle w:val="Smalltext"/>
            </w:pPr>
            <w:r w:rsidRPr="001E7860">
              <w:t>Dermatology research facility</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11812C45" w14:textId="77777777" w:rsidR="002323B8" w:rsidRDefault="00CF0500" w:rsidP="002323B8">
            <w:pPr>
              <w:pStyle w:val="Smalltext"/>
            </w:pPr>
            <w:r>
              <w:lastRenderedPageBreak/>
              <w:t>2 groups – participants randomised to:</w:t>
            </w:r>
          </w:p>
          <w:p w14:paraId="59CAAB42" w14:textId="77777777" w:rsidR="00CF0500" w:rsidRDefault="00CF0500" w:rsidP="002323B8">
            <w:pPr>
              <w:pStyle w:val="Smalltext"/>
            </w:pPr>
          </w:p>
          <w:p w14:paraId="72BE10F1" w14:textId="6D132701" w:rsidR="00CF0500" w:rsidRDefault="00CF0500" w:rsidP="002323B8">
            <w:pPr>
              <w:pStyle w:val="Smalltext"/>
            </w:pPr>
            <w:r>
              <w:t xml:space="preserve">Left group: Silicone tape on the left and paper </w:t>
            </w:r>
            <w:r>
              <w:lastRenderedPageBreak/>
              <w:t>tape on the right side of the back</w:t>
            </w:r>
          </w:p>
          <w:p w14:paraId="3842E0C3" w14:textId="2B98B8DF" w:rsidR="00CF0500" w:rsidRDefault="00CF0500" w:rsidP="002323B8">
            <w:pPr>
              <w:pStyle w:val="Smalltext"/>
            </w:pPr>
            <w:r>
              <w:t>Right group: Paper tape on the left and silicone tape on the right side of the back</w:t>
            </w:r>
          </w:p>
          <w:p w14:paraId="78B56111" w14:textId="77777777" w:rsidR="00CF0500" w:rsidRDefault="00CF0500" w:rsidP="002323B8">
            <w:pPr>
              <w:pStyle w:val="Smalltext"/>
            </w:pPr>
          </w:p>
          <w:p w14:paraId="14C86770" w14:textId="59080A31" w:rsidR="00CF0500" w:rsidRDefault="00CF0500" w:rsidP="002323B8">
            <w:pPr>
              <w:pStyle w:val="Smalltext"/>
            </w:pPr>
            <w:r>
              <w:t xml:space="preserve">Pain scores: FLACC </w:t>
            </w:r>
            <w:r w:rsidR="00CE0BF1">
              <w:t>(assessor blinded to treatment group)</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6734DE2B" w14:textId="1D8C8B2C" w:rsidR="002323B8" w:rsidRDefault="003524D3" w:rsidP="003524D3">
            <w:pPr>
              <w:pStyle w:val="Smalltext"/>
            </w:pPr>
            <w:r>
              <w:lastRenderedPageBreak/>
              <w:t xml:space="preserve">FLACC scores lower </w:t>
            </w:r>
            <w:r w:rsidRPr="003524D3">
              <w:t xml:space="preserve">for the silicone tape </w:t>
            </w:r>
            <w:r>
              <w:t>(</w:t>
            </w:r>
            <w:r w:rsidRPr="003524D3">
              <w:t xml:space="preserve">mean difference from baseline 0.5 vs 3.3, </w:t>
            </w:r>
            <w:r>
              <w:t>p</w:t>
            </w:r>
            <w:r w:rsidRPr="003524D3">
              <w:t xml:space="preserve"> = .0002). </w:t>
            </w:r>
            <w:r>
              <w:t>L</w:t>
            </w:r>
            <w:r w:rsidRPr="003524D3">
              <w:t xml:space="preserve">ower mean ± SEM erythema </w:t>
            </w:r>
            <w:r w:rsidRPr="003524D3">
              <w:lastRenderedPageBreak/>
              <w:t>response for the silicone tape (0.93 ± 0.14 vs 1.35 ± 0.11, P = .0129). No measurable epidermal stripping occurred with the silicone tape compared to a mean ± SEM response of 0.29 ± 0.11 for the paper tape (</w:t>
            </w:r>
            <w:r>
              <w:t>p</w:t>
            </w:r>
            <w:r w:rsidRPr="003524D3">
              <w:t xml:space="preserve"> =</w:t>
            </w:r>
            <w:r>
              <w:t xml:space="preserve"> 0</w:t>
            </w:r>
            <w:r w:rsidRPr="003524D3">
              <w:t xml:space="preserve">.0039). Keratin removal was significantly less with the silicone </w:t>
            </w:r>
            <w:r>
              <w:t>tape</w:t>
            </w:r>
            <w:r w:rsidRPr="003524D3">
              <w:t xml:space="preserve"> (8.7 ± 0.5 μg/mL vs 15.2 ± 1.3 μg/mL, P &lt; .0001). Few hairs were removed with either tape.</w:t>
            </w:r>
            <w:r>
              <w:t xml:space="preserve"> N</w:t>
            </w:r>
            <w:r w:rsidRPr="003524D3">
              <w:t>o differe</w:t>
            </w:r>
            <w:r>
              <w:t>nces in parent tape preferences</w:t>
            </w:r>
            <w:r w:rsidRPr="003524D3">
              <w:t>.</w:t>
            </w:r>
          </w:p>
        </w:tc>
        <w:tc>
          <w:tcPr>
            <w:tcW w:w="958" w:type="dxa"/>
            <w:tcBorders>
              <w:top w:val="single" w:sz="4" w:space="0" w:color="A6A6A6" w:themeColor="background1" w:themeShade="A6"/>
              <w:bottom w:val="single" w:sz="4" w:space="0" w:color="A6A6A6" w:themeColor="background1" w:themeShade="A6"/>
            </w:tcBorders>
          </w:tcPr>
          <w:p w14:paraId="723C1772" w14:textId="4991BC33" w:rsidR="002323B8" w:rsidRDefault="00CE0BF1" w:rsidP="002323B8">
            <w:pPr>
              <w:pStyle w:val="Smalltext"/>
              <w:jc w:val="center"/>
            </w:pPr>
            <w:r>
              <w:lastRenderedPageBreak/>
              <w:t>3</w:t>
            </w:r>
          </w:p>
        </w:tc>
      </w:tr>
      <w:tr w:rsidR="0041500D" w:rsidRPr="007A43E7" w14:paraId="219A71F6"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312B5F9B" w14:textId="3327D91A" w:rsidR="0041500D" w:rsidRPr="009C6ED4" w:rsidRDefault="00D03C77" w:rsidP="00570C74">
            <w:pPr>
              <w:pStyle w:val="Smalltext"/>
            </w:pPr>
            <w:r>
              <w:lastRenderedPageBreak/>
              <w:t xml:space="preserve">Hall et al, 2009 </w:t>
            </w:r>
            <w:r w:rsidR="00D0199E">
              <w:fldChar w:fldCharType="begin">
                <w:fldData xml:space="preserve">PEVuZE5vdGU+PENpdGU+PEF1dGhvcj5IYWxsPC9BdXRob3I+PFllYXI+MjAwOTwvWWVhcj48UmVj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zOTAtODwvcGFnZXM+PHZvbHVtZT4zNzM8L3Zv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==
</w:fldData>
              </w:fldChar>
            </w:r>
            <w:r w:rsidR="00C44482">
              <w:instrText xml:space="preserve"> ADDIN EN.CITE </w:instrText>
            </w:r>
            <w:r w:rsidR="00C44482">
              <w:fldChar w:fldCharType="begin">
                <w:fldData xml:space="preserve">PEVuZE5vdGU+PENpdGU+PEF1dGhvcj5IYWxsPC9BdXRob3I+PFllYXI+MjAwOTwvWWVhcj48UmVj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zOTAtODwvcGFnZXM+PHZvbHVtZT4zNzM8L3Zv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==
</w:fldData>
              </w:fldChar>
            </w:r>
            <w:r w:rsidR="00C44482">
              <w:instrText xml:space="preserve"> ADDIN EN.CITE.DATA </w:instrText>
            </w:r>
            <w:r w:rsidR="00C44482">
              <w:fldChar w:fldCharType="end"/>
            </w:r>
            <w:r w:rsidR="00D0199E">
              <w:fldChar w:fldCharType="separate"/>
            </w:r>
            <w:r w:rsidR="00C44482">
              <w:rPr>
                <w:noProof/>
              </w:rPr>
              <w:t>[</w:t>
            </w:r>
            <w:hyperlink w:anchor="_ENREF_22" w:tooltip="Hall, 2009 #9181" w:history="1">
              <w:r w:rsidR="00570C74">
                <w:rPr>
                  <w:noProof/>
                </w:rPr>
                <w:t>22</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56613B24" w14:textId="53B57E50" w:rsidR="000921CD" w:rsidRPr="009C6ED4" w:rsidRDefault="000921CD" w:rsidP="000921CD">
            <w:pPr>
              <w:pStyle w:val="Smalltext"/>
            </w:pPr>
            <w:r w:rsidRPr="009C6ED4">
              <w:t>Double-blinded randomised controlled trial</w:t>
            </w:r>
          </w:p>
          <w:p w14:paraId="74BBABE2" w14:textId="77777777" w:rsidR="000921CD" w:rsidRPr="009C6ED4" w:rsidRDefault="000921CD" w:rsidP="000921CD">
            <w:pPr>
              <w:pStyle w:val="Smalltext"/>
            </w:pPr>
          </w:p>
          <w:p w14:paraId="7472D727" w14:textId="4C9A4BF8" w:rsidR="000921CD" w:rsidRPr="009C6ED4" w:rsidRDefault="000921CD" w:rsidP="000921CD">
            <w:pPr>
              <w:pStyle w:val="Smalltext"/>
            </w:pPr>
            <w:r w:rsidRPr="009C6ED4">
              <w:t>To compare outcomes after open or laparoscopic pyloromyotomy for the</w:t>
            </w:r>
          </w:p>
          <w:p w14:paraId="5BE6A0E5" w14:textId="77777777" w:rsidR="0041500D" w:rsidRPr="009C6ED4" w:rsidRDefault="000921CD" w:rsidP="000921CD">
            <w:pPr>
              <w:pStyle w:val="Smalltext"/>
            </w:pPr>
            <w:r w:rsidRPr="009C6ED4">
              <w:t>treatment of pyloric stenosis.</w:t>
            </w:r>
          </w:p>
          <w:p w14:paraId="67FF7C19" w14:textId="74B4ECA0" w:rsidR="000921CD" w:rsidRPr="009C6ED4" w:rsidRDefault="000921CD" w:rsidP="000921CD">
            <w:pPr>
              <w:pStyle w:val="Smalltext"/>
            </w:pPr>
          </w:p>
        </w:tc>
        <w:tc>
          <w:tcPr>
            <w:tcW w:w="2410" w:type="dxa"/>
            <w:tcBorders>
              <w:top w:val="single" w:sz="4" w:space="0" w:color="A6A6A6" w:themeColor="background1" w:themeShade="A6"/>
              <w:bottom w:val="single" w:sz="4" w:space="0" w:color="A6A6A6" w:themeColor="background1" w:themeShade="A6"/>
            </w:tcBorders>
            <w:shd w:val="clear" w:color="auto" w:fill="auto"/>
          </w:tcPr>
          <w:p w14:paraId="00101D2E" w14:textId="77777777" w:rsidR="0041500D" w:rsidRPr="001E7860" w:rsidRDefault="000921CD" w:rsidP="002323B8">
            <w:pPr>
              <w:pStyle w:val="Smalltext"/>
            </w:pPr>
            <w:r w:rsidRPr="001E7860">
              <w:t>180 infants aged 11 – 108 days</w:t>
            </w:r>
          </w:p>
          <w:p w14:paraId="053C1D98" w14:textId="0F37FBCC" w:rsidR="009C6ED4" w:rsidRPr="001E7860" w:rsidRDefault="009E6DD0" w:rsidP="002323B8">
            <w:pPr>
              <w:pStyle w:val="Smalltext"/>
            </w:pPr>
            <w:r w:rsidRPr="001E7860">
              <w:t>Exc:</w:t>
            </w:r>
            <w:r w:rsidR="001E7860" w:rsidRPr="001E7860">
              <w:t xml:space="preserve"> nil relevant</w:t>
            </w:r>
          </w:p>
          <w:p w14:paraId="3A9E5A8C" w14:textId="77777777" w:rsidR="009E6DD0" w:rsidRPr="001E7860" w:rsidRDefault="009E6DD0" w:rsidP="002323B8">
            <w:pPr>
              <w:pStyle w:val="Smalltext"/>
            </w:pPr>
          </w:p>
          <w:p w14:paraId="6E480651" w14:textId="77777777" w:rsidR="009C6ED4" w:rsidRPr="001E7860" w:rsidRDefault="009C6ED4" w:rsidP="002323B8">
            <w:pPr>
              <w:pStyle w:val="Smalltext"/>
            </w:pPr>
            <w:r w:rsidRPr="001E7860">
              <w:t>Postoperative (pyloromyotomy)</w:t>
            </w:r>
          </w:p>
          <w:p w14:paraId="6894385D" w14:textId="77777777" w:rsidR="009C6ED4" w:rsidRPr="001E7860" w:rsidRDefault="009C6ED4" w:rsidP="002323B8">
            <w:pPr>
              <w:pStyle w:val="Smalltext"/>
            </w:pPr>
          </w:p>
          <w:p w14:paraId="4F48AD2A" w14:textId="72142295" w:rsidR="009C6ED4" w:rsidRPr="009C6ED4" w:rsidRDefault="00566C64" w:rsidP="002323B8">
            <w:pPr>
              <w:pStyle w:val="Smalltext"/>
            </w:pPr>
            <w:r w:rsidRPr="001E7860">
              <w:t>Not stated</w:t>
            </w:r>
            <w:r>
              <w:t xml:space="preserve"> </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1B59CE8E" w14:textId="77777777" w:rsidR="0041500D" w:rsidRPr="009C6ED4" w:rsidRDefault="009C6ED4" w:rsidP="002323B8">
            <w:pPr>
              <w:pStyle w:val="Smalltext"/>
            </w:pPr>
            <w:r w:rsidRPr="009C6ED4">
              <w:t>2 groups – participants randomised to:</w:t>
            </w:r>
          </w:p>
          <w:p w14:paraId="7C2ACE7F" w14:textId="77777777" w:rsidR="009C6ED4" w:rsidRPr="009C6ED4" w:rsidRDefault="009C6ED4" w:rsidP="002323B8">
            <w:pPr>
              <w:pStyle w:val="Smalltext"/>
            </w:pPr>
          </w:p>
          <w:p w14:paraId="506518F4" w14:textId="7676D7E6" w:rsidR="009C6ED4" w:rsidRPr="009C6ED4" w:rsidRDefault="009C6ED4" w:rsidP="002323B8">
            <w:pPr>
              <w:pStyle w:val="Smalltext"/>
            </w:pPr>
            <w:r w:rsidRPr="009C6ED4">
              <w:t>Controlled: Open pyloromyotomy</w:t>
            </w:r>
          </w:p>
          <w:p w14:paraId="61BD882D" w14:textId="6D593DA5" w:rsidR="009C6ED4" w:rsidRPr="009C6ED4" w:rsidRDefault="009C6ED4" w:rsidP="002323B8">
            <w:pPr>
              <w:pStyle w:val="Smalltext"/>
            </w:pPr>
            <w:r w:rsidRPr="009C6ED4">
              <w:t>Treatment group: Laparoscopic pyloromyotomy</w:t>
            </w:r>
          </w:p>
          <w:p w14:paraId="3227F52E" w14:textId="5F232133" w:rsidR="009C6ED4" w:rsidRPr="009C6ED4" w:rsidRDefault="009C6ED4" w:rsidP="002323B8">
            <w:pPr>
              <w:pStyle w:val="Smalltext"/>
            </w:pPr>
          </w:p>
        </w:tc>
        <w:tc>
          <w:tcPr>
            <w:tcW w:w="3190" w:type="dxa"/>
            <w:tcBorders>
              <w:top w:val="single" w:sz="4" w:space="0" w:color="A6A6A6" w:themeColor="background1" w:themeShade="A6"/>
              <w:bottom w:val="single" w:sz="4" w:space="0" w:color="A6A6A6" w:themeColor="background1" w:themeShade="A6"/>
            </w:tcBorders>
            <w:shd w:val="clear" w:color="auto" w:fill="auto"/>
          </w:tcPr>
          <w:p w14:paraId="18B09A30" w14:textId="77777777" w:rsidR="0041500D" w:rsidRDefault="009C6ED4" w:rsidP="002323B8">
            <w:pPr>
              <w:pStyle w:val="Smalltext"/>
            </w:pPr>
            <w:r w:rsidRPr="009C6ED4">
              <w:t>FLACC scores decreased significantly (no p value reported) over time but no difference between groups (p=0.28).</w:t>
            </w:r>
          </w:p>
          <w:p w14:paraId="41F5C625" w14:textId="61B4B6D8" w:rsidR="009C6ED4" w:rsidRDefault="009C6ED4" w:rsidP="009C6ED4">
            <w:pPr>
              <w:pStyle w:val="Smalltext"/>
            </w:pPr>
            <w:r>
              <w:t>Time to achieve full enteral feeding in the open pyloromyotomy group was (median [IQR]) 23·9 h (16·0–41·0) versus 18·5 h (12·3–24·0; p=0·002) in the laparoscopic group; postoperative length of stay was 43·8 h (25·3–55·6) versus 33·6 h (22·9–48·1; p=0·027).</w:t>
            </w:r>
          </w:p>
        </w:tc>
        <w:tc>
          <w:tcPr>
            <w:tcW w:w="958" w:type="dxa"/>
            <w:tcBorders>
              <w:top w:val="single" w:sz="4" w:space="0" w:color="A6A6A6" w:themeColor="background1" w:themeShade="A6"/>
              <w:bottom w:val="single" w:sz="4" w:space="0" w:color="A6A6A6" w:themeColor="background1" w:themeShade="A6"/>
            </w:tcBorders>
          </w:tcPr>
          <w:p w14:paraId="0CBF4A84" w14:textId="73D47AA5" w:rsidR="0041500D" w:rsidRDefault="009C6ED4" w:rsidP="002323B8">
            <w:pPr>
              <w:pStyle w:val="Smalltext"/>
              <w:jc w:val="center"/>
            </w:pPr>
            <w:r>
              <w:t>5</w:t>
            </w:r>
          </w:p>
        </w:tc>
      </w:tr>
      <w:tr w:rsidR="002323B8" w:rsidRPr="007A43E7" w14:paraId="38AFE089"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747AA93D" w14:textId="043B5D13" w:rsidR="002323B8" w:rsidRDefault="00D03C77" w:rsidP="00570C74">
            <w:pPr>
              <w:pStyle w:val="Smalltext"/>
            </w:pPr>
            <w:r>
              <w:t xml:space="preserve">Hamers et al, 1999 </w:t>
            </w:r>
            <w:r w:rsidR="00D0199E">
              <w:fldChar w:fldCharType="begin">
                <w:fldData xml:space="preserve">PEVuZE5vdGU+PENpdGU+PEF1dGhvcj5IYW1lcnM8L0F1dGhvcj48WWVhcj4xOTk5PC9ZZWFyPjxS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</w:fldData>
              </w:fldChar>
            </w:r>
            <w:r w:rsidR="00C44482">
              <w:instrText xml:space="preserve"> ADDIN EN.CITE </w:instrText>
            </w:r>
            <w:r w:rsidR="00C44482">
              <w:fldChar w:fldCharType="begin">
                <w:fldData xml:space="preserve">PEVuZE5vdGU+PENpdGU+PEF1dGhvcj5IYW1lcnM8L0F1dGhvcj48WWVhcj4xOTk5PC9ZZWFyPjxS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</w:fldData>
              </w:fldChar>
            </w:r>
            <w:r w:rsidR="00C44482">
              <w:instrText xml:space="preserve"> ADDIN EN.CITE.DATA </w:instrText>
            </w:r>
            <w:r w:rsidR="00C44482">
              <w:fldChar w:fldCharType="end"/>
            </w:r>
            <w:r w:rsidR="00D0199E">
              <w:fldChar w:fldCharType="separate"/>
            </w:r>
            <w:r w:rsidR="00C44482">
              <w:rPr>
                <w:noProof/>
              </w:rPr>
              <w:t>[</w:t>
            </w:r>
            <w:hyperlink w:anchor="_ENREF_23" w:tooltip="Hamers, 1999 #464" w:history="1">
              <w:r w:rsidR="00570C74">
                <w:rPr>
                  <w:noProof/>
                </w:rPr>
                <w:t>23</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0DF4546" w14:textId="77777777" w:rsidR="002323B8" w:rsidRDefault="002323B8" w:rsidP="002323B8">
            <w:pPr>
              <w:pStyle w:val="Smalltext"/>
            </w:pPr>
            <w:r>
              <w:t>D</w:t>
            </w:r>
            <w:r w:rsidRPr="00FD623C">
              <w:t>ouble-blind, randomized, placebo controlled (2 x 2) factorial design</w:t>
            </w:r>
          </w:p>
          <w:p w14:paraId="70716BCA" w14:textId="77777777" w:rsidR="002323B8" w:rsidRDefault="002323B8" w:rsidP="002323B8">
            <w:pPr>
              <w:pStyle w:val="Smalltext"/>
            </w:pPr>
          </w:p>
          <w:p w14:paraId="70E4C1B0" w14:textId="65E22777" w:rsidR="002323B8" w:rsidRDefault="002323B8" w:rsidP="002323B8">
            <w:pPr>
              <w:pStyle w:val="Smalltext"/>
            </w:pPr>
            <w:r>
              <w:t>1. T</w:t>
            </w:r>
            <w:r w:rsidRPr="00FD623C">
              <w:t>o evaluate the effectiveness of 2 pain protocols used interchangeably to manage early postoperative T&amp;A pain</w:t>
            </w:r>
          </w:p>
          <w:p w14:paraId="20BB8A1D" w14:textId="265CE77A" w:rsidR="002323B8" w:rsidRPr="007A43E7" w:rsidRDefault="002323B8" w:rsidP="002323B8">
            <w:pPr>
              <w:pStyle w:val="Smalltext"/>
            </w:pPr>
            <w:r>
              <w:t>2. T</w:t>
            </w:r>
            <w:r w:rsidRPr="00FD623C">
              <w:t xml:space="preserve">o investigate whether nurses' systematic pain assessments </w:t>
            </w:r>
            <w:r>
              <w:t>(SPA)</w:t>
            </w:r>
            <w:r w:rsidRPr="00FD623C">
              <w:t>improve pain management</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703E003A" w14:textId="77777777" w:rsidR="002323B8" w:rsidRPr="001E7860" w:rsidRDefault="002323B8" w:rsidP="002323B8">
            <w:pPr>
              <w:pStyle w:val="Smalltext"/>
            </w:pPr>
            <w:r w:rsidRPr="001E7860">
              <w:t>83 children aged 3 - 12 years</w:t>
            </w:r>
          </w:p>
          <w:p w14:paraId="73039FB3" w14:textId="7940E726" w:rsidR="002323B8" w:rsidRPr="001E7860" w:rsidRDefault="009E6DD0" w:rsidP="002323B8">
            <w:pPr>
              <w:pStyle w:val="Smalltext"/>
            </w:pPr>
            <w:r w:rsidRPr="001E7860">
              <w:t xml:space="preserve">Exc: </w:t>
            </w:r>
            <w:r w:rsidR="001E7860" w:rsidRPr="001E7860">
              <w:t>nil relevant</w:t>
            </w:r>
          </w:p>
          <w:p w14:paraId="7E4A3ECF" w14:textId="77777777" w:rsidR="009E6DD0" w:rsidRPr="001E7860" w:rsidRDefault="009E6DD0" w:rsidP="002323B8">
            <w:pPr>
              <w:pStyle w:val="Smalltext"/>
            </w:pPr>
          </w:p>
          <w:p w14:paraId="7C53D02D" w14:textId="62B313A0" w:rsidR="002323B8" w:rsidRPr="001E7860" w:rsidRDefault="002323B8" w:rsidP="002323B8">
            <w:pPr>
              <w:pStyle w:val="Smalltext"/>
            </w:pPr>
            <w:r w:rsidRPr="001E7860">
              <w:t xml:space="preserve">Postoperative </w:t>
            </w:r>
            <w:r w:rsidR="00C06C3F" w:rsidRPr="001E7860">
              <w:t xml:space="preserve">(tonsil &amp; adenoid </w:t>
            </w:r>
            <w:r w:rsidRPr="001E7860">
              <w:t>surgery</w:t>
            </w:r>
          </w:p>
          <w:p w14:paraId="183AA003" w14:textId="77777777" w:rsidR="002323B8" w:rsidRPr="001E7860" w:rsidRDefault="002323B8" w:rsidP="002323B8">
            <w:pPr>
              <w:pStyle w:val="Smalltext"/>
            </w:pPr>
          </w:p>
          <w:p w14:paraId="55AE453D" w14:textId="097F9D40" w:rsidR="002323B8" w:rsidRPr="001E7860" w:rsidRDefault="002323B8" w:rsidP="002323B8">
            <w:pPr>
              <w:pStyle w:val="Smalltext"/>
            </w:pPr>
            <w:r w:rsidRPr="001E7860">
              <w:t>PACU and ward</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1352D579" w14:textId="51ACB43B" w:rsidR="002323B8" w:rsidRDefault="002323B8" w:rsidP="002323B8">
            <w:pPr>
              <w:pStyle w:val="Smalltext"/>
            </w:pPr>
            <w:r>
              <w:t>4 groups – participants randomised to:</w:t>
            </w:r>
          </w:p>
          <w:p w14:paraId="4640626D" w14:textId="489E4E0B" w:rsidR="002323B8" w:rsidRDefault="002323B8" w:rsidP="002323B8">
            <w:pPr>
              <w:pStyle w:val="Smalltext"/>
            </w:pPr>
            <w:r>
              <w:t xml:space="preserve">Group 1: 30-50mg/kg paracetamol suppository &amp; 0.9% saline </w:t>
            </w:r>
            <w:r w:rsidR="00CA2DF9">
              <w:t>IM</w:t>
            </w:r>
          </w:p>
          <w:p w14:paraId="5DE1284A" w14:textId="4DA3019A" w:rsidR="002323B8" w:rsidRDefault="002323B8" w:rsidP="002323B8">
            <w:pPr>
              <w:pStyle w:val="Smalltext"/>
            </w:pPr>
            <w:r w:rsidRPr="00E65130">
              <w:t xml:space="preserve">Group </w:t>
            </w:r>
            <w:r>
              <w:t>2</w:t>
            </w:r>
            <w:r w:rsidRPr="00E65130">
              <w:t>: 30-50mg/kg paracetamol suppository</w:t>
            </w:r>
            <w:r>
              <w:t>,</w:t>
            </w:r>
            <w:r w:rsidR="00CA2DF9">
              <w:t xml:space="preserve"> 0.9% saline IM</w:t>
            </w:r>
            <w:r>
              <w:t xml:space="preserve"> &amp; SPA</w:t>
            </w:r>
          </w:p>
          <w:p w14:paraId="33B4589D" w14:textId="77777777" w:rsidR="002323B8" w:rsidRDefault="002323B8" w:rsidP="002323B8">
            <w:pPr>
              <w:pStyle w:val="Smalltext"/>
            </w:pPr>
            <w:r>
              <w:t>Group 3: 30 – 50mg paracetamol suppository &amp; 1microgram/kg fentanyl intramuscularly</w:t>
            </w:r>
          </w:p>
          <w:p w14:paraId="1F742241" w14:textId="77777777" w:rsidR="002323B8" w:rsidRDefault="002323B8" w:rsidP="002323B8">
            <w:pPr>
              <w:pStyle w:val="Smalltext"/>
            </w:pPr>
            <w:r w:rsidRPr="00E65130">
              <w:t>Group</w:t>
            </w:r>
            <w:r>
              <w:t xml:space="preserve"> 4</w:t>
            </w:r>
            <w:r w:rsidRPr="00E65130">
              <w:t>: 30 – 50mg paracetamol suppository &amp; 1microgram/kg fentanyl intramuscularly</w:t>
            </w:r>
            <w:r>
              <w:t xml:space="preserve"> </w:t>
            </w:r>
            <w:r w:rsidRPr="00E65130">
              <w:t>&amp; SPA</w:t>
            </w:r>
          </w:p>
          <w:p w14:paraId="4552D9ED" w14:textId="77777777" w:rsidR="002323B8" w:rsidRDefault="002323B8" w:rsidP="002323B8">
            <w:pPr>
              <w:pStyle w:val="Smalltext"/>
            </w:pPr>
          </w:p>
          <w:p w14:paraId="19A312AC" w14:textId="1D3C4541" w:rsidR="002323B8" w:rsidRDefault="002323B8" w:rsidP="00CA2DF9">
            <w:pPr>
              <w:pStyle w:val="Smalltext"/>
            </w:pPr>
            <w:r>
              <w:t>Pain scores: FLACC &amp; CHEOPS (not blinded), VASobs (parent &amp; researcher), Faces Pain Scale</w:t>
            </w:r>
            <w:r w:rsidR="00CA2DF9">
              <w:t xml:space="preserve"> &amp;</w:t>
            </w:r>
            <w:r>
              <w:t xml:space="preserve"> Oucher (independent)</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46A44914" w14:textId="3E85A3FA" w:rsidR="002323B8" w:rsidRDefault="002323B8" w:rsidP="002323B8">
            <w:pPr>
              <w:pStyle w:val="Smalltext"/>
            </w:pPr>
            <w:r>
              <w:t xml:space="preserve">No difference in FLACC, CHEOPS, VAS, Faces or Oucher scores or whether child had drunk between Groups at 1, 2, 3 hours post procedure. </w:t>
            </w:r>
          </w:p>
          <w:p w14:paraId="20101E56" w14:textId="27F07527" w:rsidR="002323B8" w:rsidRPr="007A43E7" w:rsidRDefault="002323B8" w:rsidP="002323B8">
            <w:pPr>
              <w:pStyle w:val="Smalltext"/>
            </w:pPr>
          </w:p>
        </w:tc>
        <w:tc>
          <w:tcPr>
            <w:tcW w:w="958" w:type="dxa"/>
            <w:tcBorders>
              <w:top w:val="single" w:sz="4" w:space="0" w:color="A6A6A6" w:themeColor="background1" w:themeShade="A6"/>
              <w:bottom w:val="single" w:sz="4" w:space="0" w:color="A6A6A6" w:themeColor="background1" w:themeShade="A6"/>
            </w:tcBorders>
          </w:tcPr>
          <w:p w14:paraId="25689885" w14:textId="21F5A76B" w:rsidR="002323B8" w:rsidRPr="007A43E7" w:rsidRDefault="002323B8" w:rsidP="002323B8">
            <w:pPr>
              <w:pStyle w:val="Smalltext"/>
              <w:jc w:val="center"/>
            </w:pPr>
            <w:r>
              <w:t>3</w:t>
            </w:r>
          </w:p>
        </w:tc>
      </w:tr>
      <w:tr w:rsidR="002323B8" w:rsidRPr="007A43E7" w14:paraId="095FB6B2"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18F32AB5" w14:textId="426645E9" w:rsidR="002323B8" w:rsidRPr="007A43E7" w:rsidRDefault="00D03C77" w:rsidP="00570C74">
            <w:pPr>
              <w:pStyle w:val="Smalltext"/>
            </w:pPr>
            <w:r>
              <w:t xml:space="preserve">Hippard et al, 2012 </w:t>
            </w:r>
            <w:r w:rsidR="00D0199E">
              <w:fldChar w:fldCharType="begin">
                <w:fldData xml:space="preserve">PEVuZE5vdGU+PENpdGU+PEF1dGhvcj5IaXBwYXJkPC9BdXRob3I+PFllYXI+MjAxMjwvWWVhcj48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</w:fldData>
              </w:fldChar>
            </w:r>
            <w:r w:rsidR="00C44482">
              <w:instrText xml:space="preserve"> ADDIN EN.CITE </w:instrText>
            </w:r>
            <w:r w:rsidR="00C44482">
              <w:fldChar w:fldCharType="begin">
                <w:fldData xml:space="preserve">PEVuZE5vdGU+PENpdGU+PEF1dGhvcj5IaXBwYXJkPC9BdXRob3I+PFllYXI+MjAxMjwvWWVhcj48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</w:fldData>
              </w:fldChar>
            </w:r>
            <w:r w:rsidR="00C44482">
              <w:instrText xml:space="preserve"> ADDIN EN.CITE.DATA </w:instrText>
            </w:r>
            <w:r w:rsidR="00C44482">
              <w:fldChar w:fldCharType="end"/>
            </w:r>
            <w:r w:rsidR="00D0199E">
              <w:fldChar w:fldCharType="separate"/>
            </w:r>
            <w:r w:rsidR="00C44482">
              <w:rPr>
                <w:noProof/>
              </w:rPr>
              <w:t>[</w:t>
            </w:r>
            <w:hyperlink w:anchor="_ENREF_24" w:tooltip="Hippard, 2012 #1710" w:history="1">
              <w:r w:rsidR="00570C74">
                <w:rPr>
                  <w:noProof/>
                </w:rPr>
                <w:t>24</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43BA2138" w14:textId="77777777" w:rsidR="002323B8" w:rsidRDefault="002323B8" w:rsidP="002323B8">
            <w:pPr>
              <w:pStyle w:val="Smalltext"/>
            </w:pPr>
            <w:r w:rsidRPr="007A43E7">
              <w:t xml:space="preserve">Randomised double blinded placebo controlled trial </w:t>
            </w:r>
          </w:p>
          <w:p w14:paraId="5699356A" w14:textId="77777777" w:rsidR="002323B8" w:rsidRDefault="002323B8" w:rsidP="002323B8">
            <w:pPr>
              <w:pStyle w:val="Smalltext"/>
            </w:pPr>
          </w:p>
          <w:p w14:paraId="4EA2F5B4" w14:textId="77777777" w:rsidR="002323B8" w:rsidRPr="007A43E7" w:rsidRDefault="002323B8" w:rsidP="002323B8">
            <w:pPr>
              <w:pStyle w:val="Smalltext"/>
            </w:pPr>
            <w:r w:rsidRPr="007A43E7">
              <w:t>To compare the immediate postoperative analgesic and behavioural effects of 3 frequently used intra-operative techniques of postoperative pain control for patients undergoing BMT under general anaesthesia</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5CB8DE32" w14:textId="4C73EDAE" w:rsidR="002323B8" w:rsidRPr="001E7860" w:rsidRDefault="002323B8" w:rsidP="002323B8">
            <w:pPr>
              <w:pStyle w:val="Smalltext"/>
            </w:pPr>
            <w:r w:rsidRPr="001E7860">
              <w:t>156 children aged 6 months – 10 years</w:t>
            </w:r>
          </w:p>
          <w:p w14:paraId="3B30FBE8" w14:textId="1EDE0022" w:rsidR="002323B8" w:rsidRPr="001E7860" w:rsidRDefault="009E6DD0" w:rsidP="002323B8">
            <w:pPr>
              <w:pStyle w:val="Smalltext"/>
            </w:pPr>
            <w:r w:rsidRPr="001E7860">
              <w:t xml:space="preserve">Exc: </w:t>
            </w:r>
            <w:r w:rsidR="001E7860" w:rsidRPr="001E7860">
              <w:t>nil relevant</w:t>
            </w:r>
          </w:p>
          <w:p w14:paraId="16FC46CF" w14:textId="77777777" w:rsidR="009E6DD0" w:rsidRPr="001E7860" w:rsidRDefault="009E6DD0" w:rsidP="002323B8">
            <w:pPr>
              <w:pStyle w:val="Smalltext"/>
            </w:pPr>
          </w:p>
          <w:p w14:paraId="613CC1A8" w14:textId="3DD10E4D" w:rsidR="002323B8" w:rsidRPr="001E7860" w:rsidRDefault="002323B8" w:rsidP="002323B8">
            <w:pPr>
              <w:pStyle w:val="Smalltext"/>
            </w:pPr>
            <w:r w:rsidRPr="001E7860">
              <w:t>Postoperative</w:t>
            </w:r>
            <w:r w:rsidR="00C06C3F" w:rsidRPr="001E7860">
              <w:t xml:space="preserve"> (</w:t>
            </w:r>
            <w:r w:rsidRPr="001E7860">
              <w:t>myringotomy &amp; placement of ventilating tubes</w:t>
            </w:r>
            <w:r w:rsidR="00C06C3F" w:rsidRPr="001E7860">
              <w:t>)</w:t>
            </w:r>
          </w:p>
          <w:p w14:paraId="72DE23B8" w14:textId="77777777" w:rsidR="002323B8" w:rsidRPr="001E7860" w:rsidRDefault="002323B8" w:rsidP="002323B8">
            <w:pPr>
              <w:pStyle w:val="Smalltext"/>
            </w:pPr>
          </w:p>
          <w:p w14:paraId="4F0D33F1" w14:textId="77777777" w:rsidR="002323B8" w:rsidRPr="001E7860" w:rsidRDefault="002323B8" w:rsidP="002323B8">
            <w:pPr>
              <w:pStyle w:val="Smalltext"/>
            </w:pPr>
            <w:r w:rsidRPr="001E7860">
              <w:t>PACU</w:t>
            </w:r>
          </w:p>
          <w:p w14:paraId="488E862F" w14:textId="77777777" w:rsidR="002323B8" w:rsidRPr="001E7860" w:rsidRDefault="002323B8" w:rsidP="002323B8">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1EBE868D" w14:textId="77777777" w:rsidR="002323B8" w:rsidRDefault="002323B8" w:rsidP="002323B8">
            <w:pPr>
              <w:pStyle w:val="Smalltext"/>
            </w:pPr>
            <w:r>
              <w:t>3 groups – participants randomised to:</w:t>
            </w:r>
          </w:p>
          <w:p w14:paraId="0E3CA206" w14:textId="77777777" w:rsidR="002323B8" w:rsidRPr="007A43E7" w:rsidRDefault="002323B8" w:rsidP="002323B8">
            <w:pPr>
              <w:pStyle w:val="Smalltext"/>
            </w:pPr>
            <w:r w:rsidRPr="007A43E7">
              <w:t>Group 1—intranasal fentanyl 2</w:t>
            </w:r>
          </w:p>
          <w:p w14:paraId="472068A4" w14:textId="77777777" w:rsidR="002323B8" w:rsidRPr="007A43E7" w:rsidRDefault="002323B8" w:rsidP="002323B8">
            <w:pPr>
              <w:pStyle w:val="Smalltext"/>
            </w:pPr>
            <w:r w:rsidRPr="007A43E7">
              <w:t>g/kg (0.04 mL/kg), IV placebo</w:t>
            </w:r>
          </w:p>
          <w:p w14:paraId="415B38B7" w14:textId="77777777" w:rsidR="002323B8" w:rsidRPr="007A43E7" w:rsidRDefault="002323B8" w:rsidP="002323B8">
            <w:pPr>
              <w:pStyle w:val="Smalltext"/>
            </w:pPr>
            <w:r w:rsidRPr="007A43E7">
              <w:t>(0.01 mL/kg), IM placebo (0.01 mL/kg);</w:t>
            </w:r>
          </w:p>
          <w:p w14:paraId="639B95DA" w14:textId="77777777" w:rsidR="002323B8" w:rsidRPr="007A43E7" w:rsidRDefault="002323B8" w:rsidP="002323B8">
            <w:pPr>
              <w:pStyle w:val="Smalltext"/>
            </w:pPr>
            <w:r w:rsidRPr="007A43E7">
              <w:t>Group 2—IV morphine 0.1 mg/kg (0.01 mL/kg), intranasal placebo (0.04 mL/kg), IM placebo (0.01 mL/kg);</w:t>
            </w:r>
          </w:p>
          <w:p w14:paraId="62D0B013" w14:textId="77777777" w:rsidR="002323B8" w:rsidRPr="007A43E7" w:rsidRDefault="002323B8" w:rsidP="002323B8">
            <w:pPr>
              <w:pStyle w:val="Smalltext"/>
            </w:pPr>
            <w:r w:rsidRPr="007A43E7">
              <w:t xml:space="preserve">Group 3—IM morphine 0.1 mg/kg (0.01 mL/kg), intranasal placebo (0.04 mL/kg), IV placebo (0.01 mL/kg). </w:t>
            </w:r>
          </w:p>
          <w:p w14:paraId="0914DB0E" w14:textId="77777777" w:rsidR="002323B8" w:rsidRDefault="002323B8" w:rsidP="002323B8">
            <w:pPr>
              <w:pStyle w:val="Smalltext"/>
            </w:pPr>
            <w:r w:rsidRPr="007A43E7">
              <w:t>Normal saline was used for placebo</w:t>
            </w:r>
          </w:p>
          <w:p w14:paraId="00244E01" w14:textId="77777777" w:rsidR="002323B8" w:rsidRDefault="002323B8" w:rsidP="002323B8">
            <w:pPr>
              <w:pStyle w:val="Smalltext"/>
            </w:pPr>
          </w:p>
          <w:p w14:paraId="7AFFA79C" w14:textId="0BD12C65" w:rsidR="002323B8" w:rsidRPr="007A43E7" w:rsidRDefault="002323B8" w:rsidP="002323B8">
            <w:pPr>
              <w:pStyle w:val="Smalltext"/>
            </w:pPr>
            <w:r>
              <w:t>Pain scores: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3CCDFC4A" w14:textId="77777777" w:rsidR="002323B8" w:rsidRPr="007A43E7" w:rsidRDefault="002323B8" w:rsidP="002323B8">
            <w:pPr>
              <w:pStyle w:val="Smalltext"/>
            </w:pPr>
            <w:r w:rsidRPr="007A43E7">
              <w:t>No significant difference in peak FLACC scores among the 3 groups (mean [95% CI] IN fentanyl - 2.0 [1.2–2.8], IV morphine - 2.7 [1.7–3.6] IM morphine - 2.9 [2.1–3.7] or FLACC scores at specific time points.</w:t>
            </w:r>
          </w:p>
          <w:p w14:paraId="45547D06" w14:textId="40437893" w:rsidR="002323B8" w:rsidRPr="007A43E7" w:rsidRDefault="002323B8" w:rsidP="002323B8">
            <w:pPr>
              <w:pStyle w:val="Smalltext"/>
            </w:pPr>
            <w:r w:rsidRPr="007A43E7">
              <w:t>Maximum FLACC scores correlated with other outcomes eg PAED score (p = 0.76), time to discharge (p = 0.32) and parental satisfaction with pain Mx (p = 0.35) (P &lt; 0.001)</w:t>
            </w:r>
          </w:p>
        </w:tc>
        <w:tc>
          <w:tcPr>
            <w:tcW w:w="958" w:type="dxa"/>
            <w:tcBorders>
              <w:top w:val="single" w:sz="4" w:space="0" w:color="A6A6A6" w:themeColor="background1" w:themeShade="A6"/>
              <w:bottom w:val="single" w:sz="4" w:space="0" w:color="A6A6A6" w:themeColor="background1" w:themeShade="A6"/>
            </w:tcBorders>
          </w:tcPr>
          <w:p w14:paraId="554D165C" w14:textId="77777777" w:rsidR="002323B8" w:rsidRPr="007A43E7" w:rsidRDefault="002323B8" w:rsidP="002323B8">
            <w:pPr>
              <w:pStyle w:val="Smalltext"/>
              <w:jc w:val="center"/>
            </w:pPr>
            <w:r w:rsidRPr="007A43E7">
              <w:t>5</w:t>
            </w:r>
          </w:p>
        </w:tc>
      </w:tr>
      <w:tr w:rsidR="002323B8" w:rsidRPr="007A43E7" w14:paraId="53F0CA53"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57F57018" w14:textId="0375F2A5" w:rsidR="002323B8" w:rsidRDefault="00D03C77" w:rsidP="00570C74">
            <w:pPr>
              <w:pStyle w:val="Smalltext"/>
            </w:pPr>
            <w:r>
              <w:lastRenderedPageBreak/>
              <w:t xml:space="preserve">Hong et al, 2008 </w:t>
            </w:r>
            <w:r w:rsidR="00D0199E">
              <w:fldChar w:fldCharType="begin"/>
            </w:r>
            <w:r w:rsidR="00C44482">
              <w:instrText xml:space="preserve"> ADDIN EN.CITE &lt;EndNote&gt;&lt;Cite&gt;&lt;Author&gt;Hong&lt;/Author&gt;&lt;Year&gt;2008&lt;/Year&gt;&lt;RecNum&gt;9036&lt;/RecNum&gt;&lt;DisplayText&gt;[26]&lt;/DisplayText&gt;&lt;record&gt;&lt;rec-number&gt;9036&lt;/rec-number&gt;&lt;foreign-keys&gt;&lt;key app="EN" db-id="tvzzvf9xytse06e0ef65d09vtp0tsda05zfd"&gt;9036&lt;/key&gt;&lt;/foreign-keys&gt;&lt;ref-type name="Journal Article"&gt;17&lt;/ref-type&gt;&lt;contributors&gt;&lt;authors&gt;&lt;author&gt;Hong, J</w:instrText>
            </w:r>
            <w:r w:rsidR="00C44482">
              <w:rPr>
                <w:rFonts w:ascii="Cambria Math" w:hAnsi="Cambria Math" w:cs="Cambria Math"/>
              </w:rPr>
              <w:instrText>‐</w:instrText>
            </w:r>
            <w:r w:rsidR="00C44482">
              <w:instrText>Y&lt;/author&gt;&lt;author&gt;Lee, IH&lt;/author&gt;&lt;author&gt;Shin, SK&lt;/author&gt;&lt;author&gt;Park, EY&lt;/author&gt;&lt;author&gt;Ban, SY&lt;/author&gt;&lt;author&gt;Cho, JE&lt;/author&gt;&lt;author&gt;Kil, HK&lt;/author&gt;&lt;/authors&gt;&lt;/contributors&gt;&lt;titles&gt;&lt;title&gt;Caudal midazolam does not affect sevoflurane requirements and recovery in pediatric day</w:instrText>
            </w:r>
            <w:r w:rsidR="00C44482">
              <w:rPr>
                <w:rFonts w:ascii="Cambria Math" w:hAnsi="Cambria Math" w:cs="Cambria Math"/>
              </w:rPr>
              <w:instrText>‐</w:instrText>
            </w:r>
            <w:r w:rsidR="00C44482">
              <w:instrText>case hernioplasty&lt;/title&gt;&lt;secondary-title&gt;Acta Anaesthesiologica Scandinavica&lt;/secondary-title&gt;&lt;/titles&gt;&lt;periodical&gt;&lt;full-title&gt;Acta Anaesthesiologica Scandinavica&lt;/full-title&gt;&lt;/periodical&gt;&lt;pages&gt;1411-1414&lt;/pages&gt;&lt;volume&gt;52&lt;/volume&gt;&lt;number&gt;10&lt;/number&gt;&lt;dates&gt;&lt;year&gt;2008&lt;/year&gt;&lt;/dates&gt;&lt;isbn&gt;1399-6576&lt;/isbn&gt;&lt;urls&gt;&lt;related-urls&gt;&lt;url&gt;http://onlinelibrary.wiley.com/doi/10.1111/j.1399-6576.2008.01727.x/abstract&lt;/url&gt;&lt;/related-urls&gt;&lt;/urls&gt;&lt;remote-database-name&gt;Google Scholar&lt;/remote-database-name&gt;&lt;/record&gt;&lt;/Cite&gt;&lt;/EndNote&gt;</w:instrText>
            </w:r>
            <w:r w:rsidR="00D0199E">
              <w:fldChar w:fldCharType="separate"/>
            </w:r>
            <w:r w:rsidR="00C44482">
              <w:rPr>
                <w:noProof/>
              </w:rPr>
              <w:t>[</w:t>
            </w:r>
            <w:hyperlink w:anchor="_ENREF_26" w:tooltip="Hong, 2008 #9036" w:history="1">
              <w:r w:rsidR="00570C74">
                <w:rPr>
                  <w:noProof/>
                </w:rPr>
                <w:t>26</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006396B" w14:textId="59F5CC2C" w:rsidR="002323B8" w:rsidRDefault="002323B8" w:rsidP="002323B8">
            <w:pPr>
              <w:pStyle w:val="Smalltext"/>
            </w:pPr>
            <w:r>
              <w:t xml:space="preserve">Randomized, (controlled), double-blind study </w:t>
            </w:r>
          </w:p>
          <w:p w14:paraId="46A1FF51" w14:textId="77777777" w:rsidR="002323B8" w:rsidRDefault="002323B8" w:rsidP="002323B8">
            <w:pPr>
              <w:pStyle w:val="Smalltext"/>
            </w:pPr>
          </w:p>
          <w:p w14:paraId="7DDA2793" w14:textId="0313571E" w:rsidR="002323B8" w:rsidRPr="007A43E7" w:rsidRDefault="002323B8" w:rsidP="002323B8">
            <w:pPr>
              <w:pStyle w:val="Smalltext"/>
            </w:pPr>
            <w:r>
              <w:t>To determine whether caudal midazolam combined with ropivacaine affects an</w:t>
            </w:r>
            <w:r w:rsidR="0074187F">
              <w:t>a</w:t>
            </w:r>
            <w:r>
              <w:t>esthetic requirements, recovery profiles, and post-operative analgesia compared with ropivacaine alone in p</w:t>
            </w:r>
            <w:r w:rsidR="0074187F">
              <w:t>a</w:t>
            </w:r>
            <w:r>
              <w:t>ediatric day-case hernioplast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650CFE71" w14:textId="77777777" w:rsidR="002323B8" w:rsidRDefault="002323B8" w:rsidP="002323B8">
            <w:pPr>
              <w:pStyle w:val="Smalltext"/>
            </w:pPr>
            <w:r>
              <w:t>60 boys aged 2–5 years old</w:t>
            </w:r>
          </w:p>
          <w:p w14:paraId="1CA7DD5B" w14:textId="0F187B08" w:rsidR="009E6DD0" w:rsidRDefault="001E7860" w:rsidP="002323B8">
            <w:pPr>
              <w:pStyle w:val="Smalltext"/>
            </w:pPr>
            <w:r>
              <w:t xml:space="preserve">Exc: pre-existing neurological disease </w:t>
            </w:r>
          </w:p>
          <w:p w14:paraId="39349C47" w14:textId="77777777" w:rsidR="001E7860" w:rsidRDefault="001E7860" w:rsidP="002323B8">
            <w:pPr>
              <w:pStyle w:val="Smalltext"/>
            </w:pPr>
          </w:p>
          <w:p w14:paraId="04F4FB45" w14:textId="16887E0E" w:rsidR="002323B8" w:rsidRDefault="002323B8" w:rsidP="002323B8">
            <w:pPr>
              <w:pStyle w:val="Smalltext"/>
            </w:pPr>
            <w:r>
              <w:t>Postoperative - hernioplasty</w:t>
            </w:r>
          </w:p>
          <w:p w14:paraId="45582CCE" w14:textId="77777777" w:rsidR="002323B8" w:rsidRDefault="002323B8" w:rsidP="002323B8">
            <w:pPr>
              <w:pStyle w:val="Smalltext"/>
            </w:pPr>
          </w:p>
          <w:p w14:paraId="187C0BEC" w14:textId="69E22663" w:rsidR="002323B8" w:rsidRDefault="002323B8" w:rsidP="002323B8">
            <w:pPr>
              <w:pStyle w:val="Smalltext"/>
            </w:pPr>
            <w:r>
              <w:t>Not explicitly stated</w:t>
            </w:r>
          </w:p>
          <w:p w14:paraId="352D30F5" w14:textId="4607239F" w:rsidR="002323B8" w:rsidRPr="007A43E7" w:rsidRDefault="002323B8" w:rsidP="002323B8">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1AEE704B" w14:textId="76ECF4FA" w:rsidR="002323B8" w:rsidRDefault="002323B8" w:rsidP="002323B8">
            <w:pPr>
              <w:pStyle w:val="Smalltext"/>
            </w:pPr>
            <w:r>
              <w:t>2 groups – participants randomised to:</w:t>
            </w:r>
          </w:p>
          <w:p w14:paraId="40D45F7D" w14:textId="0F765733" w:rsidR="002323B8" w:rsidRDefault="002323B8" w:rsidP="002323B8">
            <w:pPr>
              <w:pStyle w:val="Smalltext"/>
            </w:pPr>
            <w:r>
              <w:t>RM group: 0.2% ropivacaine 1ml/kg and epinephrine 1 : 200,000 with 50 mg/kg</w:t>
            </w:r>
          </w:p>
          <w:p w14:paraId="159D4D48" w14:textId="4088AD3C" w:rsidR="002323B8" w:rsidRDefault="002323B8" w:rsidP="002323B8">
            <w:pPr>
              <w:pStyle w:val="Smalltext"/>
            </w:pPr>
            <w:r>
              <w:t>midazolam.</w:t>
            </w:r>
          </w:p>
          <w:p w14:paraId="566AB68E" w14:textId="008E71C2" w:rsidR="002323B8" w:rsidRDefault="002323B8" w:rsidP="002323B8">
            <w:pPr>
              <w:pStyle w:val="Smalltext"/>
            </w:pPr>
            <w:r>
              <w:t>R group: 0.2% ropivacaine 1ml/kg and epinephrine 1 : 200,000</w:t>
            </w:r>
          </w:p>
          <w:p w14:paraId="56EA44AB" w14:textId="77777777" w:rsidR="002323B8" w:rsidRDefault="002323B8" w:rsidP="002323B8">
            <w:pPr>
              <w:pStyle w:val="Smalltext"/>
            </w:pPr>
          </w:p>
          <w:p w14:paraId="74594137" w14:textId="77777777" w:rsidR="002323B8" w:rsidRDefault="002323B8" w:rsidP="002323B8">
            <w:pPr>
              <w:pStyle w:val="Smalltext"/>
            </w:pPr>
            <w:r>
              <w:t>Given via caudal injection</w:t>
            </w:r>
          </w:p>
          <w:p w14:paraId="54028EFF" w14:textId="77777777" w:rsidR="002323B8" w:rsidRDefault="002323B8" w:rsidP="002323B8">
            <w:pPr>
              <w:pStyle w:val="Smalltext"/>
            </w:pPr>
          </w:p>
          <w:p w14:paraId="21BBF8E7" w14:textId="23E79303" w:rsidR="002323B8" w:rsidRDefault="002323B8" w:rsidP="002323B8">
            <w:pPr>
              <w:pStyle w:val="Smalltext"/>
            </w:pPr>
            <w:r>
              <w:t>Pain scores: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4046245E" w14:textId="77777777" w:rsidR="002323B8" w:rsidRDefault="002323B8" w:rsidP="002323B8">
            <w:pPr>
              <w:pStyle w:val="Smalltext"/>
            </w:pPr>
            <w:r>
              <w:t>Pain scores lower in the R group lower than the RM group (p = 0.011).</w:t>
            </w:r>
          </w:p>
          <w:p w14:paraId="0FCC1D09" w14:textId="5DEDFEAB" w:rsidR="002323B8" w:rsidRDefault="002323B8" w:rsidP="002323B8">
            <w:pPr>
              <w:pStyle w:val="Smalltext"/>
            </w:pPr>
            <w:r>
              <w:t>No difference between groups in effect on MAP and HR. No difference between groups in ETsevo% prior to or following surgical stimuli. No difference between groups in time to extubation, emergence, drinking or discharge.</w:t>
            </w:r>
          </w:p>
          <w:p w14:paraId="43487DD9" w14:textId="5CCF2D59" w:rsidR="002323B8" w:rsidRPr="007A43E7" w:rsidRDefault="002323B8" w:rsidP="002323B8">
            <w:pPr>
              <w:pStyle w:val="Smalltext"/>
            </w:pPr>
            <w:r>
              <w:t xml:space="preserve">No difference in sedation scores 1hr post-surgery. </w:t>
            </w:r>
          </w:p>
        </w:tc>
        <w:tc>
          <w:tcPr>
            <w:tcW w:w="958" w:type="dxa"/>
            <w:tcBorders>
              <w:top w:val="single" w:sz="4" w:space="0" w:color="A6A6A6" w:themeColor="background1" w:themeShade="A6"/>
              <w:bottom w:val="single" w:sz="4" w:space="0" w:color="A6A6A6" w:themeColor="background1" w:themeShade="A6"/>
            </w:tcBorders>
          </w:tcPr>
          <w:p w14:paraId="4F10D60F" w14:textId="2A945B37" w:rsidR="002323B8" w:rsidRPr="007A43E7" w:rsidRDefault="002323B8" w:rsidP="002323B8">
            <w:pPr>
              <w:pStyle w:val="Smalltext"/>
              <w:jc w:val="center"/>
            </w:pPr>
            <w:r>
              <w:t>3</w:t>
            </w:r>
          </w:p>
        </w:tc>
      </w:tr>
      <w:tr w:rsidR="002323B8" w:rsidRPr="007A43E7" w14:paraId="2859EE56"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461B4EF0" w14:textId="6044F66A" w:rsidR="002323B8" w:rsidRDefault="00D03C77" w:rsidP="00570C74">
            <w:pPr>
              <w:pStyle w:val="Smalltext"/>
            </w:pPr>
            <w:r>
              <w:t xml:space="preserve">Hong et al, 2010 </w:t>
            </w:r>
            <w:r w:rsidR="00D0199E">
              <w:fldChar w:fldCharType="begin"/>
            </w:r>
            <w:r w:rsidR="00C44482">
              <w:instrText xml:space="preserve"> ADDIN EN.CITE &lt;EndNote&gt;&lt;Cite&gt;&lt;Author&gt;Hong&lt;/Author&gt;&lt;Year&gt;2010&lt;/Year&gt;&lt;RecNum&gt;9037&lt;/RecNum&gt;&lt;DisplayText&gt;[25]&lt;/DisplayText&gt;&lt;record&gt;&lt;rec-number&gt;9037&lt;/rec-number&gt;&lt;foreign-keys&gt;&lt;key app="EN" db-id="tvzzvf9xytse06e0ef65d09vtp0tsda05zfd"&gt;9037&lt;/key&gt;&lt;/foreign-keys&gt;&lt;ref-type name="Journal Article"&gt;17&lt;/ref-type&gt;&lt;contributors&gt;&lt;authors&gt;&lt;author&gt;Hong, J-Y&lt;/author&gt;&lt;author&gt;Han, SW&lt;/author&gt;&lt;author&gt;Kim, WO&lt;/author&gt;&lt;author&gt;Kim, EJ&lt;/author&gt;&lt;author&gt;Kil, HK&lt;/author&gt;&lt;/authors&gt;&lt;/contributors&gt;&lt;titles&gt;&lt;title&gt;Effect of dexamethasone in combination with caudal analgesia on postoperative pain control in day-case paediatric orchiopexy&lt;/title&gt;&lt;secondary-title&gt;British journal of anaesthesia&lt;/secondary-title&gt;&lt;/titles&gt;&lt;periodical&gt;&lt;full-title&gt;British Journal of Anaesthesia&lt;/full-title&gt;&lt;/periodical&gt;&lt;pages&gt;506-510&lt;/pages&gt;&lt;volume&gt;105&lt;/volume&gt;&lt;number&gt;4&lt;/number&gt;&lt;dates&gt;&lt;year&gt;2010&lt;/year&gt;&lt;/dates&gt;&lt;isbn&gt;0007-0912&lt;/isbn&gt;&lt;urls&gt;&lt;related-urls&gt;&lt;url&gt;http://bja.oxfordjournals.org/content/105/4/506.full.pdf&lt;/url&gt;&lt;/related-urls&gt;&lt;/urls&gt;&lt;remote-database-name&gt;Google Scholar&lt;/remote-database-name&gt;&lt;/record&gt;&lt;/Cite&gt;&lt;/EndNote&gt;</w:instrText>
            </w:r>
            <w:r w:rsidR="00D0199E">
              <w:fldChar w:fldCharType="separate"/>
            </w:r>
            <w:r w:rsidR="00C44482">
              <w:rPr>
                <w:noProof/>
              </w:rPr>
              <w:t>[</w:t>
            </w:r>
            <w:hyperlink w:anchor="_ENREF_25" w:tooltip="Hong, 2010 #9037" w:history="1">
              <w:r w:rsidR="00570C74">
                <w:rPr>
                  <w:noProof/>
                </w:rPr>
                <w:t>25</w:t>
              </w:r>
            </w:hyperlink>
            <w:r w:rsidR="00C44482">
              <w:rPr>
                <w:noProof/>
              </w:rPr>
              <w:t>]</w:t>
            </w:r>
            <w:r w:rsidR="00D0199E">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A9EC822" w14:textId="4327690C" w:rsidR="002323B8" w:rsidRDefault="002323B8" w:rsidP="002323B8">
            <w:pPr>
              <w:pStyle w:val="Smalltext"/>
            </w:pPr>
            <w:r>
              <w:t>Randomised double-blinded (controlled) study</w:t>
            </w:r>
          </w:p>
          <w:p w14:paraId="47FF801D" w14:textId="77777777" w:rsidR="002323B8" w:rsidRDefault="002323B8" w:rsidP="002323B8">
            <w:pPr>
              <w:pStyle w:val="Smalltext"/>
            </w:pPr>
          </w:p>
          <w:p w14:paraId="20B03591" w14:textId="0A90B597" w:rsidR="002323B8" w:rsidRDefault="002323B8" w:rsidP="00A17CF8">
            <w:pPr>
              <w:pStyle w:val="Smalltext"/>
            </w:pPr>
            <w:r>
              <w:t xml:space="preserve">To examine the effects of a single </w:t>
            </w:r>
            <w:r w:rsidR="00A17CF8">
              <w:t>I.V</w:t>
            </w:r>
            <w:r>
              <w:t>. dose of dexamethasone in combination with caudal block on postoperative analgesia in children.</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3A30AB94" w14:textId="77777777" w:rsidR="002323B8" w:rsidRDefault="002323B8" w:rsidP="002323B8">
            <w:pPr>
              <w:pStyle w:val="Smalltext"/>
            </w:pPr>
            <w:r>
              <w:t>77 children aged 1 – 5 years</w:t>
            </w:r>
          </w:p>
          <w:p w14:paraId="06265517" w14:textId="62060983" w:rsidR="002323B8" w:rsidRDefault="002323B8" w:rsidP="002323B8">
            <w:pPr>
              <w:pStyle w:val="Smalltext"/>
            </w:pPr>
            <w:r>
              <w:t>Exc: pr</w:t>
            </w:r>
            <w:r w:rsidR="009E6DD0">
              <w:t>e-existing neurological disease-</w:t>
            </w:r>
          </w:p>
          <w:p w14:paraId="5A5A0336" w14:textId="77777777" w:rsidR="009E6DD0" w:rsidRDefault="009E6DD0" w:rsidP="002323B8">
            <w:pPr>
              <w:pStyle w:val="Smalltext"/>
            </w:pPr>
          </w:p>
          <w:p w14:paraId="426A3D5A" w14:textId="3FDC6BDA" w:rsidR="002323B8" w:rsidRDefault="002323B8" w:rsidP="002323B8">
            <w:pPr>
              <w:pStyle w:val="Smalltext"/>
            </w:pPr>
            <w:r>
              <w:t>Postoperative - orchiopexy</w:t>
            </w:r>
          </w:p>
          <w:p w14:paraId="710C7D6B" w14:textId="77777777" w:rsidR="002323B8" w:rsidRDefault="002323B8" w:rsidP="002323B8">
            <w:pPr>
              <w:pStyle w:val="Smalltext"/>
            </w:pPr>
          </w:p>
          <w:p w14:paraId="2303B021" w14:textId="2E410890" w:rsidR="002323B8" w:rsidRDefault="002323B8" w:rsidP="002323B8">
            <w:pPr>
              <w:pStyle w:val="Smalltext"/>
            </w:pPr>
            <w:r>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11D64671" w14:textId="77777777" w:rsidR="002323B8" w:rsidRDefault="002323B8" w:rsidP="002323B8">
            <w:pPr>
              <w:pStyle w:val="Smalltext"/>
            </w:pPr>
            <w:r>
              <w:t>2 groups – participants randomised to:</w:t>
            </w:r>
          </w:p>
          <w:p w14:paraId="2F223ACF" w14:textId="77777777" w:rsidR="002323B8" w:rsidRDefault="002323B8" w:rsidP="002323B8">
            <w:pPr>
              <w:pStyle w:val="Smalltext"/>
            </w:pPr>
            <w:r>
              <w:t>Treatment group: dexamethasone 0.5 mg/kg (max 10 mg)</w:t>
            </w:r>
          </w:p>
          <w:p w14:paraId="358DB4C0" w14:textId="2ECC5CED" w:rsidR="002323B8" w:rsidRDefault="002323B8" w:rsidP="002323B8">
            <w:pPr>
              <w:pStyle w:val="Smalltext"/>
            </w:pPr>
            <w:r>
              <w:t>Control group: same volume of saline</w:t>
            </w:r>
          </w:p>
          <w:p w14:paraId="6AF0F95E" w14:textId="77777777" w:rsidR="002323B8" w:rsidRDefault="002323B8" w:rsidP="002323B8">
            <w:pPr>
              <w:pStyle w:val="Smalltext"/>
            </w:pPr>
          </w:p>
          <w:p w14:paraId="399B7A1E" w14:textId="77777777" w:rsidR="002323B8" w:rsidRDefault="002323B8" w:rsidP="002323B8">
            <w:pPr>
              <w:pStyle w:val="Smalltext"/>
            </w:pPr>
            <w:r>
              <w:t>Administered intravenously</w:t>
            </w:r>
          </w:p>
          <w:p w14:paraId="0DBC258F" w14:textId="77777777" w:rsidR="002323B8" w:rsidRDefault="002323B8" w:rsidP="002323B8">
            <w:pPr>
              <w:pStyle w:val="Smalltext"/>
            </w:pPr>
          </w:p>
          <w:p w14:paraId="5F6DC18D" w14:textId="23A5CDF7" w:rsidR="002323B8" w:rsidRDefault="002323B8" w:rsidP="002323B8">
            <w:pPr>
              <w:pStyle w:val="Smalltext"/>
            </w:pPr>
            <w:r>
              <w:t>Pain scores: FLACC, CHEOPS, VASobs (not blinded)</w:t>
            </w:r>
          </w:p>
          <w:p w14:paraId="5413341D" w14:textId="5687E55A" w:rsidR="002323B8" w:rsidRDefault="002323B8" w:rsidP="002323B8">
            <w:pPr>
              <w:pStyle w:val="Smalltext"/>
            </w:pPr>
            <w:r>
              <w:t>* Fentanyl determined by FLACC/CHEOPS</w:t>
            </w:r>
          </w:p>
          <w:p w14:paraId="5F889B28" w14:textId="7FC31E03" w:rsidR="002323B8" w:rsidRDefault="002323B8" w:rsidP="002323B8">
            <w:pPr>
              <w:pStyle w:val="Smalltext"/>
            </w:pPr>
            <w:r>
              <w:t>Acetaminophen determined by VASobs</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4E5D0261" w14:textId="77777777" w:rsidR="002323B8" w:rsidRDefault="002323B8" w:rsidP="002323B8">
            <w:pPr>
              <w:pStyle w:val="Smalltext"/>
            </w:pPr>
            <w:r>
              <w:t xml:space="preserve">FLACC &amp; CHEOPS scores significantly lower in the treatment group (no p value reported). </w:t>
            </w:r>
          </w:p>
          <w:p w14:paraId="16B53E14" w14:textId="6131131C" w:rsidR="002323B8" w:rsidRDefault="002323B8" w:rsidP="002323B8">
            <w:pPr>
              <w:pStyle w:val="Smalltext"/>
            </w:pPr>
            <w:r>
              <w:t xml:space="preserve">Fewer in the treatment group required fentanyl (7.9% vs 38.5%, p &lt; 0.01) in PACU or acetaminophen (23.7% vs 64.1%, p &lt; 0.001) after discharge. Time to first acetaminophen longer in the treatment group (646 vs 430 min, p = 0.012). </w:t>
            </w:r>
          </w:p>
        </w:tc>
        <w:tc>
          <w:tcPr>
            <w:tcW w:w="958" w:type="dxa"/>
            <w:tcBorders>
              <w:top w:val="single" w:sz="4" w:space="0" w:color="A6A6A6" w:themeColor="background1" w:themeShade="A6"/>
              <w:bottom w:val="single" w:sz="4" w:space="0" w:color="A6A6A6" w:themeColor="background1" w:themeShade="A6"/>
            </w:tcBorders>
          </w:tcPr>
          <w:p w14:paraId="421B31FF" w14:textId="4DFF497D" w:rsidR="002323B8" w:rsidRDefault="002323B8" w:rsidP="002323B8">
            <w:pPr>
              <w:pStyle w:val="Smalltext"/>
              <w:jc w:val="center"/>
            </w:pPr>
            <w:r>
              <w:t>5</w:t>
            </w:r>
          </w:p>
        </w:tc>
      </w:tr>
      <w:tr w:rsidR="00A17CF8" w:rsidRPr="007A43E7" w14:paraId="66704DDC"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16997380" w14:textId="1C9BAD64" w:rsidR="00A17CF8" w:rsidRDefault="00A17CF8" w:rsidP="00570C74">
            <w:pPr>
              <w:pStyle w:val="Smalltext"/>
            </w:pPr>
            <w:r>
              <w:t xml:space="preserve">Hughes et al, 2013 </w:t>
            </w:r>
            <w:r>
              <w:fldChar w:fldCharType="begin"/>
            </w:r>
            <w:r>
              <w:instrText xml:space="preserve"> ADDIN EN.CITE &lt;EndNote&gt;&lt;Cite&gt;&lt;Author&gt;Hughes&lt;/Author&gt;&lt;Year&gt;2013&lt;/Year&gt;&lt;RecNum&gt;9040&lt;/RecNum&gt;&lt;DisplayText&gt;[27]&lt;/DisplayText&gt;&lt;record&gt;&lt;rec-number&gt;9040&lt;/rec-number&gt;&lt;foreign-keys&gt;&lt;key app="EN" db-id="tvzzvf9xytse06e0ef65d09vtp0tsda05zfd"&gt;9040&lt;/key&gt;&lt;/foreign-keys&gt;&lt;ref-type name="Journal Article"&gt;17&lt;/ref-type&gt;&lt;contributors&gt;&lt;authors&gt;&lt;author&gt;Hughes, Julie&lt;/author&gt;&lt;author&gt;Lindup, Melanie&lt;/author&gt;&lt;author&gt;Wright, Sally&lt;/author&gt;&lt;author&gt;Naik, Monica&lt;/author&gt;&lt;author&gt;Dhesi, Rosepal&lt;/author&gt;&lt;author&gt;Howard, Richard&lt;/author&gt;&lt;author&gt;Sommerlad, Brian&lt;/author&gt;&lt;author&gt;Kangesu, Loshan&lt;/author&gt;&lt;author&gt;Sury, Michael&lt;/author&gt;&lt;/authors&gt;&lt;/contributors&gt;&lt;titles&gt;&lt;title&gt;Does nasogastric feeding reduce distress after cleft palate repair in infants? &lt;/title&gt;&lt;secondary-title&gt;Nursing children and young people&lt;/secondary-title&gt;&lt;/titles&gt;&lt;periodical&gt;&lt;full-title&gt;Nursing children and young people&lt;/full-title&gt;&lt;/periodical&gt;&lt;pages&gt;26-30&lt;/pages&gt;&lt;volume&gt;25&lt;/volume&gt;&lt;number&gt;9&lt;/number&gt;&lt;dates&gt;&lt;year&gt;2013&lt;/year&gt;&lt;/dates&gt;&lt;isbn&gt;2046-2336&lt;/isbn&gt;&lt;urls&gt;&lt;related-urls&gt;&lt;url&gt;http://rcnpublishing.com/doi/abs/10.7748/ncyp2013.11.25.9.26.e324&lt;/url&gt;&lt;/related-urls&gt;&lt;/urls&gt;&lt;remote-database-name&gt;Google Scholar&lt;/remote-database-name&gt;&lt;/record&gt;&lt;/Cite&gt;&lt;/EndNote&gt;</w:instrText>
            </w:r>
            <w:r>
              <w:fldChar w:fldCharType="separate"/>
            </w:r>
            <w:r>
              <w:rPr>
                <w:noProof/>
              </w:rPr>
              <w:t>[</w:t>
            </w:r>
            <w:hyperlink w:anchor="_ENREF_27" w:tooltip="Hughes, 2013 #9040" w:history="1">
              <w:r w:rsidR="00570C74">
                <w:rPr>
                  <w:noProof/>
                </w:rPr>
                <w:t>27</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88D5E52" w14:textId="77777777" w:rsidR="00A17CF8" w:rsidRDefault="00A17CF8" w:rsidP="00A17CF8">
            <w:pPr>
              <w:pStyle w:val="Smalltext"/>
            </w:pPr>
            <w:r>
              <w:t>Pilot study (randomised trial)</w:t>
            </w:r>
          </w:p>
          <w:p w14:paraId="12686BF3" w14:textId="77777777" w:rsidR="00A17CF8" w:rsidRDefault="00A17CF8" w:rsidP="00A17CF8">
            <w:pPr>
              <w:pStyle w:val="Smalltext"/>
            </w:pPr>
          </w:p>
          <w:p w14:paraId="4B01FBEE" w14:textId="77777777" w:rsidR="00A17CF8" w:rsidRDefault="00A17CF8" w:rsidP="00A17CF8">
            <w:pPr>
              <w:pStyle w:val="Smalltext"/>
            </w:pPr>
            <w:r>
              <w:t>To determine the effect of nasogastric (NG) feeding compared with oral  feeding on morphine requirements after primary cleft palate repair, and</w:t>
            </w:r>
          </w:p>
          <w:p w14:paraId="17F0A2D6" w14:textId="262AAB36" w:rsidR="00A17CF8" w:rsidRDefault="00A17CF8" w:rsidP="00A17CF8">
            <w:pPr>
              <w:pStyle w:val="Smalltext"/>
            </w:pPr>
            <w:r>
              <w:t>secondarily on enteral intake.</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4DF6F09C" w14:textId="77777777" w:rsidR="00A17CF8" w:rsidRPr="001E7860" w:rsidRDefault="00A17CF8" w:rsidP="00A17CF8">
            <w:pPr>
              <w:pStyle w:val="Smalltext"/>
            </w:pPr>
            <w:r w:rsidRPr="001E7860">
              <w:t>50 children aged 5 – 10 months</w:t>
            </w:r>
          </w:p>
          <w:p w14:paraId="15798124" w14:textId="701B892B" w:rsidR="00A17CF8" w:rsidRPr="001E7860" w:rsidRDefault="009E6DD0" w:rsidP="00A17CF8">
            <w:pPr>
              <w:pStyle w:val="Smalltext"/>
            </w:pPr>
            <w:r w:rsidRPr="001E7860">
              <w:t xml:space="preserve">Exc: </w:t>
            </w:r>
            <w:r w:rsidR="001E7860" w:rsidRPr="001E7860">
              <w:t>nil relevant</w:t>
            </w:r>
          </w:p>
          <w:p w14:paraId="7DBCE1DD" w14:textId="77777777" w:rsidR="009E6DD0" w:rsidRPr="001E7860" w:rsidRDefault="009E6DD0" w:rsidP="00A17CF8">
            <w:pPr>
              <w:pStyle w:val="Smalltext"/>
            </w:pPr>
          </w:p>
          <w:p w14:paraId="715C0E34" w14:textId="77777777" w:rsidR="00A17CF8" w:rsidRPr="001E7860" w:rsidRDefault="00A17CF8" w:rsidP="00A17CF8">
            <w:pPr>
              <w:pStyle w:val="Smalltext"/>
            </w:pPr>
            <w:r w:rsidRPr="001E7860">
              <w:t>Postoperative - cleft palate repair</w:t>
            </w:r>
          </w:p>
          <w:p w14:paraId="7399CFB5" w14:textId="77777777" w:rsidR="00A17CF8" w:rsidRPr="001E7860" w:rsidRDefault="00A17CF8" w:rsidP="00A17CF8">
            <w:pPr>
              <w:pStyle w:val="Smalltext"/>
            </w:pPr>
          </w:p>
          <w:p w14:paraId="6EC24577" w14:textId="77777777" w:rsidR="00A17CF8" w:rsidRPr="001E7860" w:rsidRDefault="00A17CF8" w:rsidP="00A17CF8">
            <w:pPr>
              <w:pStyle w:val="Smalltext"/>
            </w:pPr>
            <w:r w:rsidRPr="001E7860">
              <w:t>Ward</w:t>
            </w:r>
          </w:p>
          <w:p w14:paraId="2DEFEA08" w14:textId="77777777" w:rsidR="00A17CF8" w:rsidRPr="001E7860" w:rsidRDefault="00A17CF8" w:rsidP="00A17CF8">
            <w:pPr>
              <w:pStyle w:val="Smalltext"/>
            </w:pPr>
          </w:p>
          <w:p w14:paraId="05A39B1A" w14:textId="77777777" w:rsidR="00A17CF8" w:rsidRPr="001E7860" w:rsidRDefault="00A17CF8" w:rsidP="00A17CF8">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67F1FBDC" w14:textId="77777777" w:rsidR="00A17CF8" w:rsidRDefault="00A17CF8" w:rsidP="00A17CF8">
            <w:pPr>
              <w:pStyle w:val="Smalltext"/>
            </w:pPr>
            <w:r>
              <w:t>2 groups – participants randomised to:</w:t>
            </w:r>
          </w:p>
          <w:p w14:paraId="495827A6" w14:textId="77777777" w:rsidR="00A17CF8" w:rsidRDefault="00A17CF8" w:rsidP="00A17CF8">
            <w:pPr>
              <w:pStyle w:val="Smalltext"/>
            </w:pPr>
            <w:r>
              <w:t>O group: oral postoperative feeding</w:t>
            </w:r>
          </w:p>
          <w:p w14:paraId="55F5E764" w14:textId="77777777" w:rsidR="00A17CF8" w:rsidRDefault="00A17CF8" w:rsidP="00A17CF8">
            <w:pPr>
              <w:pStyle w:val="Smalltext"/>
            </w:pPr>
            <w:r>
              <w:t>NG group: NGT postoperative feeding</w:t>
            </w:r>
          </w:p>
          <w:p w14:paraId="55BACA3C" w14:textId="77777777" w:rsidR="00A17CF8" w:rsidRDefault="00A17CF8" w:rsidP="00A17CF8">
            <w:pPr>
              <w:pStyle w:val="Smalltext"/>
            </w:pPr>
          </w:p>
          <w:p w14:paraId="7081E020" w14:textId="79ED30A4" w:rsidR="00A17CF8" w:rsidRDefault="00A17CF8" w:rsidP="00A17CF8">
            <w:pPr>
              <w:pStyle w:val="Smalltext"/>
            </w:pPr>
            <w:r>
              <w:t>Pain scores: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1B700369" w14:textId="77777777" w:rsidR="00A17CF8" w:rsidRDefault="00A17CF8" w:rsidP="00A17CF8">
            <w:pPr>
              <w:pStyle w:val="Smalltext"/>
            </w:pPr>
            <w:r>
              <w:t>No difference in morphine consumption or painful episodes (FLACC ≥ 4) between groups.</w:t>
            </w:r>
          </w:p>
          <w:p w14:paraId="418027DB" w14:textId="333F8220" w:rsidR="00A17CF8" w:rsidRDefault="00A17CF8" w:rsidP="00A17CF8">
            <w:pPr>
              <w:pStyle w:val="Smalltext"/>
            </w:pPr>
            <w:r>
              <w:t>NG group received three times more feed over 24 hours than O group (Diff of means = -0.88, CI -114.9 to -61.3)</w:t>
            </w:r>
          </w:p>
        </w:tc>
        <w:tc>
          <w:tcPr>
            <w:tcW w:w="958" w:type="dxa"/>
            <w:tcBorders>
              <w:top w:val="single" w:sz="4" w:space="0" w:color="A6A6A6" w:themeColor="background1" w:themeShade="A6"/>
              <w:bottom w:val="single" w:sz="4" w:space="0" w:color="A6A6A6" w:themeColor="background1" w:themeShade="A6"/>
            </w:tcBorders>
          </w:tcPr>
          <w:p w14:paraId="6C85DCB0" w14:textId="266FDB32" w:rsidR="00A17CF8" w:rsidRDefault="00A17CF8" w:rsidP="00A17CF8">
            <w:pPr>
              <w:pStyle w:val="Smalltext"/>
              <w:jc w:val="center"/>
            </w:pPr>
            <w:r>
              <w:t>3</w:t>
            </w:r>
          </w:p>
        </w:tc>
      </w:tr>
      <w:tr w:rsidR="00A17CF8" w:rsidRPr="007A43E7" w14:paraId="5AC7578C"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1012E256" w14:textId="1F91BE51" w:rsidR="00A17CF8" w:rsidRDefault="00A17CF8" w:rsidP="00570C74">
            <w:pPr>
              <w:pStyle w:val="Smalltext"/>
            </w:pPr>
            <w:r>
              <w:t xml:space="preserve">Jindal et al, 2011 </w:t>
            </w:r>
            <w:r>
              <w:fldChar w:fldCharType="begin">
                <w:fldData xml:space="preserve">PEVuZE5vdGU+PENpdGU+PEF1dGhvcj5KaW5kYWw8L0F1dGhvcj48WWVhcj4yMDExPC9ZZWFyPjxS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instrText xml:space="preserve"> ADDIN EN.CITE </w:instrText>
            </w:r>
            <w:r>
              <w:fldChar w:fldCharType="begin">
                <w:fldData xml:space="preserve">PEVuZE5vdGU+PENpdGU+PEF1dGhvcj5KaW5kYWw8L0F1dGhvcj48WWVhcj4yMDExPC9ZZWFyPjxS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instrText xml:space="preserve"> ADDIN EN.CITE.DATA </w:instrText>
            </w:r>
            <w:r>
              <w:fldChar w:fldCharType="end"/>
            </w:r>
            <w:r>
              <w:fldChar w:fldCharType="separate"/>
            </w:r>
            <w:r>
              <w:rPr>
                <w:noProof/>
              </w:rPr>
              <w:t>[</w:t>
            </w:r>
            <w:hyperlink w:anchor="_ENREF_28" w:tooltip="Jindal, 2011 #8927" w:history="1">
              <w:r w:rsidR="00570C74">
                <w:rPr>
                  <w:noProof/>
                </w:rPr>
                <w:t>28</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4F169F76" w14:textId="19DB04CB" w:rsidR="00A17CF8" w:rsidRDefault="00A17CF8" w:rsidP="00A17CF8">
            <w:pPr>
              <w:pStyle w:val="Smalltext"/>
            </w:pPr>
            <w:r>
              <w:t xml:space="preserve">Prospective randomised double blind controlled trial </w:t>
            </w:r>
          </w:p>
          <w:p w14:paraId="31F04E41" w14:textId="77777777" w:rsidR="00A17CF8" w:rsidRDefault="00A17CF8" w:rsidP="00A17CF8">
            <w:pPr>
              <w:pStyle w:val="Smalltext"/>
            </w:pPr>
          </w:p>
          <w:p w14:paraId="3F81BE21" w14:textId="4B1EA288" w:rsidR="00A17CF8" w:rsidRPr="007A43E7" w:rsidRDefault="00A17CF8" w:rsidP="00A17CF8">
            <w:pPr>
              <w:pStyle w:val="Smalltext"/>
            </w:pPr>
            <w:r>
              <w:t>To evaluate the efficacy of adding clonidine to bupivacaine in bilateral infraorbital blocks</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1DC9AF46" w14:textId="77777777" w:rsidR="00A17CF8" w:rsidRPr="006E52C0" w:rsidRDefault="00A17CF8" w:rsidP="006E52C0">
            <w:pPr>
              <w:pStyle w:val="Small"/>
            </w:pPr>
            <w:r w:rsidRPr="006E52C0">
              <w:t>50 children aged less than 24 months</w:t>
            </w:r>
          </w:p>
          <w:p w14:paraId="3E776AE2" w14:textId="3DF8C3D5" w:rsidR="00A17CF8" w:rsidRPr="006E52C0" w:rsidRDefault="009E6DD0" w:rsidP="006E52C0">
            <w:pPr>
              <w:pStyle w:val="Small"/>
            </w:pPr>
            <w:r w:rsidRPr="006E52C0">
              <w:t xml:space="preserve">Exc: </w:t>
            </w:r>
            <w:r w:rsidR="006E52C0" w:rsidRPr="006E52C0">
              <w:t>systemic disease that compromises neurological function</w:t>
            </w:r>
          </w:p>
          <w:p w14:paraId="6A5B22FF" w14:textId="77777777" w:rsidR="009E6DD0" w:rsidRPr="006E52C0" w:rsidRDefault="009E6DD0" w:rsidP="006E52C0">
            <w:pPr>
              <w:pStyle w:val="Small"/>
            </w:pPr>
          </w:p>
          <w:p w14:paraId="3C8D8FA2" w14:textId="77777777" w:rsidR="00A17CF8" w:rsidRPr="006E52C0" w:rsidRDefault="00A17CF8" w:rsidP="006E52C0">
            <w:pPr>
              <w:pStyle w:val="Small"/>
            </w:pPr>
            <w:r w:rsidRPr="006E52C0">
              <w:t>Postoperative - cleft lip repair</w:t>
            </w:r>
          </w:p>
          <w:p w14:paraId="1DCC192A" w14:textId="77777777" w:rsidR="009E6DD0" w:rsidRPr="006E52C0" w:rsidRDefault="009E6DD0" w:rsidP="006E52C0">
            <w:pPr>
              <w:pStyle w:val="Small"/>
            </w:pPr>
          </w:p>
          <w:p w14:paraId="6F67DD5D" w14:textId="39EE1588" w:rsidR="009E6DD0" w:rsidRPr="006E52C0" w:rsidRDefault="009E6DD0" w:rsidP="006E52C0">
            <w:pPr>
              <w:pStyle w:val="Small"/>
            </w:pPr>
            <w:r w:rsidRPr="006E52C0">
              <w:t>Not stated</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5133AC5F" w14:textId="77777777" w:rsidR="00A17CF8" w:rsidRDefault="00A17CF8" w:rsidP="00A17CF8">
            <w:pPr>
              <w:pStyle w:val="Smalltext"/>
            </w:pPr>
            <w:r>
              <w:t>2 groups – participants randomised to:</w:t>
            </w:r>
          </w:p>
          <w:p w14:paraId="6C058490" w14:textId="1CAFAC68" w:rsidR="00A17CF8" w:rsidRDefault="00A17CF8" w:rsidP="00A17CF8">
            <w:pPr>
              <w:pStyle w:val="Smalltext"/>
            </w:pPr>
            <w:r>
              <w:t>Group A: 1 ml solution of clonidine 1microgram/kg &amp; 0.25% bupivacaine</w:t>
            </w:r>
          </w:p>
          <w:p w14:paraId="1A75C5DC" w14:textId="77777777" w:rsidR="00A17CF8" w:rsidRDefault="00A17CF8" w:rsidP="00A17CF8">
            <w:pPr>
              <w:pStyle w:val="Smalltext"/>
            </w:pPr>
            <w:r>
              <w:t>Group B: 1ml 0.25% bupivacaine</w:t>
            </w:r>
          </w:p>
          <w:p w14:paraId="775F76D1" w14:textId="77777777" w:rsidR="00A17CF8" w:rsidRDefault="00A17CF8" w:rsidP="00A17CF8">
            <w:pPr>
              <w:pStyle w:val="Smalltext"/>
            </w:pPr>
          </w:p>
          <w:p w14:paraId="33C2D1EB" w14:textId="77777777" w:rsidR="00A17CF8" w:rsidRDefault="00A17CF8" w:rsidP="00A17CF8">
            <w:pPr>
              <w:pStyle w:val="Smalltext"/>
            </w:pPr>
            <w:r>
              <w:t>Administered as an infraorbital block</w:t>
            </w:r>
          </w:p>
          <w:p w14:paraId="53FBE808" w14:textId="77777777" w:rsidR="00A17CF8" w:rsidRDefault="00A17CF8" w:rsidP="00A17CF8">
            <w:pPr>
              <w:pStyle w:val="Smalltext"/>
            </w:pPr>
          </w:p>
          <w:p w14:paraId="02015593" w14:textId="77777777" w:rsidR="00A17CF8" w:rsidRDefault="00A17CF8" w:rsidP="00A17CF8">
            <w:pPr>
              <w:pStyle w:val="Smalltext"/>
            </w:pPr>
            <w:r>
              <w:t>Pain scores: FLACC</w:t>
            </w:r>
          </w:p>
          <w:p w14:paraId="7EA42FC5" w14:textId="59A56818" w:rsidR="00A17CF8" w:rsidRDefault="00A17CF8" w:rsidP="00566C64">
            <w:pPr>
              <w:pStyle w:val="Smalltext"/>
            </w:pPr>
            <w:r>
              <w:t>* Analgesi</w:t>
            </w:r>
            <w:r w:rsidR="00566C64">
              <w:t>cs</w:t>
            </w:r>
            <w:r>
              <w:t xml:space="preserve"> determined by pain scores</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02539313" w14:textId="35AF3AD4" w:rsidR="00A17CF8" w:rsidRDefault="00A17CF8" w:rsidP="00A17CF8">
            <w:pPr>
              <w:pStyle w:val="Smalltext"/>
            </w:pPr>
            <w:r>
              <w:t>FLACC scores in group A slightly lower than in Group B (no p value reported). Time to rescue analgesia longer for Group A compared with Group B (p,0.05)</w:t>
            </w:r>
          </w:p>
          <w:p w14:paraId="7BC9837C" w14:textId="7159E856" w:rsidR="00A17CF8" w:rsidRPr="007A43E7" w:rsidRDefault="00A17CF8" w:rsidP="00A17CF8">
            <w:pPr>
              <w:pStyle w:val="Smalltext"/>
            </w:pPr>
          </w:p>
        </w:tc>
        <w:tc>
          <w:tcPr>
            <w:tcW w:w="958" w:type="dxa"/>
            <w:tcBorders>
              <w:top w:val="single" w:sz="4" w:space="0" w:color="A6A6A6" w:themeColor="background1" w:themeShade="A6"/>
              <w:bottom w:val="single" w:sz="4" w:space="0" w:color="A6A6A6" w:themeColor="background1" w:themeShade="A6"/>
            </w:tcBorders>
          </w:tcPr>
          <w:p w14:paraId="7CC6340A" w14:textId="751E65D9" w:rsidR="00A17CF8" w:rsidRPr="007A43E7" w:rsidRDefault="00A17CF8" w:rsidP="00A17CF8">
            <w:pPr>
              <w:pStyle w:val="Smalltext"/>
              <w:jc w:val="center"/>
            </w:pPr>
            <w:r>
              <w:t>5</w:t>
            </w:r>
          </w:p>
        </w:tc>
      </w:tr>
      <w:tr w:rsidR="00A17CF8" w:rsidRPr="007A43E7" w14:paraId="1D27578B"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37F07406" w14:textId="5152380F" w:rsidR="00A17CF8" w:rsidRPr="007A43E7" w:rsidRDefault="00A17CF8" w:rsidP="00570C74">
            <w:pPr>
              <w:pStyle w:val="Smalltext"/>
            </w:pPr>
            <w:r>
              <w:t xml:space="preserve">Jonnavithula et al, 2007 </w:t>
            </w:r>
            <w:r>
              <w:fldChar w:fldCharType="begin">
                <w:fldData xml:space="preserve">PEVuZE5vdGU+PENpdGU+PEF1dGhvcj5Kb25uYXZpdGh1bGE8L0F1dGhvcj48WWVhcj4yMDA3PC9Z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</w:fldData>
              </w:fldChar>
            </w:r>
            <w:r>
              <w:instrText xml:space="preserve"> ADDIN EN.CITE </w:instrText>
            </w:r>
            <w:r>
              <w:fldChar w:fldCharType="begin">
                <w:fldData xml:space="preserve">PEVuZE5vdGU+PENpdGU+PEF1dGhvcj5Kb25uYXZpdGh1bGE8L0F1dGhvcj48WWVhcj4yMDA3PC9Z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</w:fldData>
              </w:fldChar>
            </w:r>
            <w:r>
              <w:instrText xml:space="preserve"> ADDIN EN.CITE.DATA </w:instrText>
            </w:r>
            <w:r>
              <w:fldChar w:fldCharType="end"/>
            </w:r>
            <w:r>
              <w:fldChar w:fldCharType="separate"/>
            </w:r>
            <w:r>
              <w:rPr>
                <w:noProof/>
              </w:rPr>
              <w:t>[</w:t>
            </w:r>
            <w:hyperlink w:anchor="_ENREF_29" w:tooltip="Jonnavithula, 2007 #1712" w:history="1">
              <w:r w:rsidR="00570C74">
                <w:rPr>
                  <w:noProof/>
                </w:rPr>
                <w:t>29</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1E9FEE36" w14:textId="5DBD32EE" w:rsidR="00A17CF8" w:rsidRPr="007A43E7" w:rsidRDefault="00A17CF8" w:rsidP="00A17CF8">
            <w:pPr>
              <w:pStyle w:val="Smalltext"/>
            </w:pPr>
            <w:r w:rsidRPr="007A43E7">
              <w:t xml:space="preserve">Randomised double blinded </w:t>
            </w:r>
            <w:r>
              <w:t>(</w:t>
            </w:r>
            <w:r w:rsidRPr="007A43E7">
              <w:t>controlled</w:t>
            </w:r>
            <w:r>
              <w:t>) study</w:t>
            </w:r>
            <w:r w:rsidRPr="007A43E7">
              <w:t xml:space="preserve"> </w:t>
            </w:r>
          </w:p>
          <w:p w14:paraId="788253E6" w14:textId="77777777" w:rsidR="00A17CF8" w:rsidRPr="007A43E7" w:rsidRDefault="00A17CF8" w:rsidP="00A17CF8">
            <w:pPr>
              <w:pStyle w:val="Smalltext"/>
            </w:pPr>
          </w:p>
          <w:p w14:paraId="3AD986EE" w14:textId="77777777" w:rsidR="00A17CF8" w:rsidRPr="007A43E7" w:rsidRDefault="00A17CF8" w:rsidP="00A17CF8">
            <w:pPr>
              <w:pStyle w:val="Smalltext"/>
            </w:pPr>
            <w:r w:rsidRPr="007A43E7">
              <w:t xml:space="preserve">To compared the efficacy of pethidine as an adjuvant to bupivacaine with the efficacy of bupivacaine alone for infra-orbital nerve block in alleviating </w:t>
            </w:r>
            <w:r w:rsidRPr="007A43E7">
              <w:lastRenderedPageBreak/>
              <w:t>postoperative pain in children undergoing cleft lip repair</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461A3359" w14:textId="77777777" w:rsidR="00A17CF8" w:rsidRPr="006E52C0" w:rsidRDefault="00A17CF8" w:rsidP="00A17CF8">
            <w:pPr>
              <w:pStyle w:val="Smalltext"/>
            </w:pPr>
            <w:r w:rsidRPr="006E52C0">
              <w:lastRenderedPageBreak/>
              <w:t xml:space="preserve">40 children aged 5 – 60 months </w:t>
            </w:r>
          </w:p>
          <w:p w14:paraId="6B9FC204" w14:textId="76D123E5" w:rsidR="00A17CF8" w:rsidRPr="006E52C0" w:rsidRDefault="009E6DD0" w:rsidP="00A17CF8">
            <w:pPr>
              <w:pStyle w:val="Smalltext"/>
            </w:pPr>
            <w:r w:rsidRPr="006E52C0">
              <w:t>Exc:</w:t>
            </w:r>
            <w:r w:rsidR="006E52C0" w:rsidRPr="006E52C0">
              <w:t xml:space="preserve"> major systemic illness</w:t>
            </w:r>
          </w:p>
          <w:p w14:paraId="6CA6C7B9" w14:textId="77777777" w:rsidR="009E6DD0" w:rsidRPr="006E52C0" w:rsidRDefault="009E6DD0" w:rsidP="00A17CF8">
            <w:pPr>
              <w:pStyle w:val="Smalltext"/>
            </w:pPr>
          </w:p>
          <w:p w14:paraId="6AE30198" w14:textId="009CD7FC" w:rsidR="00A17CF8" w:rsidRPr="006E52C0" w:rsidRDefault="00A17CF8" w:rsidP="00A17CF8">
            <w:pPr>
              <w:pStyle w:val="Smalltext"/>
            </w:pPr>
            <w:r w:rsidRPr="006E52C0">
              <w:t>Postoperative - cleft lip repair</w:t>
            </w:r>
          </w:p>
          <w:p w14:paraId="21C12506" w14:textId="77777777" w:rsidR="00A17CF8" w:rsidRPr="006E52C0" w:rsidRDefault="00A17CF8" w:rsidP="00A17CF8">
            <w:pPr>
              <w:pStyle w:val="Smalltext"/>
            </w:pPr>
          </w:p>
          <w:p w14:paraId="09B613F3" w14:textId="77777777" w:rsidR="00A17CF8" w:rsidRPr="006E52C0" w:rsidRDefault="00A17CF8" w:rsidP="00A17CF8">
            <w:pPr>
              <w:pStyle w:val="Smalltext"/>
            </w:pPr>
            <w:r w:rsidRPr="006E52C0">
              <w:t>Not stated</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292810AB" w14:textId="77777777" w:rsidR="00A17CF8" w:rsidRDefault="00A17CF8" w:rsidP="00A17CF8">
            <w:pPr>
              <w:pStyle w:val="Smalltext"/>
            </w:pPr>
            <w:r>
              <w:t>2 groups – participants randomised to:</w:t>
            </w:r>
          </w:p>
          <w:p w14:paraId="01143D3A" w14:textId="77777777" w:rsidR="00A17CF8" w:rsidRPr="007A43E7" w:rsidRDefault="00A17CF8" w:rsidP="00A17CF8">
            <w:pPr>
              <w:pStyle w:val="Smalltext"/>
            </w:pPr>
            <w:r w:rsidRPr="007A43E7">
              <w:t xml:space="preserve">Group B -  1 ml of 0.25% bupivacaine </w:t>
            </w:r>
          </w:p>
          <w:p w14:paraId="007D8A07" w14:textId="77777777" w:rsidR="00A17CF8" w:rsidRPr="007A43E7" w:rsidRDefault="00A17CF8" w:rsidP="00A17CF8">
            <w:pPr>
              <w:pStyle w:val="Smalltext"/>
            </w:pPr>
            <w:r w:rsidRPr="007A43E7">
              <w:t>Group P - 1 ml of 0.25% bupivacaine +</w:t>
            </w:r>
          </w:p>
          <w:p w14:paraId="0F3ABA01" w14:textId="77777777" w:rsidR="00A17CF8" w:rsidRDefault="00A17CF8" w:rsidP="00A17CF8">
            <w:pPr>
              <w:pStyle w:val="Smalltext"/>
            </w:pPr>
            <w:r w:rsidRPr="007A43E7">
              <w:t>0.25 mg.kg)1 body weight pethidine</w:t>
            </w:r>
          </w:p>
          <w:p w14:paraId="5AFE5FD9" w14:textId="77777777" w:rsidR="00A17CF8" w:rsidRDefault="00A17CF8" w:rsidP="00A17CF8">
            <w:pPr>
              <w:pStyle w:val="Smalltext"/>
            </w:pPr>
          </w:p>
          <w:p w14:paraId="6B24EB9C" w14:textId="6BAFFD78" w:rsidR="00A17CF8" w:rsidRPr="007A43E7" w:rsidRDefault="00A17CF8" w:rsidP="00A17CF8">
            <w:pPr>
              <w:pStyle w:val="Smalltext"/>
            </w:pPr>
            <w:r>
              <w:t>Pain scores: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2A04C1C5" w14:textId="77777777" w:rsidR="00A17CF8" w:rsidRDefault="00A17CF8" w:rsidP="00A17CF8">
            <w:pPr>
              <w:pStyle w:val="Smalltext"/>
            </w:pPr>
            <w:r w:rsidRPr="007A43E7">
              <w:t>No difference</w:t>
            </w:r>
            <w:r>
              <w:t xml:space="preserve"> in the highest FLACC scores achieved  </w:t>
            </w:r>
            <w:r w:rsidRPr="007A43E7">
              <w:t>between the two gr</w:t>
            </w:r>
            <w:r>
              <w:t>oups p = 0.15, (</w:t>
            </w:r>
            <w:r>
              <w:sym w:font="Symbol" w:char="F063"/>
            </w:r>
            <w:r w:rsidRPr="00DD6A32">
              <w:rPr>
                <w:vertAlign w:val="superscript"/>
              </w:rPr>
              <w:t>2</w:t>
            </w:r>
            <w:r>
              <w:t xml:space="preserve"> = 2.66, </w:t>
            </w:r>
            <w:r w:rsidRPr="007A43E7">
              <w:t>df = 1)</w:t>
            </w:r>
          </w:p>
          <w:p w14:paraId="026FA670" w14:textId="22814B82" w:rsidR="00A17CF8" w:rsidRPr="007A43E7" w:rsidRDefault="00A17CF8" w:rsidP="00A17CF8">
            <w:pPr>
              <w:pStyle w:val="Smalltext"/>
            </w:pPr>
            <w:r>
              <w:t xml:space="preserve">No difference in UMSS scores between the two groups p = 0.274 </w:t>
            </w:r>
            <w:r w:rsidRPr="008B767F">
              <w:t>(</w:t>
            </w:r>
            <w:r w:rsidRPr="008B767F">
              <w:sym w:font="Symbol" w:char="F063"/>
            </w:r>
            <w:r w:rsidRPr="008B767F">
              <w:rPr>
                <w:vertAlign w:val="superscript"/>
              </w:rPr>
              <w:t>2</w:t>
            </w:r>
            <w:r>
              <w:t xml:space="preserve"> = 2.59</w:t>
            </w:r>
            <w:r w:rsidRPr="008B767F">
              <w:t xml:space="preserve">, </w:t>
            </w:r>
            <w:r>
              <w:t>df = 2</w:t>
            </w:r>
            <w:r w:rsidRPr="008B767F">
              <w:t>)</w:t>
            </w:r>
          </w:p>
        </w:tc>
        <w:tc>
          <w:tcPr>
            <w:tcW w:w="958" w:type="dxa"/>
            <w:tcBorders>
              <w:top w:val="single" w:sz="4" w:space="0" w:color="A6A6A6" w:themeColor="background1" w:themeShade="A6"/>
              <w:bottom w:val="single" w:sz="4" w:space="0" w:color="A6A6A6" w:themeColor="background1" w:themeShade="A6"/>
            </w:tcBorders>
          </w:tcPr>
          <w:p w14:paraId="1050CB11" w14:textId="441FD925" w:rsidR="00A17CF8" w:rsidRPr="007A43E7" w:rsidRDefault="00A17CF8" w:rsidP="00A17CF8">
            <w:pPr>
              <w:pStyle w:val="Smalltext"/>
              <w:jc w:val="center"/>
            </w:pPr>
            <w:r>
              <w:t>3</w:t>
            </w:r>
          </w:p>
          <w:p w14:paraId="068AFD62" w14:textId="77777777" w:rsidR="00A17CF8" w:rsidRPr="007A43E7" w:rsidRDefault="00A17CF8" w:rsidP="00A17CF8">
            <w:pPr>
              <w:pStyle w:val="Smalltext"/>
              <w:jc w:val="center"/>
            </w:pPr>
          </w:p>
        </w:tc>
      </w:tr>
      <w:tr w:rsidR="00A17CF8" w:rsidRPr="007A43E7" w14:paraId="7B589974"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09563927" w14:textId="0B8FB83C" w:rsidR="00A17CF8" w:rsidRPr="007A43E7" w:rsidRDefault="00A17CF8" w:rsidP="00570C74">
            <w:pPr>
              <w:pStyle w:val="Smalltext"/>
            </w:pPr>
            <w:r>
              <w:lastRenderedPageBreak/>
              <w:t xml:space="preserve">Jonnavithula et al, 2010 </w:t>
            </w:r>
            <w:r>
              <w:fldChar w:fldCharType="begin">
                <w:fldData xml:space="preserve">PEVuZE5vdGU+PENpdGU+PEF1dGhvcj5Kb25uYXZpdGh1bGE8L0F1dGhvcj48WWVhcj4yMDEwPC9Z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</w:fldData>
              </w:fldChar>
            </w:r>
            <w:r>
              <w:instrText xml:space="preserve"> ADDIN EN.CITE </w:instrText>
            </w:r>
            <w:r>
              <w:fldChar w:fldCharType="begin">
                <w:fldData xml:space="preserve">PEVuZE5vdGU+PENpdGU+PEF1dGhvcj5Kb25uYXZpdGh1bGE8L0F1dGhvcj48WWVhcj4yMDEwPC9Z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</w:fldData>
              </w:fldChar>
            </w:r>
            <w:r>
              <w:instrText xml:space="preserve"> ADDIN EN.CITE.DATA </w:instrText>
            </w:r>
            <w:r>
              <w:fldChar w:fldCharType="end"/>
            </w:r>
            <w:r>
              <w:fldChar w:fldCharType="separate"/>
            </w:r>
            <w:r>
              <w:rPr>
                <w:noProof/>
              </w:rPr>
              <w:t>[</w:t>
            </w:r>
            <w:hyperlink w:anchor="_ENREF_30" w:tooltip="Jonnavithula, 2010 #1713" w:history="1">
              <w:r w:rsidR="00570C74">
                <w:rPr>
                  <w:noProof/>
                </w:rPr>
                <w:t>30</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4BDB55D9" w14:textId="77777777" w:rsidR="00A17CF8" w:rsidRPr="007A43E7" w:rsidRDefault="00A17CF8" w:rsidP="00A17CF8">
            <w:pPr>
              <w:pStyle w:val="Smalltext"/>
            </w:pPr>
            <w:r w:rsidRPr="007A43E7">
              <w:t>Randomised controlled trial</w:t>
            </w:r>
          </w:p>
          <w:p w14:paraId="38794704" w14:textId="77777777" w:rsidR="00A17CF8" w:rsidRPr="007A43E7" w:rsidRDefault="00A17CF8" w:rsidP="00A17CF8">
            <w:pPr>
              <w:pStyle w:val="Smalltext"/>
            </w:pPr>
          </w:p>
          <w:p w14:paraId="1FA62E7C" w14:textId="4A877164" w:rsidR="00A17CF8" w:rsidRPr="007A43E7" w:rsidRDefault="00A17CF8" w:rsidP="00A17CF8">
            <w:pPr>
              <w:pStyle w:val="Smalltext"/>
            </w:pPr>
            <w:r w:rsidRPr="007A43E7">
              <w:t>To evaluate the efficacy of palatal block in children with cleft palate undergoing palatoplasty by evaluating its effects on intraoperative an</w:t>
            </w:r>
            <w:r>
              <w:t>a</w:t>
            </w:r>
            <w:r w:rsidRPr="007A43E7">
              <w:t>esthetic requirement, postoperative analgesia and parental satisfaction.</w:t>
            </w:r>
          </w:p>
          <w:p w14:paraId="45521035" w14:textId="77777777" w:rsidR="00A17CF8" w:rsidRPr="007A43E7" w:rsidRDefault="00A17CF8" w:rsidP="00A17CF8">
            <w:pPr>
              <w:pStyle w:val="Smalltext"/>
            </w:pPr>
          </w:p>
        </w:tc>
        <w:tc>
          <w:tcPr>
            <w:tcW w:w="2410" w:type="dxa"/>
            <w:tcBorders>
              <w:top w:val="single" w:sz="4" w:space="0" w:color="A6A6A6" w:themeColor="background1" w:themeShade="A6"/>
              <w:bottom w:val="single" w:sz="4" w:space="0" w:color="A6A6A6" w:themeColor="background1" w:themeShade="A6"/>
            </w:tcBorders>
            <w:shd w:val="clear" w:color="auto" w:fill="auto"/>
          </w:tcPr>
          <w:p w14:paraId="78448DD4" w14:textId="77777777" w:rsidR="00A17CF8" w:rsidRPr="006E52C0" w:rsidRDefault="00A17CF8" w:rsidP="00A17CF8">
            <w:pPr>
              <w:pStyle w:val="Smalltext"/>
            </w:pPr>
            <w:r w:rsidRPr="006E52C0">
              <w:t>45 children aged 8 – 62 months</w:t>
            </w:r>
          </w:p>
          <w:p w14:paraId="72D1F6BD" w14:textId="0099B4C5" w:rsidR="00A17CF8" w:rsidRPr="006E52C0" w:rsidRDefault="009E6DD0" w:rsidP="006E52C0">
            <w:pPr>
              <w:pStyle w:val="Smalltext"/>
            </w:pPr>
            <w:r w:rsidRPr="006E52C0">
              <w:t>Exc:</w:t>
            </w:r>
            <w:r w:rsidR="006E52C0" w:rsidRPr="006E52C0">
              <w:t xml:space="preserve"> major illness, associated congenital anomalies</w:t>
            </w:r>
          </w:p>
          <w:p w14:paraId="055722E8" w14:textId="77777777" w:rsidR="009E6DD0" w:rsidRPr="006E52C0" w:rsidRDefault="009E6DD0" w:rsidP="00A17CF8">
            <w:pPr>
              <w:pStyle w:val="Smalltext"/>
            </w:pPr>
          </w:p>
          <w:p w14:paraId="7BF3A1E0" w14:textId="00913031" w:rsidR="00A17CF8" w:rsidRPr="006E52C0" w:rsidRDefault="00A17CF8" w:rsidP="00A17CF8">
            <w:pPr>
              <w:pStyle w:val="Smalltext"/>
            </w:pPr>
            <w:r w:rsidRPr="006E52C0">
              <w:t>Postoperative - cleft lip repair</w:t>
            </w:r>
          </w:p>
          <w:p w14:paraId="4C95F9E6" w14:textId="77777777" w:rsidR="00A17CF8" w:rsidRPr="006E52C0" w:rsidRDefault="00A17CF8" w:rsidP="00A17CF8">
            <w:pPr>
              <w:pStyle w:val="Smalltext"/>
            </w:pPr>
          </w:p>
          <w:p w14:paraId="30A0B935" w14:textId="77777777" w:rsidR="00A17CF8" w:rsidRPr="006E52C0" w:rsidRDefault="00A17CF8" w:rsidP="00A17CF8">
            <w:pPr>
              <w:pStyle w:val="Smalltext"/>
            </w:pPr>
            <w:r w:rsidRPr="006E52C0">
              <w:t>Postoperative recovery room</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20EDF920" w14:textId="77777777" w:rsidR="00A17CF8" w:rsidRDefault="00A17CF8" w:rsidP="00A17CF8">
            <w:pPr>
              <w:pStyle w:val="Smalltext"/>
            </w:pPr>
            <w:r>
              <w:t>3 groups – participants randomised to:</w:t>
            </w:r>
          </w:p>
          <w:p w14:paraId="647B166A" w14:textId="77777777" w:rsidR="00A17CF8" w:rsidRPr="007A43E7" w:rsidRDefault="00A17CF8" w:rsidP="00A17CF8">
            <w:pPr>
              <w:pStyle w:val="Smalltext"/>
            </w:pPr>
            <w:r w:rsidRPr="007A43E7">
              <w:t>Group NB - no block for control,</w:t>
            </w:r>
          </w:p>
          <w:p w14:paraId="6117DFE2" w14:textId="77777777" w:rsidR="00A17CF8" w:rsidRPr="007A43E7" w:rsidRDefault="00A17CF8" w:rsidP="00A17CF8">
            <w:pPr>
              <w:pStyle w:val="Smalltext"/>
            </w:pPr>
            <w:r w:rsidRPr="007A43E7">
              <w:t>Group S - 0.5 ml of normal saline</w:t>
            </w:r>
          </w:p>
          <w:p w14:paraId="599BC52D" w14:textId="77777777" w:rsidR="00A17CF8" w:rsidRDefault="00A17CF8" w:rsidP="00A17CF8">
            <w:pPr>
              <w:pStyle w:val="Smalltext"/>
            </w:pPr>
            <w:r w:rsidRPr="007A43E7">
              <w:t>Group B - 0.5 ml of 0.25% bupivacaine</w:t>
            </w:r>
          </w:p>
          <w:p w14:paraId="47E82E6E" w14:textId="77777777" w:rsidR="00A17CF8" w:rsidRDefault="00A17CF8" w:rsidP="00A17CF8">
            <w:pPr>
              <w:pStyle w:val="Smalltext"/>
            </w:pPr>
          </w:p>
          <w:p w14:paraId="4354A1C0" w14:textId="77777777" w:rsidR="00A17CF8" w:rsidRDefault="00A17CF8" w:rsidP="00A17CF8">
            <w:pPr>
              <w:pStyle w:val="Smalltext"/>
            </w:pPr>
            <w:r>
              <w:t>Pain scores: FLACC</w:t>
            </w:r>
          </w:p>
          <w:p w14:paraId="6BF4D936" w14:textId="11BF9A21" w:rsidR="00A17CF8" w:rsidRPr="007A43E7" w:rsidRDefault="00566C64" w:rsidP="00A17CF8">
            <w:pPr>
              <w:pStyle w:val="Smalltext"/>
            </w:pPr>
            <w:r>
              <w:t>* Analgesics</w:t>
            </w:r>
            <w:r w:rsidR="00A17CF8">
              <w:t xml:space="preserve"> determined by pain scores</w:t>
            </w:r>
            <w:r w:rsidR="00A17CF8" w:rsidRPr="007A43E7">
              <w:t xml:space="preserve"> </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2B3DCCFA" w14:textId="77777777" w:rsidR="00A17CF8" w:rsidRPr="007A43E7" w:rsidRDefault="00A17CF8" w:rsidP="00A17CF8">
            <w:pPr>
              <w:pStyle w:val="Smalltext"/>
            </w:pPr>
            <w:r w:rsidRPr="007A43E7">
              <w:t xml:space="preserve">The mean FLACC scores in group NB were higher than those in groups S and B. </w:t>
            </w:r>
          </w:p>
          <w:p w14:paraId="0B952C8D" w14:textId="77777777" w:rsidR="00A17CF8" w:rsidRDefault="00A17CF8" w:rsidP="00A17CF8">
            <w:pPr>
              <w:pStyle w:val="Smalltext"/>
            </w:pPr>
            <w:r w:rsidRPr="007A43E7">
              <w:t>The Area Under Curve (AUC) of FLACC scores of group NB were greater than group B and S but no difference between group B and group S</w:t>
            </w:r>
            <w:r>
              <w:t xml:space="preserve"> (p ~0.000)</w:t>
            </w:r>
          </w:p>
          <w:p w14:paraId="1FCDA9EF" w14:textId="074D5566" w:rsidR="00A17CF8" w:rsidRDefault="00A17CF8" w:rsidP="00A17CF8">
            <w:pPr>
              <w:pStyle w:val="Smalltext"/>
            </w:pPr>
            <w:r>
              <w:t>Time to rescue analgesic was less and the number of doses greater in the NB group (p ~0.000)</w:t>
            </w:r>
          </w:p>
          <w:p w14:paraId="7CED5D12" w14:textId="6BC50E90" w:rsidR="00A17CF8" w:rsidRPr="007A43E7" w:rsidRDefault="00A17CF8" w:rsidP="00A17CF8">
            <w:pPr>
              <w:pStyle w:val="Smalltext"/>
            </w:pPr>
            <w:r>
              <w:t xml:space="preserve">Parental satisfaction with pain relief lowest in NB group (p ~0.000) </w:t>
            </w:r>
          </w:p>
        </w:tc>
        <w:tc>
          <w:tcPr>
            <w:tcW w:w="958" w:type="dxa"/>
            <w:tcBorders>
              <w:top w:val="single" w:sz="4" w:space="0" w:color="A6A6A6" w:themeColor="background1" w:themeShade="A6"/>
              <w:bottom w:val="single" w:sz="4" w:space="0" w:color="A6A6A6" w:themeColor="background1" w:themeShade="A6"/>
            </w:tcBorders>
          </w:tcPr>
          <w:p w14:paraId="39187BF8" w14:textId="074F14CF" w:rsidR="00A17CF8" w:rsidRPr="007A43E7" w:rsidRDefault="00A17CF8" w:rsidP="00A17CF8">
            <w:pPr>
              <w:pStyle w:val="Smalltext"/>
              <w:jc w:val="center"/>
            </w:pPr>
            <w:r>
              <w:t>3</w:t>
            </w:r>
          </w:p>
        </w:tc>
      </w:tr>
      <w:tr w:rsidR="00A17CF8" w:rsidRPr="007A43E7" w14:paraId="33B6A272"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0E47629E" w14:textId="1C1F7E45" w:rsidR="00A17CF8" w:rsidRDefault="00A17CF8" w:rsidP="00570C74">
            <w:pPr>
              <w:pStyle w:val="Smalltext"/>
            </w:pPr>
            <w:r>
              <w:t xml:space="preserve">Kil et al, 2012 </w:t>
            </w:r>
            <w:r>
              <w:fldChar w:fldCharType="begin"/>
            </w:r>
            <w:r>
              <w:instrText xml:space="preserve"> ADDIN EN.CITE &lt;EndNote&gt;&lt;Cite ExcludeYear="1"&gt;&lt;Author&gt;Kil&lt;/Author&gt;&lt;RecNum&gt;9231&lt;/RecNum&gt;&lt;DisplayText&gt;[31]&lt;/DisplayText&gt;&lt;record&gt;&lt;rec-number&gt;9231&lt;/rec-number&gt;&lt;foreign-keys&gt;&lt;key app="EN" db-id="tvzzvf9xytse06e0ef65d09vtp0tsda05zfd"&gt;9231&lt;/key&gt;&lt;/foreign-keys&gt;&lt;ref-type name="Journal Article"&gt;17&lt;/ref-type&gt;&lt;contributors&gt;&lt;authors&gt;&lt;author&gt;Kil, Hae K.&lt;/author&gt;&lt;author&gt;Kim, Won O.&lt;/author&gt;&lt;author&gt;Han, Sang W.&lt;/author&gt;&lt;author&gt;Kwon, Youngjun&lt;/author&gt;&lt;author&gt;Lee, Aerina&lt;/author&gt;&lt;author&gt;Hong, Jeong-Yeon&lt;/author&gt;&lt;/authors&gt;&lt;/contributors&gt;&lt;titles&gt;&lt;title&gt;Psychological and behavioral effects of chloral hydrate in day-case pediatric surgery: a randomized, observer-blinded study&lt;/title&gt;&lt;secondary-title&gt;Journal of Pediatric Surgery&lt;/secondary-title&gt;&lt;/titles&gt;&lt;periodical&gt;&lt;full-title&gt;Journal of Pediatric Surgery&lt;/full-title&gt;&lt;/periodical&gt;&lt;pages&gt;1592-1599&lt;/pages&gt;&lt;volume&gt;47&lt;/volume&gt;&lt;number&gt;8&lt;/number&gt;&lt;dates&gt;&lt;year&gt;2012&lt;/year&gt;&lt;/dates&gt;&lt;publisher&gt;Elsevier&lt;/publisher&gt;&lt;urls&gt;&lt;related-urls&gt;&lt;url&gt;http://www.jpedsurg.org/article/S0022-3468(12)00003-6/abstract&lt;/url&gt;&lt;/related-urls&gt;&lt;/urls&gt;&lt;electronic-resource-num&gt;10.1016/j.jpedsurg.2011.12.025&lt;/electronic-resource-num&gt;&lt;access-date&gt;2014/10/27&lt;/access-date&gt;&lt;/record&gt;&lt;/Cite&gt;&lt;/EndNote&gt;</w:instrText>
            </w:r>
            <w:r>
              <w:fldChar w:fldCharType="separate"/>
            </w:r>
            <w:r>
              <w:rPr>
                <w:noProof/>
              </w:rPr>
              <w:t>[</w:t>
            </w:r>
            <w:hyperlink w:anchor="_ENREF_31" w:tooltip="Kil, 2012 #9231" w:history="1">
              <w:r w:rsidR="00570C74">
                <w:rPr>
                  <w:noProof/>
                </w:rPr>
                <w:t>31</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57693C5B" w14:textId="16F1F508" w:rsidR="00A17CF8" w:rsidRDefault="00A17CF8" w:rsidP="00A17CF8">
            <w:pPr>
              <w:pStyle w:val="Smalltext"/>
            </w:pPr>
            <w:r>
              <w:t xml:space="preserve">Prospective, randomized, </w:t>
            </w:r>
            <w:r w:rsidRPr="003524D3">
              <w:t xml:space="preserve">observer-blinded </w:t>
            </w:r>
            <w:r>
              <w:t xml:space="preserve">(placebo controlled) </w:t>
            </w:r>
            <w:r w:rsidRPr="003524D3">
              <w:t>study</w:t>
            </w:r>
          </w:p>
          <w:p w14:paraId="7B3D417A" w14:textId="77777777" w:rsidR="00A17CF8" w:rsidRDefault="00A17CF8" w:rsidP="00A17CF8">
            <w:pPr>
              <w:pStyle w:val="Smalltext"/>
            </w:pPr>
          </w:p>
          <w:p w14:paraId="366533F7" w14:textId="3E2C74BE" w:rsidR="00A17CF8" w:rsidRPr="003524D3" w:rsidRDefault="00A17CF8" w:rsidP="00A17CF8">
            <w:pPr>
              <w:pStyle w:val="Smalltext"/>
            </w:pPr>
            <w:r>
              <w:t>T</w:t>
            </w:r>
            <w:r w:rsidRPr="003524D3">
              <w:t>o evaluate the effects of oral chloral hydrate on perioperative psychological and behavioural phenomena in children.</w:t>
            </w:r>
          </w:p>
          <w:p w14:paraId="639EEECF" w14:textId="106912E9" w:rsidR="00A17CF8" w:rsidRDefault="00A17CF8" w:rsidP="00A17CF8">
            <w:pPr>
              <w:pStyle w:val="Smalltext"/>
            </w:pPr>
          </w:p>
        </w:tc>
        <w:tc>
          <w:tcPr>
            <w:tcW w:w="2410" w:type="dxa"/>
            <w:tcBorders>
              <w:top w:val="single" w:sz="4" w:space="0" w:color="A6A6A6" w:themeColor="background1" w:themeShade="A6"/>
              <w:bottom w:val="single" w:sz="4" w:space="0" w:color="A6A6A6" w:themeColor="background1" w:themeShade="A6"/>
            </w:tcBorders>
            <w:shd w:val="clear" w:color="auto" w:fill="auto"/>
          </w:tcPr>
          <w:p w14:paraId="301BC2EA" w14:textId="77777777" w:rsidR="00A17CF8" w:rsidRPr="006E52C0" w:rsidRDefault="00A17CF8" w:rsidP="00A17CF8">
            <w:pPr>
              <w:pStyle w:val="Smalltext"/>
            </w:pPr>
            <w:r w:rsidRPr="006E52C0">
              <w:t>100 children aged 1 – 5 years</w:t>
            </w:r>
          </w:p>
          <w:p w14:paraId="341165D2" w14:textId="7A66E59F" w:rsidR="00A17CF8" w:rsidRPr="006E52C0" w:rsidRDefault="009E6DD0" w:rsidP="00A17CF8">
            <w:pPr>
              <w:pStyle w:val="Smalltext"/>
            </w:pPr>
            <w:r w:rsidRPr="006E52C0">
              <w:t>Exc:</w:t>
            </w:r>
            <w:r w:rsidR="006E52C0" w:rsidRPr="006E52C0">
              <w:t xml:space="preserve"> Behavioural disorders and use of psychiatric medications</w:t>
            </w:r>
          </w:p>
          <w:p w14:paraId="5085F5F7" w14:textId="77777777" w:rsidR="009E6DD0" w:rsidRPr="006E52C0" w:rsidRDefault="009E6DD0" w:rsidP="00A17CF8">
            <w:pPr>
              <w:pStyle w:val="Smalltext"/>
            </w:pPr>
          </w:p>
          <w:p w14:paraId="680ADA93" w14:textId="77777777" w:rsidR="00A17CF8" w:rsidRPr="006E52C0" w:rsidRDefault="00A17CF8" w:rsidP="00A17CF8">
            <w:pPr>
              <w:pStyle w:val="Smalltext"/>
            </w:pPr>
            <w:r w:rsidRPr="006E52C0">
              <w:t>Postoperative: orchiopexy</w:t>
            </w:r>
          </w:p>
          <w:p w14:paraId="24449AE9" w14:textId="77777777" w:rsidR="00A17CF8" w:rsidRPr="006E52C0" w:rsidRDefault="00A17CF8" w:rsidP="00A17CF8">
            <w:pPr>
              <w:pStyle w:val="Smalltext"/>
            </w:pPr>
          </w:p>
          <w:p w14:paraId="76F790B7" w14:textId="1B2A76BF" w:rsidR="00A17CF8" w:rsidRPr="006E52C0" w:rsidRDefault="00A17CF8" w:rsidP="00A17CF8">
            <w:pPr>
              <w:pStyle w:val="Smalltext"/>
            </w:pPr>
            <w:r w:rsidRPr="006E52C0">
              <w:t>Day surgery unit</w:t>
            </w:r>
          </w:p>
          <w:p w14:paraId="633C69DE" w14:textId="12D748A7" w:rsidR="00A17CF8" w:rsidRPr="006E52C0" w:rsidRDefault="00A17CF8" w:rsidP="00A17CF8">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176B9B7B" w14:textId="77777777" w:rsidR="00A17CF8" w:rsidRDefault="00A17CF8" w:rsidP="00A17CF8">
            <w:pPr>
              <w:pStyle w:val="Smalltext"/>
            </w:pPr>
            <w:r>
              <w:t>2 groups – participants randomised to:</w:t>
            </w:r>
          </w:p>
          <w:p w14:paraId="6EA73BBD" w14:textId="77777777" w:rsidR="00A17CF8" w:rsidRDefault="00A17CF8" w:rsidP="00A17CF8">
            <w:pPr>
              <w:pStyle w:val="Smalltext"/>
            </w:pPr>
            <w:r>
              <w:t>CH group: 40mg/kg chloral hydrate</w:t>
            </w:r>
          </w:p>
          <w:p w14:paraId="530D4591" w14:textId="77777777" w:rsidR="00A17CF8" w:rsidRDefault="00A17CF8" w:rsidP="00A17CF8">
            <w:pPr>
              <w:pStyle w:val="Smalltext"/>
            </w:pPr>
            <w:r>
              <w:t>Placebo group: placebo in appropriate volume</w:t>
            </w:r>
          </w:p>
          <w:p w14:paraId="3F329E52" w14:textId="77777777" w:rsidR="00A17CF8" w:rsidRDefault="00A17CF8" w:rsidP="00A17CF8">
            <w:pPr>
              <w:pStyle w:val="Smalltext"/>
            </w:pPr>
          </w:p>
          <w:p w14:paraId="5D41CEA3" w14:textId="7E236BDD" w:rsidR="00A17CF8" w:rsidRPr="00142E65" w:rsidRDefault="00A17CF8" w:rsidP="00A17CF8">
            <w:pPr>
              <w:pStyle w:val="Smalltext"/>
            </w:pPr>
            <w:r w:rsidRPr="00142E65">
              <w:t>Pain scores: FLACC</w:t>
            </w:r>
            <w:r>
              <w:t>, CHEOPS (not blinded)</w:t>
            </w:r>
          </w:p>
          <w:p w14:paraId="1FB64E5B" w14:textId="63C758FD" w:rsidR="00A17CF8" w:rsidRDefault="00566C64" w:rsidP="00A17CF8">
            <w:pPr>
              <w:pStyle w:val="Smalltext"/>
            </w:pPr>
            <w:r>
              <w:t>* Analgesics</w:t>
            </w:r>
            <w:r w:rsidR="00A17CF8" w:rsidRPr="00142E65">
              <w:t xml:space="preserve"> determined by pain scores</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43DD3741" w14:textId="4B53D158" w:rsidR="00A17CF8" w:rsidRDefault="00A17CF8" w:rsidP="00A17CF8">
            <w:pPr>
              <w:pStyle w:val="Smalltext"/>
            </w:pPr>
            <w:r>
              <w:t>FLACC and CHEOPS scores lower in the CH group (p &lt; 0.05). Fewer participants in CH group required rescue analgesic (p = 0.01)</w:t>
            </w:r>
          </w:p>
          <w:p w14:paraId="2FE8B155" w14:textId="333D1788" w:rsidR="00A17CF8" w:rsidRDefault="00A17CF8" w:rsidP="00A17CF8">
            <w:pPr>
              <w:pStyle w:val="Smalltext"/>
            </w:pPr>
            <w:r>
              <w:t>Anxiety scores lower in the CH group (45.7 vs 28.8, p &lt; 0.001). Induction compliance of CH group better than control group (3.2 vs 4.8). Postoperative sedation was more frequent (62.7% vs 20.4%) in CH group. Postoperative emergence delirium and maladaptive behaviour changes similar between groups.</w:t>
            </w:r>
          </w:p>
        </w:tc>
        <w:tc>
          <w:tcPr>
            <w:tcW w:w="958" w:type="dxa"/>
            <w:tcBorders>
              <w:top w:val="single" w:sz="4" w:space="0" w:color="A6A6A6" w:themeColor="background1" w:themeShade="A6"/>
              <w:bottom w:val="single" w:sz="4" w:space="0" w:color="A6A6A6" w:themeColor="background1" w:themeShade="A6"/>
            </w:tcBorders>
          </w:tcPr>
          <w:p w14:paraId="0CE7CD2B" w14:textId="24C496D5" w:rsidR="00A17CF8" w:rsidRDefault="00A17CF8" w:rsidP="00A17CF8">
            <w:pPr>
              <w:pStyle w:val="Smalltext"/>
              <w:jc w:val="center"/>
            </w:pPr>
            <w:r>
              <w:t>5</w:t>
            </w:r>
          </w:p>
        </w:tc>
      </w:tr>
      <w:tr w:rsidR="00A17CF8" w:rsidRPr="007A43E7" w14:paraId="502F7D66"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650E7E7D" w14:textId="3A5F5ED9" w:rsidR="00A17CF8" w:rsidRDefault="00A17CF8" w:rsidP="00570C74">
            <w:pPr>
              <w:pStyle w:val="Smalltext"/>
            </w:pPr>
            <w:r>
              <w:t>Ki</w:t>
            </w:r>
            <w:r w:rsidR="006E52C0">
              <w:t>m</w:t>
            </w:r>
            <w:r>
              <w:t xml:space="preserve"> et al, 2014 </w:t>
            </w:r>
            <w:r>
              <w:fldChar w:fldCharType="begin"/>
            </w:r>
            <w:r>
              <w:instrText xml:space="preserve"> ADDIN EN.CITE &lt;EndNote&gt;&lt;Cite&gt;&lt;Author&gt;Kim&lt;/Author&gt;&lt;Year&gt;2014&lt;/Year&gt;&lt;RecNum&gt;9061&lt;/RecNum&gt;&lt;DisplayText&gt;[33]&lt;/DisplayText&gt;&lt;record&gt;&lt;rec-number&gt;9061&lt;/rec-number&gt;&lt;foreign-keys&gt;&lt;key app="EN" db-id="tvzzvf9xytse06e0ef65d09vtp0tsda05zfd"&gt;9061&lt;/key&gt;&lt;/foreign-keys&gt;&lt;ref-type name="Journal Article"&gt;17&lt;/ref-type&gt;&lt;contributors&gt;&lt;authors&gt;&lt;author&gt;Kim, Na Young&lt;/author&gt;&lt;author&gt;Kim, So Yeon&lt;/author&gt;&lt;author&gt;Yoon, Hye Jin&lt;/author&gt;&lt;author&gt;Kil, Hae Keum&lt;/author&gt;&lt;/authors&gt;&lt;/contributors&gt;&lt;titles&gt;&lt;title&gt;Effect of Dexmedetomidine on Sevoflurane Requirements and Emergence Agitation in Children Undergoing Ambulatory Surgery&lt;/title&gt;&lt;secondary-title&gt;Yonsei medical journal&lt;/secondary-title&gt;&lt;/titles&gt;&lt;periodical&gt;&lt;full-title&gt;Yonsei medical journal&lt;/full-title&gt;&lt;/periodical&gt;&lt;pages&gt;209-215&lt;/pages&gt;&lt;volume&gt;55&lt;/volume&gt;&lt;number&gt;1&lt;/number&gt;&lt;dates&gt;&lt;year&gt;2014&lt;/year&gt;&lt;/dates&gt;&lt;isbn&gt;0513-5796&lt;/isbn&gt;&lt;urls&gt;&lt;related-urls&gt;&lt;url&gt;http://www.ncbi.nlm.nih.gov/pmc/articles/PMC3874907/pdf/ymj-55-209.pdf&lt;/url&gt;&lt;/related-urls&gt;&lt;/urls&gt;&lt;remote-database-name&gt;Google Scholar&lt;/remote-database-name&gt;&lt;/record&gt;&lt;/Cite&gt;&lt;/EndNote&gt;</w:instrText>
            </w:r>
            <w:r>
              <w:fldChar w:fldCharType="separate"/>
            </w:r>
            <w:r>
              <w:rPr>
                <w:noProof/>
              </w:rPr>
              <w:t>[</w:t>
            </w:r>
            <w:hyperlink w:anchor="_ENREF_33" w:tooltip="Kim, 2014 #9061" w:history="1">
              <w:r w:rsidR="00570C74">
                <w:rPr>
                  <w:noProof/>
                </w:rPr>
                <w:t>33</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53B75BC4" w14:textId="6AF6A27D" w:rsidR="00A17CF8" w:rsidRDefault="00A17CF8" w:rsidP="00A17CF8">
            <w:pPr>
              <w:pStyle w:val="Smalltext"/>
            </w:pPr>
            <w:r>
              <w:t>Randomised double-blind (placebo controlled) study</w:t>
            </w:r>
          </w:p>
          <w:p w14:paraId="3DC9AB1B" w14:textId="77777777" w:rsidR="00A17CF8" w:rsidRDefault="00A17CF8" w:rsidP="00A17CF8">
            <w:pPr>
              <w:pStyle w:val="Smalltext"/>
            </w:pPr>
          </w:p>
          <w:p w14:paraId="21A2517B" w14:textId="2B8306D0" w:rsidR="00A17CF8" w:rsidRDefault="00A17CF8" w:rsidP="00A17CF8">
            <w:pPr>
              <w:pStyle w:val="Smalltext"/>
            </w:pPr>
            <w:r>
              <w:t>To assess the effect of dexme-</w:t>
            </w:r>
          </w:p>
          <w:p w14:paraId="781775D9" w14:textId="29AA88BD" w:rsidR="00A17CF8" w:rsidRPr="007A43E7" w:rsidRDefault="00A17CF8" w:rsidP="00A17CF8">
            <w:pPr>
              <w:pStyle w:val="Smalltext"/>
            </w:pPr>
            <w:r>
              <w:t>detomidine infusion on sevoflurane requirements, recovery profiles, and emergence agitation in children undergoing ambulatory surger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2B7A805C" w14:textId="02F094B7" w:rsidR="00A17CF8" w:rsidRDefault="00A17CF8" w:rsidP="00A17CF8">
            <w:pPr>
              <w:pStyle w:val="Smalltext"/>
            </w:pPr>
            <w:r>
              <w:t>40 children aged 1 – 5 years</w:t>
            </w:r>
          </w:p>
          <w:p w14:paraId="733FC829" w14:textId="77777777" w:rsidR="00A17CF8" w:rsidRDefault="00A17CF8" w:rsidP="00A17CF8">
            <w:pPr>
              <w:pStyle w:val="Smalltext"/>
            </w:pPr>
            <w:r>
              <w:t>Exc: mental retardation, develop-</w:t>
            </w:r>
          </w:p>
          <w:p w14:paraId="159B2570" w14:textId="70EEC06F" w:rsidR="00A17CF8" w:rsidRDefault="00A17CF8" w:rsidP="00A17CF8">
            <w:pPr>
              <w:pStyle w:val="Smalltext"/>
            </w:pPr>
            <w:r>
              <w:t>mental delay, neurological or psychiatric illnesses</w:t>
            </w:r>
          </w:p>
          <w:p w14:paraId="125956B1" w14:textId="77777777" w:rsidR="00A17CF8" w:rsidRDefault="00A17CF8" w:rsidP="00A17CF8">
            <w:pPr>
              <w:pStyle w:val="Smalltext"/>
            </w:pPr>
          </w:p>
          <w:p w14:paraId="7BF7EF42" w14:textId="5BAC5E29" w:rsidR="00A17CF8" w:rsidRDefault="00A17CF8" w:rsidP="00A17CF8">
            <w:pPr>
              <w:pStyle w:val="Smalltext"/>
            </w:pPr>
            <w:r>
              <w:t>Postoperative - ambulatory surgery</w:t>
            </w:r>
          </w:p>
          <w:p w14:paraId="6C85F093" w14:textId="77777777" w:rsidR="00A17CF8" w:rsidRDefault="00A17CF8" w:rsidP="00A17CF8">
            <w:pPr>
              <w:pStyle w:val="Smalltext"/>
            </w:pPr>
          </w:p>
          <w:p w14:paraId="696B31C2" w14:textId="5060D124" w:rsidR="00A17CF8" w:rsidRDefault="00A17CF8" w:rsidP="00A17CF8">
            <w:pPr>
              <w:pStyle w:val="Smalltext"/>
            </w:pPr>
            <w:r>
              <w:t>PACU</w:t>
            </w:r>
          </w:p>
          <w:p w14:paraId="099F59F1" w14:textId="77777777" w:rsidR="00A17CF8" w:rsidRDefault="00A17CF8" w:rsidP="00A17CF8">
            <w:pPr>
              <w:pStyle w:val="Smalltext"/>
            </w:pPr>
          </w:p>
          <w:p w14:paraId="37110104" w14:textId="3A3C849F" w:rsidR="00A17CF8" w:rsidRPr="007A43E7" w:rsidRDefault="00A17CF8" w:rsidP="00A17CF8">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5E1ECD8F" w14:textId="77777777" w:rsidR="00A17CF8" w:rsidRDefault="00A17CF8" w:rsidP="00A17CF8">
            <w:pPr>
              <w:pStyle w:val="Smalltext"/>
            </w:pPr>
            <w:r>
              <w:t>2 groups – participants randomised to:</w:t>
            </w:r>
          </w:p>
          <w:p w14:paraId="068A040F" w14:textId="3B0F7680" w:rsidR="00A17CF8" w:rsidRDefault="00A17CF8" w:rsidP="00A17CF8">
            <w:pPr>
              <w:pStyle w:val="Smalltext"/>
            </w:pPr>
            <w:r>
              <w:t>D group: dexmedetomidine 1 μg/kg, followed by 0.1 μg/kg/h until the end of surgery</w:t>
            </w:r>
          </w:p>
          <w:p w14:paraId="4B3CE9CC" w14:textId="251E411E" w:rsidR="00A17CF8" w:rsidRDefault="00A17CF8" w:rsidP="00A17CF8">
            <w:pPr>
              <w:pStyle w:val="Smalltext"/>
            </w:pPr>
            <w:r>
              <w:t>S group: volume matched saline</w:t>
            </w:r>
          </w:p>
          <w:p w14:paraId="7AE221A7" w14:textId="77777777" w:rsidR="00A17CF8" w:rsidRDefault="00A17CF8" w:rsidP="00A17CF8">
            <w:pPr>
              <w:pStyle w:val="Smalltext"/>
            </w:pPr>
          </w:p>
          <w:p w14:paraId="1BAC3A6E" w14:textId="7110939B" w:rsidR="00A17CF8" w:rsidRDefault="00A17CF8" w:rsidP="00A17CF8">
            <w:pPr>
              <w:pStyle w:val="Smalltext"/>
            </w:pPr>
            <w:r>
              <w:t>Pain scores: FLACC, CHEOPS</w:t>
            </w:r>
          </w:p>
          <w:p w14:paraId="2260C19C" w14:textId="2C97411A" w:rsidR="00A17CF8" w:rsidRDefault="00A17CF8" w:rsidP="00A17CF8">
            <w:pPr>
              <w:pStyle w:val="Smalltext"/>
            </w:pPr>
            <w:r>
              <w:t>* Analg</w:t>
            </w:r>
            <w:r w:rsidR="00566C64">
              <w:t>esics</w:t>
            </w:r>
            <w:r>
              <w:t xml:space="preserve"> determined by pain scores</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53E5BE7D" w14:textId="2FC99209" w:rsidR="00A17CF8" w:rsidRDefault="00A17CF8" w:rsidP="00A17CF8">
            <w:pPr>
              <w:pStyle w:val="Smalltext"/>
            </w:pPr>
            <w:r>
              <w:t>ET-sevo reduced in Group D (23.8-67%, p &lt; 0.05). The incidence of emergence agitation lower in Group D than in Group S (5% vs. 55%, p=0.001). Sedation scores higher at 0min and 30min in Group D (p &lt; 0.05)</w:t>
            </w:r>
          </w:p>
          <w:p w14:paraId="5D075217" w14:textId="77777777" w:rsidR="00A17CF8" w:rsidRDefault="00A17CF8" w:rsidP="00A17CF8">
            <w:pPr>
              <w:pStyle w:val="Smalltext"/>
            </w:pPr>
            <w:r>
              <w:t>No difference in pain scores except at 30min CHEOPS and FLACC lower in D group (p &lt; 0.05).</w:t>
            </w:r>
          </w:p>
          <w:p w14:paraId="74F03843" w14:textId="10C10EA3" w:rsidR="00A17CF8" w:rsidRPr="007A43E7" w:rsidRDefault="00A17CF8" w:rsidP="00A17CF8">
            <w:pPr>
              <w:pStyle w:val="Smalltext"/>
            </w:pPr>
            <w:r>
              <w:t>No difference in discharge time between groups. Mean arterial pressure &amp; HR lower in Group D during surgery (p &lt; 0.05)</w:t>
            </w:r>
          </w:p>
        </w:tc>
        <w:tc>
          <w:tcPr>
            <w:tcW w:w="958" w:type="dxa"/>
            <w:tcBorders>
              <w:top w:val="single" w:sz="4" w:space="0" w:color="A6A6A6" w:themeColor="background1" w:themeShade="A6"/>
              <w:bottom w:val="single" w:sz="4" w:space="0" w:color="A6A6A6" w:themeColor="background1" w:themeShade="A6"/>
            </w:tcBorders>
          </w:tcPr>
          <w:p w14:paraId="3EAB6431" w14:textId="595B34BE" w:rsidR="00A17CF8" w:rsidRPr="007A43E7" w:rsidRDefault="00A17CF8" w:rsidP="00A17CF8">
            <w:pPr>
              <w:pStyle w:val="Smalltext"/>
              <w:jc w:val="center"/>
            </w:pPr>
            <w:r>
              <w:t>5</w:t>
            </w:r>
          </w:p>
        </w:tc>
      </w:tr>
      <w:tr w:rsidR="00A17CF8" w:rsidRPr="007A43E7" w14:paraId="1619F99E"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28768D92" w14:textId="2A5435B3" w:rsidR="00A17CF8" w:rsidRPr="007A43E7" w:rsidRDefault="00A17CF8" w:rsidP="00570C74">
            <w:pPr>
              <w:pStyle w:val="Smalltext"/>
            </w:pPr>
            <w:r>
              <w:t xml:space="preserve">Kim et al 2012 </w:t>
            </w:r>
            <w:r>
              <w:fldChar w:fldCharType="begin">
                <w:fldData xml:space="preserve">PEVuZE5vdGU+PENpdGU+PEF1dGhvcj5LaW08L0F1dGhvcj48WWVhcj4yMDEyPC9ZZWFyPjxSZWNO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</w:fldData>
              </w:fldChar>
            </w:r>
            <w:r>
              <w:instrText xml:space="preserve"> ADDIN EN.CITE </w:instrText>
            </w:r>
            <w:r>
              <w:fldChar w:fldCharType="begin">
                <w:fldData xml:space="preserve">PEVuZE5vdGU+PENpdGU+PEF1dGhvcj5LaW08L0F1dGhvcj48WWVhcj4yMDEyPC9ZZWFyPjxSZWNO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</w:fldData>
              </w:fldChar>
            </w:r>
            <w:r>
              <w:instrText xml:space="preserve"> ADDIN EN.CITE.DATA </w:instrText>
            </w:r>
            <w:r>
              <w:fldChar w:fldCharType="end"/>
            </w:r>
            <w:r>
              <w:fldChar w:fldCharType="separate"/>
            </w:r>
            <w:r>
              <w:rPr>
                <w:noProof/>
              </w:rPr>
              <w:t>[</w:t>
            </w:r>
            <w:hyperlink w:anchor="_ENREF_32" w:tooltip="Kim, 2012 #1715" w:history="1">
              <w:r w:rsidR="00570C74">
                <w:rPr>
                  <w:noProof/>
                </w:rPr>
                <w:t>32</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721E45E" w14:textId="77777777" w:rsidR="00A17CF8" w:rsidRDefault="00A17CF8" w:rsidP="00A17CF8">
            <w:pPr>
              <w:pStyle w:val="Smalltext"/>
            </w:pPr>
            <w:r w:rsidRPr="007A43E7">
              <w:t>Randomised double blinded placebo controlled triage</w:t>
            </w:r>
          </w:p>
          <w:p w14:paraId="1A42CB2F" w14:textId="77777777" w:rsidR="00A17CF8" w:rsidRPr="007A43E7" w:rsidRDefault="00A17CF8" w:rsidP="00A17CF8">
            <w:pPr>
              <w:pStyle w:val="Smalltext"/>
            </w:pPr>
          </w:p>
          <w:p w14:paraId="0F79862C" w14:textId="70108DEC" w:rsidR="00A17CF8" w:rsidRPr="007A43E7" w:rsidRDefault="00A17CF8" w:rsidP="00A17CF8">
            <w:pPr>
              <w:pStyle w:val="Smalltext"/>
            </w:pPr>
            <w:r>
              <w:t>T</w:t>
            </w:r>
            <w:r w:rsidRPr="007A43E7">
              <w:t>o determine the availability of a 5% lidocaine patch used prophylactically for venipuncture or injection-related pain during induction of an</w:t>
            </w:r>
            <w:r>
              <w:t>a</w:t>
            </w:r>
            <w:r w:rsidRPr="007A43E7">
              <w:t>esthesia</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441CED06" w14:textId="77777777" w:rsidR="00A17CF8" w:rsidRPr="006E52C0" w:rsidRDefault="00A17CF8" w:rsidP="00A17CF8">
            <w:pPr>
              <w:pStyle w:val="Smalltext"/>
            </w:pPr>
            <w:r w:rsidRPr="006E52C0">
              <w:t>72 children aged 4 – 15 years</w:t>
            </w:r>
          </w:p>
          <w:p w14:paraId="4E68493F" w14:textId="448F0C1F" w:rsidR="00A17CF8" w:rsidRPr="006E52C0" w:rsidRDefault="009E6DD0" w:rsidP="00A17CF8">
            <w:pPr>
              <w:pStyle w:val="Smalltext"/>
            </w:pPr>
            <w:r w:rsidRPr="006E52C0">
              <w:t>Exc:</w:t>
            </w:r>
            <w:r w:rsidR="006E52C0" w:rsidRPr="006E52C0">
              <w:t>use of prescription strength analgesic in previous 24 hours</w:t>
            </w:r>
          </w:p>
          <w:p w14:paraId="78913A50" w14:textId="77777777" w:rsidR="009E6DD0" w:rsidRPr="006E52C0" w:rsidRDefault="009E6DD0" w:rsidP="00A17CF8">
            <w:pPr>
              <w:pStyle w:val="Smalltext"/>
            </w:pPr>
          </w:p>
          <w:p w14:paraId="11CECAC9" w14:textId="5F8432E8" w:rsidR="00A17CF8" w:rsidRPr="006E52C0" w:rsidRDefault="00A17CF8" w:rsidP="00A17CF8">
            <w:pPr>
              <w:pStyle w:val="Smalltext"/>
            </w:pPr>
            <w:r w:rsidRPr="006E52C0">
              <w:t>Procedural - venipuncture</w:t>
            </w:r>
          </w:p>
          <w:p w14:paraId="45462CC7" w14:textId="77777777" w:rsidR="00A17CF8" w:rsidRPr="006E52C0" w:rsidRDefault="00A17CF8" w:rsidP="00A17CF8">
            <w:pPr>
              <w:pStyle w:val="Smalltext"/>
            </w:pPr>
          </w:p>
          <w:p w14:paraId="3030AB21" w14:textId="77777777" w:rsidR="00A17CF8" w:rsidRPr="006E52C0" w:rsidRDefault="00A17CF8" w:rsidP="00A17CF8">
            <w:pPr>
              <w:pStyle w:val="Smalltext"/>
            </w:pPr>
            <w:r w:rsidRPr="006E52C0">
              <w:t>Operating room</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5621ECD9" w14:textId="77777777" w:rsidR="00A17CF8" w:rsidRDefault="00A17CF8" w:rsidP="00A17CF8">
            <w:pPr>
              <w:pStyle w:val="Smalltext"/>
            </w:pPr>
            <w:r>
              <w:t>2 groups – participants randomised to:</w:t>
            </w:r>
          </w:p>
          <w:p w14:paraId="6E883531" w14:textId="77777777" w:rsidR="00A17CF8" w:rsidRPr="007A43E7" w:rsidRDefault="00A17CF8" w:rsidP="00A17CF8">
            <w:pPr>
              <w:pStyle w:val="Smalltext"/>
            </w:pPr>
            <w:r>
              <w:t>Group A –</w:t>
            </w:r>
            <w:r w:rsidRPr="007A43E7">
              <w:t xml:space="preserve"> </w:t>
            </w:r>
            <w:r>
              <w:t>5% lidocaine patch (Lidoderm()</w:t>
            </w:r>
          </w:p>
          <w:p w14:paraId="1314CD57" w14:textId="77777777" w:rsidR="00A17CF8" w:rsidRDefault="00A17CF8" w:rsidP="00A17CF8">
            <w:pPr>
              <w:pStyle w:val="Smalltext"/>
            </w:pPr>
            <w:r w:rsidRPr="007A43E7">
              <w:t>Group B – pre-treatment with a placebo patch</w:t>
            </w:r>
            <w:r>
              <w:t xml:space="preserve"> </w:t>
            </w:r>
          </w:p>
          <w:p w14:paraId="0FD4ED6A" w14:textId="77777777" w:rsidR="00A17CF8" w:rsidRDefault="00A17CF8" w:rsidP="00A17CF8">
            <w:pPr>
              <w:pStyle w:val="Smalltext"/>
            </w:pPr>
          </w:p>
          <w:p w14:paraId="7A6D9C5F" w14:textId="20163AA7" w:rsidR="00A17CF8" w:rsidRPr="007A43E7" w:rsidRDefault="00A17CF8" w:rsidP="00A17CF8">
            <w:pPr>
              <w:pStyle w:val="Smalltext"/>
            </w:pPr>
            <w:r>
              <w:t>Pain scores: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5A14E737" w14:textId="77777777" w:rsidR="00A17CF8" w:rsidRPr="007A43E7" w:rsidRDefault="00A17CF8" w:rsidP="00A17CF8">
            <w:pPr>
              <w:pStyle w:val="Smalltext"/>
            </w:pPr>
            <w:r w:rsidRPr="007A43E7">
              <w:t>FLACC score during venipuncture was significantly lower for treatment group (median – 0) than placebo group (median = 4) p&lt;0.001.</w:t>
            </w:r>
          </w:p>
        </w:tc>
        <w:tc>
          <w:tcPr>
            <w:tcW w:w="958" w:type="dxa"/>
            <w:tcBorders>
              <w:top w:val="single" w:sz="4" w:space="0" w:color="A6A6A6" w:themeColor="background1" w:themeShade="A6"/>
              <w:bottom w:val="single" w:sz="4" w:space="0" w:color="A6A6A6" w:themeColor="background1" w:themeShade="A6"/>
            </w:tcBorders>
          </w:tcPr>
          <w:p w14:paraId="6EF708D0" w14:textId="77777777" w:rsidR="00A17CF8" w:rsidRPr="007A43E7" w:rsidRDefault="00A17CF8" w:rsidP="00A17CF8">
            <w:pPr>
              <w:pStyle w:val="Smalltext"/>
              <w:jc w:val="center"/>
            </w:pPr>
            <w:r w:rsidRPr="007A43E7">
              <w:t>5</w:t>
            </w:r>
          </w:p>
        </w:tc>
      </w:tr>
      <w:tr w:rsidR="00A17CF8" w:rsidRPr="007A43E7" w14:paraId="419F98CE"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6E6E4D66" w14:textId="6E6EA22C" w:rsidR="00A17CF8" w:rsidRDefault="00A17CF8" w:rsidP="00570C74">
            <w:pPr>
              <w:pStyle w:val="Smalltext"/>
            </w:pPr>
            <w:r>
              <w:t xml:space="preserve">Kundu et al, 2014 </w:t>
            </w:r>
            <w:r>
              <w:fldChar w:fldCharType="begin"/>
            </w:r>
            <w:r>
              <w:instrText xml:space="preserve"> ADDIN EN.CITE &lt;EndNote&gt;&lt;Cite&gt;&lt;Author&gt;Kundu&lt;/Author&gt;&lt;Year&gt;2014&lt;/Year&gt;&lt;RecNum&gt;9067&lt;/RecNum&gt;&lt;DisplayText&gt;[34]&lt;/DisplayText&gt;&lt;record&gt;&lt;rec-number&gt;9067&lt;/rec-number&gt;&lt;foreign-keys&gt;&lt;key app="EN" db-id="tvzzvf9xytse06e0ef65d09vtp0tsda05zfd"&gt;9067&lt;/key&gt;&lt;/foreign-keys&gt;&lt;ref-type name="Journal Article"&gt;17&lt;/ref-type&gt;&lt;contributors&gt;&lt;authors&gt;&lt;author&gt;Kundu, Anjana&lt;/author&gt;&lt;author&gt;Lin, Yuting&lt;/author&gt;&lt;author&gt;Oron, Assaf P&lt;/author&gt;&lt;author&gt;Doorenbos, Ardith Z&lt;/author&gt;&lt;/authors&gt;&lt;/contributors&gt;&lt;titles&gt;&lt;title&gt;Reiki therapy for postoperative oral pain in pediatric patients: Pilot data from a double-blind, randomized clinical trial&lt;/title&gt;&lt;secondary-title&gt;Complementary therapies in clinical practice&lt;/secondary-title&gt;&lt;/titles&gt;&lt;periodical&gt;&lt;full-title&gt;Complementary therapies in clinical practice&lt;/full-title&gt;&lt;/periodical&gt;&lt;pages&gt;21-25&lt;/pages&gt;&lt;volume&gt;20&lt;/volume&gt;&lt;number&gt;1&lt;/number&gt;&lt;dates&gt;&lt;year&gt;2014&lt;/year&gt;&lt;/dates&gt;&lt;isbn&gt;1744-3881&lt;/isbn&gt;&lt;urls&gt;&lt;related-urls&gt;&lt;url&gt;http://www.ctcpjournal.com/article/S1744-3881(13)00088-1/pdf&lt;/url&gt;&lt;/related-urls&gt;&lt;/urls&gt;&lt;remote-database-name&gt;Google Scholar&lt;/remote-database-name&gt;&lt;/record&gt;&lt;/Cite&gt;&lt;/EndNote&gt;</w:instrText>
            </w:r>
            <w:r>
              <w:fldChar w:fldCharType="separate"/>
            </w:r>
            <w:r>
              <w:rPr>
                <w:noProof/>
              </w:rPr>
              <w:t>[</w:t>
            </w:r>
            <w:hyperlink w:anchor="_ENREF_34" w:tooltip="Kundu, 2014 #9067" w:history="1">
              <w:r w:rsidR="00570C74">
                <w:rPr>
                  <w:noProof/>
                </w:rPr>
                <w:t>34</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5BB69B0" w14:textId="77777777" w:rsidR="00A17CF8" w:rsidRDefault="00A17CF8" w:rsidP="00A17CF8">
            <w:pPr>
              <w:pStyle w:val="Smalltext"/>
            </w:pPr>
            <w:r>
              <w:t>Randomised double-blinded controlled study</w:t>
            </w:r>
          </w:p>
          <w:p w14:paraId="61174C9B" w14:textId="77777777" w:rsidR="00A17CF8" w:rsidRDefault="00A17CF8" w:rsidP="00A17CF8">
            <w:pPr>
              <w:pStyle w:val="Smalltext"/>
            </w:pPr>
          </w:p>
          <w:p w14:paraId="189C3E4A" w14:textId="7F2B5209" w:rsidR="00A17CF8" w:rsidRPr="007A43E7" w:rsidRDefault="00A17CF8" w:rsidP="00A17CF8">
            <w:pPr>
              <w:pStyle w:val="Smalltext"/>
            </w:pPr>
            <w:r>
              <w:t xml:space="preserve">To examine the effects of Reiki as an adjuvant therapy to opioid therapy for </w:t>
            </w:r>
            <w:r>
              <w:lastRenderedPageBreak/>
              <w:t>postoperative pain control in paediatric patients.</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2A11C280" w14:textId="1DB1E4E8" w:rsidR="00A17CF8" w:rsidRPr="006E52C0" w:rsidRDefault="00A17CF8" w:rsidP="00A17CF8">
            <w:pPr>
              <w:pStyle w:val="Smalltext"/>
            </w:pPr>
            <w:r w:rsidRPr="006E52C0">
              <w:lastRenderedPageBreak/>
              <w:t>38 children aged 9 months – 4 years</w:t>
            </w:r>
          </w:p>
          <w:p w14:paraId="18FE3672" w14:textId="123963E1" w:rsidR="00A17CF8" w:rsidRPr="006E52C0" w:rsidRDefault="009E6DD0" w:rsidP="00A17CF8">
            <w:pPr>
              <w:pStyle w:val="Smalltext"/>
            </w:pPr>
            <w:r w:rsidRPr="006E52C0">
              <w:t>Exc:</w:t>
            </w:r>
            <w:r w:rsidR="006E52C0" w:rsidRPr="006E52C0">
              <w:t xml:space="preserve"> </w:t>
            </w:r>
            <w:r w:rsidR="00EF7FE2">
              <w:t>r</w:t>
            </w:r>
            <w:r w:rsidR="006E52C0" w:rsidRPr="006E52C0">
              <w:t>egional blocks</w:t>
            </w:r>
          </w:p>
          <w:p w14:paraId="41EBC372" w14:textId="77777777" w:rsidR="009E6DD0" w:rsidRPr="006E52C0" w:rsidRDefault="009E6DD0" w:rsidP="00A17CF8">
            <w:pPr>
              <w:pStyle w:val="Smalltext"/>
            </w:pPr>
          </w:p>
          <w:p w14:paraId="0A0C0957" w14:textId="660B0C49" w:rsidR="00A17CF8" w:rsidRPr="006E52C0" w:rsidRDefault="00A17CF8" w:rsidP="00A17CF8">
            <w:pPr>
              <w:pStyle w:val="Smalltext"/>
            </w:pPr>
            <w:r w:rsidRPr="006E52C0">
              <w:t>Postoperative - dental work</w:t>
            </w:r>
          </w:p>
          <w:p w14:paraId="71D30360" w14:textId="77777777" w:rsidR="00A17CF8" w:rsidRPr="006E52C0" w:rsidRDefault="00A17CF8" w:rsidP="00A17CF8">
            <w:pPr>
              <w:pStyle w:val="Smalltext"/>
            </w:pPr>
          </w:p>
          <w:p w14:paraId="3D0E56A7" w14:textId="0C6778C8" w:rsidR="009E6DD0" w:rsidRPr="006E52C0" w:rsidRDefault="009E6DD0" w:rsidP="00A17CF8">
            <w:pPr>
              <w:pStyle w:val="Smalltext"/>
            </w:pPr>
            <w:r w:rsidRPr="006E52C0">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56A80025" w14:textId="77777777" w:rsidR="00A17CF8" w:rsidRDefault="00A17CF8" w:rsidP="00A17CF8">
            <w:pPr>
              <w:pStyle w:val="Smalltext"/>
            </w:pPr>
            <w:r>
              <w:lastRenderedPageBreak/>
              <w:t>2 groups – participants randomised to:</w:t>
            </w:r>
          </w:p>
          <w:p w14:paraId="4E8A506F" w14:textId="77777777" w:rsidR="00A17CF8" w:rsidRDefault="00A17CF8" w:rsidP="00A17CF8">
            <w:pPr>
              <w:pStyle w:val="Smalltext"/>
            </w:pPr>
            <w:r>
              <w:t>Treatment group: Reiki therapy</w:t>
            </w:r>
          </w:p>
          <w:p w14:paraId="254B1024" w14:textId="77777777" w:rsidR="00A17CF8" w:rsidRDefault="00A17CF8" w:rsidP="00A17CF8">
            <w:pPr>
              <w:pStyle w:val="Smalltext"/>
            </w:pPr>
            <w:r>
              <w:t>Control group: ‘sham’ Reiki therapy</w:t>
            </w:r>
          </w:p>
          <w:p w14:paraId="4BB6F750" w14:textId="77777777" w:rsidR="00A17CF8" w:rsidRDefault="00A17CF8" w:rsidP="00A17CF8">
            <w:pPr>
              <w:pStyle w:val="Smalltext"/>
            </w:pPr>
          </w:p>
          <w:p w14:paraId="6113C219" w14:textId="77777777" w:rsidR="00A17CF8" w:rsidRDefault="00A17CF8" w:rsidP="00A17CF8">
            <w:pPr>
              <w:pStyle w:val="Smalltext"/>
            </w:pPr>
            <w:r>
              <w:t>Pain scores: FLACC</w:t>
            </w:r>
          </w:p>
          <w:p w14:paraId="6A1F203A" w14:textId="76B234CE" w:rsidR="00A17CF8" w:rsidRDefault="00A17CF8" w:rsidP="00A17CF8">
            <w:pPr>
              <w:pStyle w:val="Smalltext"/>
            </w:pPr>
            <w:r>
              <w:lastRenderedPageBreak/>
              <w:t>* Unclear how analgesia requirement determined</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47244FEC" w14:textId="31C68345" w:rsidR="00A17CF8" w:rsidRPr="007A43E7" w:rsidRDefault="00A17CF8" w:rsidP="00A17CF8">
            <w:pPr>
              <w:pStyle w:val="Smalltext"/>
            </w:pPr>
            <w:r>
              <w:lastRenderedPageBreak/>
              <w:t>No difference in FLACC scores between groups and no difference in opioid requirements between groups.</w:t>
            </w:r>
          </w:p>
        </w:tc>
        <w:tc>
          <w:tcPr>
            <w:tcW w:w="958" w:type="dxa"/>
            <w:tcBorders>
              <w:top w:val="single" w:sz="4" w:space="0" w:color="A6A6A6" w:themeColor="background1" w:themeShade="A6"/>
              <w:bottom w:val="single" w:sz="4" w:space="0" w:color="A6A6A6" w:themeColor="background1" w:themeShade="A6"/>
            </w:tcBorders>
          </w:tcPr>
          <w:p w14:paraId="571AFE6E" w14:textId="41C285C7" w:rsidR="00A17CF8" w:rsidRPr="007A43E7" w:rsidRDefault="00A17CF8" w:rsidP="00A17CF8">
            <w:pPr>
              <w:pStyle w:val="Smalltext"/>
              <w:jc w:val="center"/>
            </w:pPr>
            <w:r>
              <w:t>5</w:t>
            </w:r>
          </w:p>
        </w:tc>
      </w:tr>
      <w:tr w:rsidR="00A17CF8" w:rsidRPr="007A43E7" w14:paraId="1D89BE86"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6A318416" w14:textId="4AC2BDC0" w:rsidR="00A17CF8" w:rsidRDefault="00A17CF8" w:rsidP="00570C74">
            <w:pPr>
              <w:pStyle w:val="Smalltext"/>
            </w:pPr>
            <w:r>
              <w:lastRenderedPageBreak/>
              <w:t xml:space="preserve">Loetwiriyakul et al, 2011 </w:t>
            </w:r>
            <w:r>
              <w:fldChar w:fldCharType="begin"/>
            </w:r>
            <w:r>
              <w:instrText xml:space="preserve"> ADDIN EN.CITE &lt;EndNote&gt;&lt;Cite&gt;&lt;Author&gt;Loetwiriyakul&lt;/Author&gt;&lt;Year&gt;2011&lt;/Year&gt;&lt;RecNum&gt;9072&lt;/RecNum&gt;&lt;DisplayText&gt;[35]&lt;/DisplayText&gt;&lt;record&gt;&lt;rec-number&gt;9072&lt;/rec-number&gt;&lt;foreign-keys&gt;&lt;key app="EN" db-id="tvzzvf9xytse06e0ef65d09vtp0tsda05zfd"&gt;9072&lt;/key&gt;&lt;/foreign-keys&gt;&lt;ref-type name="Journal Article"&gt;17&lt;/ref-type&gt;&lt;contributors&gt;&lt;authors&gt;&lt;author&gt;Loetwiriyakul, Witthaya&lt;/author&gt;&lt;author&gt;Asampinwat, Thanyamon&lt;/author&gt;&lt;/authors&gt;&lt;/contributors&gt;&lt;titles&gt;&lt;title&gt;Caudal block with 3 mg/Kg Bupivacaine for intraabdominal surgery in pediatric patients: a randomized study&lt;/title&gt;&lt;secondary-title&gt;Asian Biomedicine&lt;/secondary-title&gt;&lt;/titles&gt;&lt;periodical&gt;&lt;full-title&gt;Asian Biomedicine&lt;/full-title&gt;&lt;/periodical&gt;&lt;pages&gt;93-99&lt;/pages&gt;&lt;volume&gt;5&lt;/volume&gt;&lt;number&gt;1&lt;/number&gt;&lt;dates&gt;&lt;year&gt;2011&lt;/year&gt;&lt;/dates&gt;&lt;urls&gt;&lt;related-urls&gt;&lt;url&gt;http://medinfo2.psu.ac.th/qa/document/SAR/SAR%2053/evidence/5/5-4/1.pdf&lt;/url&gt;&lt;/related-urls&gt;&lt;/urls&gt;&lt;/record&gt;&lt;/Cite&gt;&lt;/EndNote&gt;</w:instrText>
            </w:r>
            <w:r>
              <w:fldChar w:fldCharType="separate"/>
            </w:r>
            <w:r>
              <w:rPr>
                <w:noProof/>
              </w:rPr>
              <w:t>[</w:t>
            </w:r>
            <w:hyperlink w:anchor="_ENREF_35" w:tooltip="Loetwiriyakul, 2011 #9072" w:history="1">
              <w:r w:rsidR="00570C74">
                <w:rPr>
                  <w:noProof/>
                </w:rPr>
                <w:t>35</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0E3E2995" w14:textId="18E64E38" w:rsidR="00A17CF8" w:rsidRDefault="00A17CF8" w:rsidP="00A17CF8">
            <w:pPr>
              <w:pStyle w:val="Smalltext"/>
            </w:pPr>
            <w:r>
              <w:t>Randomised, double-blinded (controlled) clinical trial</w:t>
            </w:r>
          </w:p>
          <w:p w14:paraId="532051CF" w14:textId="77777777" w:rsidR="00A17CF8" w:rsidRDefault="00A17CF8" w:rsidP="00A17CF8">
            <w:pPr>
              <w:pStyle w:val="Smalltext"/>
            </w:pPr>
          </w:p>
          <w:p w14:paraId="08A53735" w14:textId="0A1FE28A" w:rsidR="00A17CF8" w:rsidRPr="007A43E7" w:rsidRDefault="00A17CF8" w:rsidP="00A17CF8">
            <w:pPr>
              <w:pStyle w:val="Smalltext"/>
            </w:pPr>
            <w:r>
              <w:t>To compare the effectiveness of 3 mg/Kg bupivacaine administered as 1.2 mL/Kg 0.25% bupivacaine and 1.5 mL/Kg 0.2% bupivacaine for caudal block in paediatric patients undergoing intra-abdominal surger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394B42A2" w14:textId="77777777" w:rsidR="00A17CF8" w:rsidRDefault="00A17CF8" w:rsidP="00A17CF8">
            <w:pPr>
              <w:pStyle w:val="Smalltext"/>
            </w:pPr>
            <w:r>
              <w:t>74 children aged 6 months – 7 years</w:t>
            </w:r>
          </w:p>
          <w:p w14:paraId="4BDB1655" w14:textId="00AA96A5" w:rsidR="00A17CF8" w:rsidRDefault="00A17CF8" w:rsidP="00A17CF8">
            <w:pPr>
              <w:pStyle w:val="Smalltext"/>
            </w:pPr>
            <w:r>
              <w:t>Exc: neurological disease</w:t>
            </w:r>
          </w:p>
          <w:p w14:paraId="6CA36054" w14:textId="77777777" w:rsidR="00A17CF8" w:rsidRDefault="00A17CF8" w:rsidP="00A17CF8">
            <w:pPr>
              <w:pStyle w:val="Smalltext"/>
            </w:pPr>
          </w:p>
          <w:p w14:paraId="771CD278" w14:textId="2900A0EC" w:rsidR="00A17CF8" w:rsidRDefault="00A17CF8" w:rsidP="00A17CF8">
            <w:pPr>
              <w:pStyle w:val="Smalltext"/>
            </w:pPr>
            <w:r>
              <w:t>Postoperative  intra-abdominal surgery</w:t>
            </w:r>
          </w:p>
          <w:p w14:paraId="3C478933" w14:textId="77777777" w:rsidR="00A17CF8" w:rsidRDefault="00A17CF8" w:rsidP="00A17CF8">
            <w:pPr>
              <w:pStyle w:val="Smalltext"/>
            </w:pPr>
          </w:p>
          <w:p w14:paraId="1F672E9D" w14:textId="77777777" w:rsidR="00A17CF8" w:rsidRDefault="00A17CF8" w:rsidP="00A17CF8">
            <w:pPr>
              <w:pStyle w:val="Smalltext"/>
            </w:pPr>
            <w:r>
              <w:t>Theatre and recovery room</w:t>
            </w:r>
          </w:p>
          <w:p w14:paraId="547402A5" w14:textId="77777777" w:rsidR="00A17CF8" w:rsidRDefault="00A17CF8" w:rsidP="00A17CF8">
            <w:pPr>
              <w:pStyle w:val="Smalltext"/>
            </w:pPr>
          </w:p>
          <w:p w14:paraId="7CBA3444" w14:textId="77777777" w:rsidR="00A17CF8" w:rsidRDefault="00A17CF8" w:rsidP="00A17CF8">
            <w:pPr>
              <w:pStyle w:val="Smalltext"/>
            </w:pPr>
          </w:p>
          <w:p w14:paraId="0AD7C396" w14:textId="77777777" w:rsidR="00A17CF8" w:rsidRDefault="00A17CF8" w:rsidP="00A17CF8">
            <w:pPr>
              <w:pStyle w:val="Smalltext"/>
            </w:pPr>
          </w:p>
          <w:p w14:paraId="45439F5B" w14:textId="5168B742" w:rsidR="00A17CF8" w:rsidRPr="007A43E7" w:rsidRDefault="00A17CF8" w:rsidP="00A17CF8">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0E29D27B" w14:textId="77777777" w:rsidR="00A17CF8" w:rsidRDefault="00A17CF8" w:rsidP="00A17CF8">
            <w:pPr>
              <w:pStyle w:val="Smalltext"/>
            </w:pPr>
            <w:r>
              <w:t>2 groups – participants randomised to:</w:t>
            </w:r>
          </w:p>
          <w:p w14:paraId="635458D9" w14:textId="3BE9B657" w:rsidR="00A17CF8" w:rsidRDefault="00A17CF8" w:rsidP="00A17CF8">
            <w:pPr>
              <w:pStyle w:val="Smalltext"/>
            </w:pPr>
            <w:r>
              <w:t>Group A: 1.2 mL/Kg 0.25% bupivacaine</w:t>
            </w:r>
          </w:p>
          <w:p w14:paraId="312D01EC" w14:textId="77777777" w:rsidR="00A17CF8" w:rsidRDefault="00A17CF8" w:rsidP="00A17CF8">
            <w:pPr>
              <w:pStyle w:val="Smalltext"/>
            </w:pPr>
            <w:r>
              <w:t>Group B: 1.5 mL/Kg 0.2% bupivacaine with morphine 50 µg/Kg</w:t>
            </w:r>
          </w:p>
          <w:p w14:paraId="26AF7555" w14:textId="77777777" w:rsidR="00A17CF8" w:rsidRDefault="00A17CF8" w:rsidP="00A17CF8">
            <w:pPr>
              <w:pStyle w:val="Smalltext"/>
            </w:pPr>
          </w:p>
          <w:p w14:paraId="3434F301" w14:textId="77777777" w:rsidR="00A17CF8" w:rsidRDefault="00A17CF8" w:rsidP="00A17CF8">
            <w:pPr>
              <w:pStyle w:val="Smalltext"/>
            </w:pPr>
            <w:r>
              <w:t>Administered as a caudal block</w:t>
            </w:r>
          </w:p>
          <w:p w14:paraId="3D8855EB" w14:textId="77777777" w:rsidR="00A17CF8" w:rsidRDefault="00A17CF8" w:rsidP="00A17CF8">
            <w:pPr>
              <w:pStyle w:val="Smalltext"/>
            </w:pPr>
          </w:p>
          <w:p w14:paraId="0E74173C" w14:textId="77777777" w:rsidR="00A17CF8" w:rsidRDefault="00A17CF8" w:rsidP="00A17CF8">
            <w:pPr>
              <w:pStyle w:val="Smalltext"/>
            </w:pPr>
            <w:r>
              <w:t>Pain scores: FLACC</w:t>
            </w:r>
          </w:p>
          <w:p w14:paraId="4E453B40" w14:textId="4C519DEB" w:rsidR="00A17CF8" w:rsidRDefault="00566C64" w:rsidP="00A17CF8">
            <w:pPr>
              <w:pStyle w:val="Smalltext"/>
            </w:pPr>
            <w:r>
              <w:t>* Postop analgesics</w:t>
            </w:r>
            <w:r w:rsidR="00A17CF8">
              <w:t xml:space="preserve"> determined by FLACC score. Intra-operatively anaesthetists judgement</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7298B2F9" w14:textId="038778A0" w:rsidR="00A17CF8" w:rsidRDefault="00A17CF8" w:rsidP="00A17CF8">
            <w:pPr>
              <w:pStyle w:val="Smalltext"/>
            </w:pPr>
            <w:r>
              <w:t xml:space="preserve">Intra-operatively, no difference in numbers requiring rescue analgesic (group A = 67% &amp; group B = 63%). No difference in numbers requiring muscle relaxant (group A = 49% &amp; group B = 57%). </w:t>
            </w:r>
          </w:p>
          <w:p w14:paraId="29578BF8" w14:textId="2FF506B5" w:rsidR="00A17CF8" w:rsidRDefault="00A17CF8" w:rsidP="00A17CF8">
            <w:pPr>
              <w:pStyle w:val="Smalltext"/>
            </w:pPr>
            <w:r>
              <w:t xml:space="preserve">Time to extubation shorter in Group B (9.5±1.1 min) than group A (14.3±0.9 minutes), p &lt; 0.01. Time to first analgesic required in recovery longer in Group B (202±45 minutes) than in group A (149±27 minutes), p &lt; 0.05. Time to first analgesic required in ward longer in Group B (10.4±3.1 hours) than in group A (8.2±2.0 hours) p &lt; 0.05. No difference in fentanyl requirements between groups, Group A = 52.5±2.0 µg &amp; Group B = 49.5±3.0 µg. FLACC scores lower in Group B at 8 (2 v 3) and 12 hours (2 v 3) p &lt; 0.05. </w:t>
            </w:r>
          </w:p>
          <w:p w14:paraId="50FEF43E" w14:textId="2EE1D93C" w:rsidR="00A17CF8" w:rsidRPr="007A43E7" w:rsidRDefault="00A17CF8" w:rsidP="00A17CF8">
            <w:pPr>
              <w:pStyle w:val="Smalltext"/>
            </w:pPr>
            <w:r>
              <w:t>No difference in HR or MAP between groups.</w:t>
            </w:r>
          </w:p>
        </w:tc>
        <w:tc>
          <w:tcPr>
            <w:tcW w:w="958" w:type="dxa"/>
            <w:tcBorders>
              <w:top w:val="single" w:sz="4" w:space="0" w:color="A6A6A6" w:themeColor="background1" w:themeShade="A6"/>
              <w:bottom w:val="single" w:sz="4" w:space="0" w:color="A6A6A6" w:themeColor="background1" w:themeShade="A6"/>
            </w:tcBorders>
          </w:tcPr>
          <w:p w14:paraId="5FECE13D" w14:textId="2784DB67" w:rsidR="00A17CF8" w:rsidRDefault="00A17CF8" w:rsidP="00A17CF8">
            <w:pPr>
              <w:pStyle w:val="Smalltext"/>
              <w:jc w:val="center"/>
            </w:pPr>
            <w:r>
              <w:t>5</w:t>
            </w:r>
          </w:p>
        </w:tc>
      </w:tr>
      <w:tr w:rsidR="00A17CF8" w:rsidRPr="007A43E7" w14:paraId="2AF1B1CC"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3A20674B" w14:textId="65B2383B" w:rsidR="00A17CF8" w:rsidRDefault="00A17CF8" w:rsidP="00570C74">
            <w:pPr>
              <w:pStyle w:val="Smalltext"/>
            </w:pPr>
            <w:r>
              <w:t xml:space="preserve">Lorenzo et al, 2014 </w:t>
            </w:r>
            <w:r>
              <w:fldChar w:fldCharType="begin">
                <w:fldData xml:space="preserve">PEVuZE5vdGU+PENpdGU+PEF1dGhvcj5Mb3JlbnpvPC9BdXRob3I+PFllYXI+MjAxNDwvWWVhcj48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lRoZSBKb3VybmFsIG9mIFVyb2xvZ3k8L2Z1bGwtdGl0bGU+PC9h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=
</w:fldData>
              </w:fldChar>
            </w:r>
            <w:r>
              <w:instrText xml:space="preserve"> ADDIN EN.CITE </w:instrText>
            </w:r>
            <w:r>
              <w:fldChar w:fldCharType="begin">
                <w:fldData xml:space="preserve">PEVuZE5vdGU+PENpdGU+PEF1dGhvcj5Mb3JlbnpvPC9BdXRob3I+PFllYXI+MjAxNDwvWWVhcj48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lRoZSBKb3VybmFsIG9mIFVyb2xvZ3k8L2Z1bGwtdGl0bGU+PC9h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=
</w:fldData>
              </w:fldChar>
            </w:r>
            <w:r>
              <w:instrText xml:space="preserve"> ADDIN EN.CITE.DATA </w:instrText>
            </w:r>
            <w:r>
              <w:fldChar w:fldCharType="end"/>
            </w:r>
            <w:r>
              <w:fldChar w:fldCharType="separate"/>
            </w:r>
            <w:r>
              <w:rPr>
                <w:noProof/>
              </w:rPr>
              <w:t>[</w:t>
            </w:r>
            <w:hyperlink w:anchor="_ENREF_36" w:tooltip="Lorenzo, 2014 #8935" w:history="1">
              <w:r w:rsidR="00570C74">
                <w:rPr>
                  <w:noProof/>
                </w:rPr>
                <w:t>36</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43F7AA77" w14:textId="6238387E" w:rsidR="00A17CF8" w:rsidRDefault="00A17CF8" w:rsidP="00A17CF8">
            <w:pPr>
              <w:pStyle w:val="Smalltext"/>
            </w:pPr>
            <w:r>
              <w:t xml:space="preserve">Parallel group, randomized, </w:t>
            </w:r>
            <w:r w:rsidRPr="00022BEB">
              <w:rPr>
                <w:strike/>
              </w:rPr>
              <w:t>controlled</w:t>
            </w:r>
            <w:r>
              <w:rPr>
                <w:strike/>
              </w:rPr>
              <w:t xml:space="preserve"> </w:t>
            </w:r>
            <w:r w:rsidRPr="00022BEB">
              <w:t>(comparison) t</w:t>
            </w:r>
            <w:r>
              <w:t>rial</w:t>
            </w:r>
          </w:p>
          <w:p w14:paraId="0D98E310" w14:textId="77777777" w:rsidR="00A17CF8" w:rsidRDefault="00A17CF8" w:rsidP="00A17CF8">
            <w:pPr>
              <w:pStyle w:val="Smalltext"/>
            </w:pPr>
          </w:p>
          <w:p w14:paraId="082770EE" w14:textId="3AD9B598" w:rsidR="00A17CF8" w:rsidRPr="007A43E7" w:rsidRDefault="00A17CF8" w:rsidP="00A17CF8">
            <w:pPr>
              <w:pStyle w:val="Smalltext"/>
            </w:pPr>
            <w:r>
              <w:t>To evaluate ultrasound guided transversus abdominis plane block superiority over surgeon delivered regional field infiltration for children undergoing open pyeloplasty at a tertiary referral centre</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04F240CF" w14:textId="55892A12" w:rsidR="00A17CF8" w:rsidRDefault="00A17CF8" w:rsidP="00A17CF8">
            <w:pPr>
              <w:pStyle w:val="Smalltext"/>
            </w:pPr>
            <w:r>
              <w:t>32 children aged 0 – 6 years</w:t>
            </w:r>
          </w:p>
          <w:p w14:paraId="5CAD0B1B" w14:textId="77777777" w:rsidR="00A17CF8" w:rsidRDefault="00A17CF8" w:rsidP="00A17CF8">
            <w:pPr>
              <w:pStyle w:val="Smalltext"/>
            </w:pPr>
            <w:r>
              <w:t>Exc: history chronic pain</w:t>
            </w:r>
          </w:p>
          <w:p w14:paraId="26E8984D" w14:textId="77777777" w:rsidR="00A17CF8" w:rsidRDefault="00A17CF8" w:rsidP="00A17CF8">
            <w:pPr>
              <w:pStyle w:val="Smalltext"/>
            </w:pPr>
          </w:p>
          <w:p w14:paraId="758FF6B4" w14:textId="748272CD" w:rsidR="00A17CF8" w:rsidRDefault="00A17CF8" w:rsidP="00A17CF8">
            <w:pPr>
              <w:pStyle w:val="Smalltext"/>
            </w:pPr>
            <w:r>
              <w:t>Postoperative - pyeloplasty</w:t>
            </w:r>
          </w:p>
          <w:p w14:paraId="05C150F0" w14:textId="77777777" w:rsidR="00A17CF8" w:rsidRDefault="00A17CF8" w:rsidP="00A17CF8">
            <w:pPr>
              <w:pStyle w:val="Smalltext"/>
            </w:pPr>
          </w:p>
          <w:p w14:paraId="6C241547" w14:textId="644AC394" w:rsidR="00A17CF8" w:rsidRPr="007A43E7" w:rsidRDefault="00A17CF8" w:rsidP="00A17CF8">
            <w:pPr>
              <w:pStyle w:val="Smalltext"/>
            </w:pPr>
            <w:r>
              <w:t>Tertiary referral centre</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7E5670AC" w14:textId="77777777" w:rsidR="00A17CF8" w:rsidRDefault="00A17CF8" w:rsidP="00A17CF8">
            <w:pPr>
              <w:pStyle w:val="Smalltext"/>
            </w:pPr>
            <w:r>
              <w:t>2 groups – participants randomised to:</w:t>
            </w:r>
          </w:p>
          <w:p w14:paraId="4A9CA1CA" w14:textId="77777777" w:rsidR="00A17CF8" w:rsidRDefault="00A17CF8" w:rsidP="00A17CF8">
            <w:pPr>
              <w:pStyle w:val="Smalltext"/>
            </w:pPr>
          </w:p>
          <w:p w14:paraId="75F7A43C" w14:textId="6D2B711A" w:rsidR="00A17CF8" w:rsidRDefault="00A17CF8" w:rsidP="00A17CF8">
            <w:pPr>
              <w:pStyle w:val="Smalltext"/>
            </w:pPr>
            <w:r>
              <w:t>TAP Group:  ultrasound guided TAP block</w:t>
            </w:r>
          </w:p>
          <w:p w14:paraId="6D7B70CB" w14:textId="77777777" w:rsidR="00A17CF8" w:rsidRDefault="00A17CF8" w:rsidP="00A17CF8">
            <w:pPr>
              <w:pStyle w:val="Smalltext"/>
            </w:pPr>
            <w:r>
              <w:t>FRI Group: wound infiltration with 0.4 ml/kg bupivacaine 0.25% with 1:200,000 epinephrine before incision</w:t>
            </w:r>
          </w:p>
          <w:p w14:paraId="33A3120F" w14:textId="77777777" w:rsidR="00A17CF8" w:rsidRDefault="00A17CF8" w:rsidP="00A17CF8">
            <w:pPr>
              <w:pStyle w:val="Smalltext"/>
            </w:pPr>
          </w:p>
          <w:p w14:paraId="75E11DA0" w14:textId="77777777" w:rsidR="00A17CF8" w:rsidRDefault="00A17CF8" w:rsidP="00A17CF8">
            <w:pPr>
              <w:pStyle w:val="Smalltext"/>
            </w:pPr>
            <w:r>
              <w:t>Pain scores: FLACC</w:t>
            </w:r>
          </w:p>
          <w:p w14:paraId="3F513530" w14:textId="046C03E8" w:rsidR="00A17CF8" w:rsidRDefault="00566C64" w:rsidP="00A17CF8">
            <w:pPr>
              <w:pStyle w:val="Smalltext"/>
            </w:pPr>
            <w:r>
              <w:t>* Analgesics</w:t>
            </w:r>
            <w:r w:rsidR="00A17CF8">
              <w:t xml:space="preserve"> determined by pain scores</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429AA4F3" w14:textId="14C7947F" w:rsidR="00A17CF8" w:rsidRDefault="00A17CF8" w:rsidP="00A17CF8">
            <w:pPr>
              <w:pStyle w:val="Smalltext"/>
            </w:pPr>
            <w:r>
              <w:t>Mean FLACC</w:t>
            </w:r>
            <w:r w:rsidRPr="00CC6EB6">
              <w:t xml:space="preserve"> scores </w:t>
            </w:r>
            <w:r>
              <w:t xml:space="preserve">lower in the RFI group (5, SD </w:t>
            </w:r>
            <w:r w:rsidRPr="00CC6EB6">
              <w:t>+/- 5 vs 2</w:t>
            </w:r>
            <w:r>
              <w:t xml:space="preserve">, SD </w:t>
            </w:r>
            <w:r w:rsidRPr="00CC6EB6">
              <w:t xml:space="preserve"> +/- 3, </w:t>
            </w:r>
            <w:r>
              <w:t>p = 0.043) in the recovery room</w:t>
            </w:r>
            <w:r w:rsidRPr="00CC6EB6">
              <w:t xml:space="preserve">. </w:t>
            </w:r>
            <w:r>
              <w:t xml:space="preserve">Fewer in RFI group required </w:t>
            </w:r>
            <w:r w:rsidRPr="00CC6EB6">
              <w:t>rescue morphine administration (13 of 16 receiving transversus abdominis plane block and 6 of 16 receiving regional field infiltration, p = 0.011)</w:t>
            </w:r>
            <w:r>
              <w:t>.</w:t>
            </w:r>
          </w:p>
          <w:p w14:paraId="29723799" w14:textId="173EB077" w:rsidR="00A17CF8" w:rsidRPr="00CC6EB6" w:rsidRDefault="00A17CF8" w:rsidP="00A17CF8">
            <w:pPr>
              <w:pStyle w:val="Smalltext"/>
            </w:pPr>
            <w:r>
              <w:t>M</w:t>
            </w:r>
            <w:r w:rsidRPr="00CC6EB6">
              <w:t xml:space="preserve">ean +/- SD morphine consumption </w:t>
            </w:r>
            <w:r>
              <w:t xml:space="preserve">lower in RFI group </w:t>
            </w:r>
            <w:r w:rsidRPr="00CC6EB6">
              <w:t>(0.066 +/- 0.051 vs 0.028 +/- 0.040 mg/kg, p = 0.021)</w:t>
            </w:r>
            <w:r>
              <w:t xml:space="preserve">. </w:t>
            </w:r>
            <w:r w:rsidRPr="00CC6EB6">
              <w:t>No local an</w:t>
            </w:r>
            <w:r>
              <w:t>a</w:t>
            </w:r>
            <w:r w:rsidRPr="00CC6EB6">
              <w:t xml:space="preserve">esthetic specific adverse events </w:t>
            </w:r>
          </w:p>
        </w:tc>
        <w:tc>
          <w:tcPr>
            <w:tcW w:w="958" w:type="dxa"/>
            <w:tcBorders>
              <w:top w:val="single" w:sz="4" w:space="0" w:color="A6A6A6" w:themeColor="background1" w:themeShade="A6"/>
              <w:bottom w:val="single" w:sz="4" w:space="0" w:color="A6A6A6" w:themeColor="background1" w:themeShade="A6"/>
            </w:tcBorders>
          </w:tcPr>
          <w:p w14:paraId="1DCBB529" w14:textId="14F83803" w:rsidR="00A17CF8" w:rsidRDefault="00A17CF8" w:rsidP="00A17CF8">
            <w:pPr>
              <w:pStyle w:val="Smalltext"/>
              <w:jc w:val="center"/>
            </w:pPr>
            <w:r>
              <w:t>5</w:t>
            </w:r>
          </w:p>
        </w:tc>
      </w:tr>
      <w:tr w:rsidR="00A17CF8" w:rsidRPr="007A43E7" w14:paraId="2B357E8B"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52BAA398" w14:textId="08E957F5" w:rsidR="00A17CF8" w:rsidRDefault="00A17CF8" w:rsidP="00570C74">
            <w:pPr>
              <w:pStyle w:val="Smalltext"/>
            </w:pPr>
            <w:r>
              <w:t xml:space="preserve">Miller et al, 2011 </w:t>
            </w:r>
            <w:r>
              <w:fldChar w:fldCharType="begin"/>
            </w:r>
            <w:r>
              <w:instrText xml:space="preserve"> ADDIN EN.CITE &lt;EndNote&gt;&lt;Cite&gt;&lt;Author&gt;Miller&lt;/Author&gt;&lt;Year&gt;2011&lt;/Year&gt;&lt;RecNum&gt;9086&lt;/RecNum&gt;&lt;DisplayText&gt;[38]&lt;/DisplayText&gt;&lt;record&gt;&lt;rec-number&gt;9086&lt;/rec-number&gt;&lt;foreign-keys&gt;&lt;key app="EN" db-id="tvzzvf9xytse06e0ef65d09vtp0tsda05zfd"&gt;9086&lt;/key&gt;&lt;/foreign-keys&gt;&lt;ref-type name="Journal Article"&gt;17&lt;/ref-type&gt;&lt;contributors&gt;&lt;authors&gt;&lt;author&gt;Miller, K&lt;/author&gt;&lt;author&gt;Rodger, S&lt;/author&gt;&lt;author&gt;Kipping, B&lt;/author&gt;&lt;author&gt;Kimble, RM&lt;/author&gt;&lt;/authors&gt;&lt;/contributors&gt;&lt;titles&gt;&lt;title&gt;A novel technology approach to pain management in children with burns: A prospective randomized controlled trial&lt;/title&gt;&lt;secondary-title&gt;Burns&lt;/secondary-title&gt;&lt;/titles&gt;&lt;periodical&gt;&lt;full-title&gt;Burns&lt;/full-title&gt;&lt;/periodical&gt;&lt;pages&gt;395-405&lt;/pages&gt;&lt;volume&gt;37&lt;/volume&gt;&lt;number&gt;3&lt;/number&gt;&lt;dates&gt;&lt;year&gt;2011&lt;/year&gt;&lt;/dates&gt;&lt;isbn&gt;0305-4179&lt;/isbn&gt;&lt;urls&gt;&lt;related-urls&gt;&lt;url&gt;http://www.burnsjournal.com/article/S0305-4179(10)00327-X/abstract&lt;/url&gt;&lt;/related-urls&gt;&lt;/urls&gt;&lt;remote-database-name&gt;Google Scholar&lt;/remote-database-name&gt;&lt;/record&gt;&lt;/Cite&gt;&lt;/EndNote&gt;</w:instrText>
            </w:r>
            <w:r>
              <w:fldChar w:fldCharType="separate"/>
            </w:r>
            <w:r>
              <w:rPr>
                <w:noProof/>
              </w:rPr>
              <w:t>[</w:t>
            </w:r>
            <w:hyperlink w:anchor="_ENREF_38" w:tooltip="Miller, 2011 #9086" w:history="1">
              <w:r w:rsidR="00570C74">
                <w:rPr>
                  <w:noProof/>
                </w:rPr>
                <w:t>38</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16B8D265" w14:textId="58AFB94C" w:rsidR="00A17CF8" w:rsidRDefault="00A17CF8" w:rsidP="00A17CF8">
            <w:pPr>
              <w:pStyle w:val="Smalltext"/>
            </w:pPr>
            <w:r>
              <w:t>Randomised (controlled) trial</w:t>
            </w:r>
          </w:p>
          <w:p w14:paraId="4B6C3599" w14:textId="77777777" w:rsidR="00A17CF8" w:rsidRDefault="00A17CF8" w:rsidP="00A17CF8">
            <w:pPr>
              <w:pStyle w:val="Smalltext"/>
            </w:pPr>
          </w:p>
          <w:p w14:paraId="309E503D" w14:textId="6ECAAAD2" w:rsidR="00A17CF8" w:rsidRDefault="00A17CF8" w:rsidP="00A17CF8">
            <w:pPr>
              <w:pStyle w:val="Smalltext"/>
            </w:pPr>
            <w:r>
              <w:t>To determine if a combined MMD</w:t>
            </w:r>
          </w:p>
          <w:p w14:paraId="4EFA8072" w14:textId="0E6D0AE9" w:rsidR="00A17CF8" w:rsidRDefault="00A17CF8" w:rsidP="00A17CF8">
            <w:pPr>
              <w:pStyle w:val="Smalltext"/>
            </w:pPr>
            <w:r>
              <w:t>protocol (preparation and distraction) will reduce the pain and distress of 3–10 year olds undergoing burn care procedures as outpatients when compared with children provided with</w:t>
            </w:r>
          </w:p>
          <w:p w14:paraId="5D22E1F2" w14:textId="7B1E6D74" w:rsidR="00A17CF8" w:rsidRPr="007A43E7" w:rsidRDefault="00A17CF8" w:rsidP="00A17CF8">
            <w:pPr>
              <w:pStyle w:val="Smalltext"/>
            </w:pPr>
            <w:r>
              <w:t>Standard Distraction (SD) (current typical treatment).</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28BD042E" w14:textId="77777777" w:rsidR="00A17CF8" w:rsidRPr="00EF7FE2" w:rsidRDefault="00A17CF8" w:rsidP="00A17CF8">
            <w:pPr>
              <w:pStyle w:val="Smalltext"/>
            </w:pPr>
            <w:r w:rsidRPr="00EF7FE2">
              <w:t>40 children aged 3 – 10 years</w:t>
            </w:r>
          </w:p>
          <w:p w14:paraId="64009B57" w14:textId="7ADDA296" w:rsidR="00A17CF8" w:rsidRPr="00EF7FE2" w:rsidRDefault="009E6DD0" w:rsidP="00A17CF8">
            <w:pPr>
              <w:pStyle w:val="Smalltext"/>
            </w:pPr>
            <w:r w:rsidRPr="00EF7FE2">
              <w:t>Exc:</w:t>
            </w:r>
            <w:r w:rsidR="00EF7FE2" w:rsidRPr="00EF7FE2">
              <w:t xml:space="preserve"> cognitive impairment, sedation and anxiolytics</w:t>
            </w:r>
          </w:p>
          <w:p w14:paraId="3C9B8539" w14:textId="77777777" w:rsidR="009E6DD0" w:rsidRPr="00EF7FE2" w:rsidRDefault="009E6DD0" w:rsidP="00A17CF8">
            <w:pPr>
              <w:pStyle w:val="Smalltext"/>
            </w:pPr>
          </w:p>
          <w:p w14:paraId="40008E6B" w14:textId="43A9CF35" w:rsidR="00A17CF8" w:rsidRPr="00EF7FE2" w:rsidRDefault="00A17CF8" w:rsidP="00A17CF8">
            <w:pPr>
              <w:pStyle w:val="Smalltext"/>
            </w:pPr>
            <w:r w:rsidRPr="00EF7FE2">
              <w:t>Procedural - burn care procedure</w:t>
            </w:r>
          </w:p>
          <w:p w14:paraId="56DF1649" w14:textId="77777777" w:rsidR="00A17CF8" w:rsidRPr="00EF7FE2" w:rsidRDefault="00A17CF8" w:rsidP="00A17CF8">
            <w:pPr>
              <w:pStyle w:val="Smalltext"/>
            </w:pPr>
          </w:p>
          <w:p w14:paraId="4766D9AB" w14:textId="4FB94538" w:rsidR="00A17CF8" w:rsidRPr="00EF7FE2" w:rsidRDefault="00A17CF8" w:rsidP="00A17CF8">
            <w:pPr>
              <w:pStyle w:val="Smalltext"/>
            </w:pPr>
            <w:r w:rsidRPr="00EF7FE2">
              <w:t>Burns Outpatient Centre</w:t>
            </w:r>
          </w:p>
          <w:p w14:paraId="70647C9B" w14:textId="77777777" w:rsidR="00A17CF8" w:rsidRPr="00EF7FE2" w:rsidRDefault="00A17CF8" w:rsidP="00A17CF8">
            <w:pPr>
              <w:pStyle w:val="Smalltext"/>
            </w:pPr>
          </w:p>
          <w:p w14:paraId="1E42F80D" w14:textId="6C6A2B00" w:rsidR="00A17CF8" w:rsidRPr="00EF7FE2" w:rsidRDefault="00A17CF8" w:rsidP="00A17CF8">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4D626CAE" w14:textId="77777777" w:rsidR="00A17CF8" w:rsidRDefault="00A17CF8" w:rsidP="00A17CF8">
            <w:pPr>
              <w:pStyle w:val="Smalltext"/>
            </w:pPr>
            <w:r>
              <w:t>2 groups – participants randomised to:</w:t>
            </w:r>
          </w:p>
          <w:p w14:paraId="02AF851C" w14:textId="7CF8213C" w:rsidR="00A17CF8" w:rsidRDefault="00A17CF8" w:rsidP="00A17CF8">
            <w:pPr>
              <w:pStyle w:val="Smalltext"/>
            </w:pPr>
            <w:r>
              <w:t>Group SD: standard distraction</w:t>
            </w:r>
          </w:p>
          <w:p w14:paraId="561FF1DB" w14:textId="77777777" w:rsidR="00A17CF8" w:rsidRDefault="00A17CF8" w:rsidP="00A17CF8">
            <w:pPr>
              <w:pStyle w:val="Smalltext"/>
            </w:pPr>
            <w:r>
              <w:t>Group MMD: Multimodal distraction</w:t>
            </w:r>
          </w:p>
          <w:p w14:paraId="48B40915" w14:textId="77777777" w:rsidR="00A17CF8" w:rsidRDefault="00A17CF8" w:rsidP="00A17CF8">
            <w:pPr>
              <w:pStyle w:val="Smalltext"/>
            </w:pPr>
          </w:p>
          <w:p w14:paraId="0A32DD39" w14:textId="5E999E28" w:rsidR="00A17CF8" w:rsidRDefault="00A17CF8" w:rsidP="00A17CF8">
            <w:pPr>
              <w:pStyle w:val="Smalltext"/>
            </w:pPr>
            <w:r>
              <w:t>Pain scores: FLACC, Wong and Baker Faces, VASobserver (not blinded)</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3D57E5EB" w14:textId="78874013" w:rsidR="00A17CF8" w:rsidRDefault="00A17CF8" w:rsidP="00A17CF8">
            <w:pPr>
              <w:pStyle w:val="Smalltext"/>
            </w:pPr>
            <w:r>
              <w:t>Pain scores (p &lt; 0.001) and distress scores ( p &lt; 0.001) lower in MMD group when compared to SD (except FLACC pre removal of dressing). HR lower in MMD group (p = 0.04)</w:t>
            </w:r>
          </w:p>
          <w:p w14:paraId="5C5D86A8" w14:textId="04B51F5B" w:rsidR="00A17CF8" w:rsidRPr="007A43E7" w:rsidRDefault="00A17CF8" w:rsidP="00A17CF8">
            <w:pPr>
              <w:pStyle w:val="Smalltext"/>
            </w:pPr>
            <w:r>
              <w:t>Length of treatment (p &lt; 0.05), days to healing and the number of pain adverse events were also reduced (p &lt; 0.05) with the use of the MMD protocol.</w:t>
            </w:r>
          </w:p>
        </w:tc>
        <w:tc>
          <w:tcPr>
            <w:tcW w:w="958" w:type="dxa"/>
            <w:tcBorders>
              <w:top w:val="single" w:sz="4" w:space="0" w:color="A6A6A6" w:themeColor="background1" w:themeShade="A6"/>
              <w:bottom w:val="single" w:sz="4" w:space="0" w:color="A6A6A6" w:themeColor="background1" w:themeShade="A6"/>
            </w:tcBorders>
          </w:tcPr>
          <w:p w14:paraId="0B03C8A8" w14:textId="5236DF46" w:rsidR="00A17CF8" w:rsidRDefault="00A17CF8" w:rsidP="00A17CF8">
            <w:pPr>
              <w:pStyle w:val="Smalltext"/>
              <w:jc w:val="center"/>
            </w:pPr>
            <w:r>
              <w:t>3</w:t>
            </w:r>
          </w:p>
        </w:tc>
      </w:tr>
      <w:tr w:rsidR="00A17CF8" w:rsidRPr="007A43E7" w14:paraId="7AC4AE2E"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430C75D7" w14:textId="4CD5B5AE" w:rsidR="00A17CF8" w:rsidRDefault="00A17CF8" w:rsidP="00570C74">
            <w:pPr>
              <w:pStyle w:val="Smalltext"/>
            </w:pPr>
            <w:r>
              <w:t xml:space="preserve">Miller et al, 2010 </w:t>
            </w:r>
            <w:r>
              <w:fldChar w:fldCharType="begin"/>
            </w:r>
            <w:r>
              <w:instrText xml:space="preserve"> ADDIN EN.CITE &lt;EndNote&gt;&lt;Cite&gt;&lt;Author&gt;Miller&lt;/Author&gt;&lt;Year&gt;2010&lt;/Year&gt;&lt;RecNum&gt;9085&lt;/RecNum&gt;&lt;DisplayText&gt;[37]&lt;/DisplayText&gt;&lt;record&gt;&lt;rec-number&gt;9085&lt;/rec-number&gt;&lt;foreign-keys&gt;&lt;key app="EN" db-id="tvzzvf9xytse06e0ef65d09vtp0tsda05zfd"&gt;9085&lt;/key&gt;&lt;/foreign-keys&gt;&lt;ref-type name="Journal Article"&gt;17&lt;/ref-type&gt;&lt;contributors&gt;&lt;authors&gt;&lt;author&gt;Miller, Kate&lt;/author&gt;&lt;author&gt;Rodger, Sylvia&lt;/author&gt;&lt;author&gt;Bucolo, Sam&lt;/author&gt;&lt;author&gt;Greer, Ristan&lt;/author&gt;&lt;author&gt;Kimble, Roy M&lt;/author&gt;&lt;/authors&gt;&lt;/contributors&gt;&lt;titles&gt;&lt;title&gt;Multi-modal distraction. Using technology to combat pain in young children with burn injuries&lt;/title&gt;&lt;secondary-title&gt;Burns&lt;/secondary-title&gt;&lt;/titles&gt;&lt;periodical&gt;&lt;full-title&gt;Burns&lt;/full-title&gt;&lt;/periodical&gt;&lt;pages&gt;647-658&lt;/pages&gt;&lt;volume&gt;36&lt;/volume&gt;&lt;number&gt;5&lt;/number&gt;&lt;dates&gt;&lt;year&gt;2010&lt;/year&gt;&lt;/dates&gt;&lt;isbn&gt;0305-4179&lt;/isbn&gt;&lt;work-type&gt;RCT&lt;/work-type&gt;&lt;urls&gt;&lt;related-urls&gt;&lt;url&gt;http://www.burnsjournal.com/article/S0305-4179(09)00403-3/abstract&lt;/url&gt;&lt;/related-urls&gt;&lt;/urls&gt;&lt;/record&gt;&lt;/Cite&gt;&lt;/EndNote&gt;</w:instrText>
            </w:r>
            <w:r>
              <w:fldChar w:fldCharType="separate"/>
            </w:r>
            <w:r>
              <w:rPr>
                <w:noProof/>
              </w:rPr>
              <w:t>[</w:t>
            </w:r>
            <w:hyperlink w:anchor="_ENREF_37" w:tooltip="Miller, 2010 #9085" w:history="1">
              <w:r w:rsidR="00570C74">
                <w:rPr>
                  <w:noProof/>
                </w:rPr>
                <w:t>37</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45DFFF55" w14:textId="77777777" w:rsidR="00A17CF8" w:rsidRPr="002F00BD" w:rsidRDefault="00A17CF8" w:rsidP="00A17CF8">
            <w:pPr>
              <w:pStyle w:val="Smalltext"/>
            </w:pPr>
            <w:r w:rsidRPr="002F00BD">
              <w:t>Randomised controlled trial</w:t>
            </w:r>
          </w:p>
          <w:p w14:paraId="3D532EDB" w14:textId="77777777" w:rsidR="00A17CF8" w:rsidRPr="002F00BD" w:rsidRDefault="00A17CF8" w:rsidP="00A17CF8">
            <w:pPr>
              <w:pStyle w:val="Smalltext"/>
            </w:pPr>
          </w:p>
          <w:p w14:paraId="50119AF6" w14:textId="3B394C45" w:rsidR="00A17CF8" w:rsidRPr="00685546" w:rsidRDefault="00A17CF8" w:rsidP="00A17CF8">
            <w:pPr>
              <w:pStyle w:val="Smalltext"/>
            </w:pPr>
            <w:r w:rsidRPr="002F00BD">
              <w:t xml:space="preserve">To investigate if either MMD procedural preparation (MMD-PP) or distraction (MMD-D) has a greater impact on child </w:t>
            </w:r>
            <w:r w:rsidRPr="002F00BD">
              <w:lastRenderedPageBreak/>
              <w:t>pain reduction compared to standard distraction (SD) or hand held video game distraction (VG), (2) to understand the impact of MMD-PP and MMD-D on clinic efficiency by measuring length of treatment across groups, and lastly, (3) to assess the efficacy of distraction techniques over three dressing change procedures</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09425D6C" w14:textId="77777777" w:rsidR="00A17CF8" w:rsidRDefault="00A17CF8" w:rsidP="00A17CF8">
            <w:pPr>
              <w:pStyle w:val="Smalltext"/>
            </w:pPr>
            <w:r>
              <w:lastRenderedPageBreak/>
              <w:t>80 children aged mean 6.2 years (SD ± 2.3)</w:t>
            </w:r>
          </w:p>
          <w:p w14:paraId="362B616C" w14:textId="77777777" w:rsidR="00EF7FE2" w:rsidRPr="00EF7FE2" w:rsidRDefault="00EF7FE2" w:rsidP="00EF7FE2">
            <w:pPr>
              <w:pStyle w:val="Smalltext"/>
            </w:pPr>
            <w:r w:rsidRPr="00EF7FE2">
              <w:t>Exc: cognitive impairment, sedation and anxiolytics</w:t>
            </w:r>
          </w:p>
          <w:p w14:paraId="5206B407" w14:textId="77777777" w:rsidR="00A17CF8" w:rsidRDefault="00A17CF8" w:rsidP="00A17CF8">
            <w:pPr>
              <w:pStyle w:val="Smalltext"/>
            </w:pPr>
          </w:p>
          <w:p w14:paraId="6635486F" w14:textId="2C9E067F" w:rsidR="00A17CF8" w:rsidRDefault="00A17CF8" w:rsidP="00A17CF8">
            <w:pPr>
              <w:pStyle w:val="Smalltext"/>
            </w:pPr>
            <w:r>
              <w:lastRenderedPageBreak/>
              <w:t>Procedural (burn care procedure)</w:t>
            </w:r>
          </w:p>
          <w:p w14:paraId="2528A6A3" w14:textId="77777777" w:rsidR="00A17CF8" w:rsidRDefault="00A17CF8" w:rsidP="00A17CF8">
            <w:pPr>
              <w:pStyle w:val="Smalltext"/>
            </w:pPr>
          </w:p>
          <w:p w14:paraId="4E72B1BF" w14:textId="238D8CAA" w:rsidR="00A17CF8" w:rsidRPr="00685546" w:rsidRDefault="00A17CF8" w:rsidP="00A17CF8">
            <w:pPr>
              <w:pStyle w:val="Smalltext"/>
            </w:pPr>
            <w:r>
              <w:t>Burns Outpatient Centre</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085A1A3F" w14:textId="77777777" w:rsidR="00A17CF8" w:rsidRDefault="00A17CF8" w:rsidP="00A17CF8">
            <w:pPr>
              <w:pStyle w:val="Smalltext"/>
            </w:pPr>
            <w:r>
              <w:lastRenderedPageBreak/>
              <w:t>4 groups – participants randomised to:</w:t>
            </w:r>
          </w:p>
          <w:p w14:paraId="03AD971E" w14:textId="77777777" w:rsidR="00A17CF8" w:rsidRDefault="00A17CF8" w:rsidP="00A17CF8">
            <w:pPr>
              <w:pStyle w:val="Smalltext"/>
            </w:pPr>
            <w:r>
              <w:t>SD group: standard distraction</w:t>
            </w:r>
          </w:p>
          <w:p w14:paraId="358AFE2A" w14:textId="77777777" w:rsidR="00A17CF8" w:rsidRDefault="00A17CF8" w:rsidP="00A17CF8">
            <w:pPr>
              <w:pStyle w:val="Smalltext"/>
            </w:pPr>
            <w:r>
              <w:t>VG group: video game distraction</w:t>
            </w:r>
          </w:p>
          <w:p w14:paraId="304567CD" w14:textId="77777777" w:rsidR="00A17CF8" w:rsidRDefault="00A17CF8" w:rsidP="00A17CF8">
            <w:pPr>
              <w:pStyle w:val="Smalltext"/>
            </w:pPr>
            <w:r>
              <w:t>MMD-PP group: MMD procedural preparation</w:t>
            </w:r>
          </w:p>
          <w:p w14:paraId="71ABF571" w14:textId="77777777" w:rsidR="00A17CF8" w:rsidRDefault="00A17CF8" w:rsidP="00A17CF8">
            <w:pPr>
              <w:pStyle w:val="Smalltext"/>
            </w:pPr>
            <w:r>
              <w:lastRenderedPageBreak/>
              <w:t>MMD group: MMD distraction</w:t>
            </w:r>
          </w:p>
          <w:p w14:paraId="6CF3E550" w14:textId="77777777" w:rsidR="00A17CF8" w:rsidRDefault="00A17CF8" w:rsidP="00A17CF8">
            <w:pPr>
              <w:pStyle w:val="Smalltext"/>
            </w:pPr>
          </w:p>
          <w:p w14:paraId="2119D92F" w14:textId="63B1123D" w:rsidR="00A17CF8" w:rsidRPr="00685546" w:rsidRDefault="00A17CF8" w:rsidP="00A17CF8">
            <w:pPr>
              <w:pStyle w:val="Smalltext"/>
            </w:pPr>
            <w:r>
              <w:t>Pain scores: FLACC, Wong and Baker Faces Scale, VAS observer</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77ADB005" w14:textId="1B15A8D2" w:rsidR="00A17CF8" w:rsidRDefault="00A17CF8" w:rsidP="00A17CF8">
            <w:pPr>
              <w:pStyle w:val="Smalltext"/>
            </w:pPr>
            <w:r>
              <w:lastRenderedPageBreak/>
              <w:t xml:space="preserve">MMD groups had consistent reductions in pain levels over the three procedures compared to the SD and VG groups for child reported pain (p &lt; 0.001), parent observed VAS (p &lt; 0.001) and FLACC scores (p &lt; </w:t>
            </w:r>
            <w:r>
              <w:lastRenderedPageBreak/>
              <w:t>0.01). No difference between MMD-PP and MMD groups for child report, parent VAS or FLACC. No difference in physiological measures</w:t>
            </w:r>
          </w:p>
        </w:tc>
        <w:tc>
          <w:tcPr>
            <w:tcW w:w="958" w:type="dxa"/>
            <w:tcBorders>
              <w:top w:val="single" w:sz="4" w:space="0" w:color="A6A6A6" w:themeColor="background1" w:themeShade="A6"/>
              <w:bottom w:val="single" w:sz="4" w:space="0" w:color="A6A6A6" w:themeColor="background1" w:themeShade="A6"/>
            </w:tcBorders>
          </w:tcPr>
          <w:p w14:paraId="5D46A8C0" w14:textId="28FA4107" w:rsidR="00A17CF8" w:rsidRPr="00685546" w:rsidRDefault="00A17CF8" w:rsidP="00A17CF8">
            <w:pPr>
              <w:pStyle w:val="Smalltext"/>
              <w:jc w:val="center"/>
            </w:pPr>
            <w:r>
              <w:lastRenderedPageBreak/>
              <w:t>3</w:t>
            </w:r>
          </w:p>
        </w:tc>
      </w:tr>
      <w:tr w:rsidR="00A17CF8" w:rsidRPr="007A43E7" w14:paraId="2892D744"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356BE819" w14:textId="0B4C8F60" w:rsidR="00A17CF8" w:rsidRPr="00685546" w:rsidRDefault="00A17CF8" w:rsidP="00570C74">
            <w:pPr>
              <w:pStyle w:val="Smalltext"/>
            </w:pPr>
            <w:r>
              <w:lastRenderedPageBreak/>
              <w:t xml:space="preserve">Natarajan Surendar et al, 2014 </w:t>
            </w:r>
            <w:r>
              <w:fldChar w:fldCharType="begin"/>
            </w:r>
            <w:r>
              <w:instrText xml:space="preserve"> ADDIN EN.CITE &lt;EndNote&gt;&lt;Cite&gt;&lt;Author&gt;Natarajan Surendar&lt;/Author&gt;&lt;Year&gt;2014&lt;/Year&gt;&lt;RecNum&gt;9099&lt;/RecNum&gt;&lt;DisplayText&gt;[39]&lt;/DisplayText&gt;&lt;record&gt;&lt;rec-number&gt;9099&lt;/rec-number&gt;&lt;foreign-keys&gt;&lt;key app="EN" db-id="tvzzvf9xytse06e0ef65d09vtp0tsda05zfd"&gt;9099&lt;/key&gt;&lt;/foreign-keys&gt;&lt;ref-type name="Journal Article"&gt;17&lt;/ref-type&gt;&lt;contributors&gt;&lt;authors&gt;&lt;author&gt;Natarajan Surendar, M&lt;/author&gt;&lt;author&gt;Kumar Pandey, R&lt;/author&gt;&lt;author&gt;Kumar Saksena, A&lt;/author&gt;&lt;author&gt;Kumar, R&lt;/author&gt;&lt;author&gt;Chandra, G&lt;/author&gt;&lt;/authors&gt;&lt;/contributors&gt;&lt;titles&gt;&lt;title&gt;A Comparative evaluation of Intranasal Dexmedetomidine, Midazolam and Ketamine for their sedative and analgesic properties: A Triple Blind Randomized Study&lt;/title&gt;&lt;secondary-title&gt;Journal of Clinical Pediatric Dentistry&lt;/secondary-title&gt;&lt;/titles&gt;&lt;periodical&gt;&lt;full-title&gt;Journal of Clinical Pediatric Dentistry&lt;/full-title&gt;&lt;/periodical&gt;&lt;pages&gt;255-261&lt;/pages&gt;&lt;volume&gt;38&lt;/volume&gt;&lt;number&gt;3&lt;/number&gt;&lt;dates&gt;&lt;year&gt;2014&lt;/year&gt;&lt;/dates&gt;&lt;isbn&gt;1053-4628&lt;/isbn&gt;&lt;urls&gt;&lt;related-urls&gt;&lt;url&gt;http://pediatricdentistry.metapress.com/content/l828585807482966/&lt;/url&gt;&lt;/related-urls&gt;&lt;/urls&gt;&lt;remote-database-name&gt;Google Scholar&lt;/remote-database-name&gt;&lt;/record&gt;&lt;/Cite&gt;&lt;/EndNote&gt;</w:instrText>
            </w:r>
            <w:r>
              <w:fldChar w:fldCharType="separate"/>
            </w:r>
            <w:r>
              <w:rPr>
                <w:noProof/>
              </w:rPr>
              <w:t>[</w:t>
            </w:r>
            <w:hyperlink w:anchor="_ENREF_39" w:tooltip="Natarajan Surendar, 2014 #9099" w:history="1">
              <w:r w:rsidR="00570C74">
                <w:rPr>
                  <w:noProof/>
                </w:rPr>
                <w:t>39</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41E474C5" w14:textId="77777777" w:rsidR="00A17CF8" w:rsidRDefault="00A17CF8" w:rsidP="00A17CF8">
            <w:pPr>
              <w:pStyle w:val="Smalltext"/>
            </w:pPr>
            <w:r>
              <w:t>Randomised triple blind comparative study</w:t>
            </w:r>
          </w:p>
          <w:p w14:paraId="7460795D" w14:textId="77777777" w:rsidR="00A17CF8" w:rsidRDefault="00A17CF8" w:rsidP="00A17CF8">
            <w:pPr>
              <w:pStyle w:val="Smalltext"/>
            </w:pPr>
          </w:p>
          <w:p w14:paraId="07B3D2B0" w14:textId="341CCFC9" w:rsidR="00A17CF8" w:rsidRPr="00685546" w:rsidRDefault="00A17CF8" w:rsidP="00A17CF8">
            <w:pPr>
              <w:pStyle w:val="Smalltext"/>
            </w:pPr>
            <w:r>
              <w:t>To evaluate &amp; compare the efficacy &amp; safety of intranasal (IN) dexmedetomidine, midazolam &amp; ketamine in producing moderate sedation among uncooperative pediatric dental patients.</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505C142E" w14:textId="77777777" w:rsidR="00A17CF8" w:rsidRPr="00EF7FE2" w:rsidRDefault="00A17CF8" w:rsidP="00A17CF8">
            <w:pPr>
              <w:pStyle w:val="Smalltext"/>
            </w:pPr>
            <w:r w:rsidRPr="00EF7FE2">
              <w:t>84 children aged 4 – 14 years</w:t>
            </w:r>
          </w:p>
          <w:p w14:paraId="777F1175" w14:textId="719811F2" w:rsidR="00A17CF8" w:rsidRPr="00EF7FE2" w:rsidRDefault="009E6DD0" w:rsidP="00A17CF8">
            <w:pPr>
              <w:pStyle w:val="Smalltext"/>
            </w:pPr>
            <w:r w:rsidRPr="00EF7FE2">
              <w:t xml:space="preserve">Exc: </w:t>
            </w:r>
            <w:r w:rsidR="00EF7FE2" w:rsidRPr="00EF7FE2">
              <w:t>nil relevant</w:t>
            </w:r>
          </w:p>
          <w:p w14:paraId="137909DB" w14:textId="77777777" w:rsidR="009E6DD0" w:rsidRPr="00EF7FE2" w:rsidRDefault="009E6DD0" w:rsidP="00A17CF8">
            <w:pPr>
              <w:pStyle w:val="Smalltext"/>
            </w:pPr>
          </w:p>
          <w:p w14:paraId="60CDB328" w14:textId="77777777" w:rsidR="00A17CF8" w:rsidRPr="00EF7FE2" w:rsidRDefault="00A17CF8" w:rsidP="00A17CF8">
            <w:pPr>
              <w:pStyle w:val="Smalltext"/>
            </w:pPr>
            <w:r w:rsidRPr="00EF7FE2">
              <w:t>Procedural (dental)</w:t>
            </w:r>
          </w:p>
          <w:p w14:paraId="4E5EF6E6" w14:textId="77777777" w:rsidR="00A17CF8" w:rsidRPr="00EF7FE2" w:rsidRDefault="00A17CF8" w:rsidP="00A17CF8">
            <w:pPr>
              <w:pStyle w:val="Smalltext"/>
            </w:pPr>
          </w:p>
          <w:p w14:paraId="18A667FB" w14:textId="76937A04" w:rsidR="00A17CF8" w:rsidRPr="00EF7FE2" w:rsidRDefault="00A17CF8" w:rsidP="00A17CF8">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2C32A894" w14:textId="77777777" w:rsidR="00A17CF8" w:rsidRDefault="00A17CF8" w:rsidP="00A17CF8">
            <w:pPr>
              <w:pStyle w:val="Smalltext"/>
            </w:pPr>
            <w:r>
              <w:t>4 groups – participants randomised to:</w:t>
            </w:r>
          </w:p>
          <w:p w14:paraId="2E79F322" w14:textId="77777777" w:rsidR="00A17CF8" w:rsidRDefault="00A17CF8" w:rsidP="00A17CF8">
            <w:pPr>
              <w:pStyle w:val="Smalltext"/>
            </w:pPr>
            <w:r>
              <w:t>D1 group: d</w:t>
            </w:r>
            <w:r w:rsidRPr="00604026">
              <w:t>exmedetomidine 1µg/</w:t>
            </w:r>
            <w:r>
              <w:t>kg</w:t>
            </w:r>
          </w:p>
          <w:p w14:paraId="17713021" w14:textId="77777777" w:rsidR="00A17CF8" w:rsidRDefault="00A17CF8" w:rsidP="00A17CF8">
            <w:pPr>
              <w:pStyle w:val="Smalltext"/>
            </w:pPr>
            <w:r>
              <w:t xml:space="preserve">D2 group: dexmedetomidine </w:t>
            </w:r>
            <w:r w:rsidRPr="00604026">
              <w:t xml:space="preserve">1.5µg/kg </w:t>
            </w:r>
          </w:p>
          <w:p w14:paraId="6C500E1E" w14:textId="77777777" w:rsidR="00A17CF8" w:rsidRDefault="00A17CF8" w:rsidP="00A17CF8">
            <w:pPr>
              <w:pStyle w:val="Smalltext"/>
            </w:pPr>
            <w:r>
              <w:t xml:space="preserve">M group: </w:t>
            </w:r>
            <w:r w:rsidRPr="00604026">
              <w:t xml:space="preserve">Midazolam 0.2mg/kg </w:t>
            </w:r>
          </w:p>
          <w:p w14:paraId="563A9493" w14:textId="77777777" w:rsidR="00A17CF8" w:rsidRDefault="00A17CF8" w:rsidP="00A17CF8">
            <w:pPr>
              <w:pStyle w:val="Smalltext"/>
            </w:pPr>
            <w:r>
              <w:t xml:space="preserve">K group: </w:t>
            </w:r>
            <w:r w:rsidRPr="00604026">
              <w:t xml:space="preserve">Ketamine 5mg/kg (K1) </w:t>
            </w:r>
          </w:p>
          <w:p w14:paraId="2062B906" w14:textId="77777777" w:rsidR="00A17CF8" w:rsidRDefault="00A17CF8" w:rsidP="00A17CF8">
            <w:pPr>
              <w:pStyle w:val="Smalltext"/>
            </w:pPr>
          </w:p>
          <w:p w14:paraId="42EFCAF2" w14:textId="0660EB0F" w:rsidR="00A17CF8" w:rsidRPr="00685546" w:rsidRDefault="00A17CF8" w:rsidP="00A17CF8">
            <w:pPr>
              <w:pStyle w:val="Smalltext"/>
            </w:pPr>
            <w:r>
              <w:t xml:space="preserve">Pain scores: </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4F2643B0" w14:textId="77777777" w:rsidR="00A17CF8" w:rsidRDefault="00A17CF8" w:rsidP="00A17CF8">
            <w:pPr>
              <w:pStyle w:val="Smalltext"/>
            </w:pPr>
            <w:r>
              <w:t>Intra &amp; post-operative FLACC scores differed between D1 (</w:t>
            </w:r>
            <w:r w:rsidRPr="00970A6C">
              <w:t>3.81 ± 0.81</w:t>
            </w:r>
            <w:r>
              <w:t xml:space="preserve"> &amp; </w:t>
            </w:r>
            <w:r w:rsidRPr="00970A6C">
              <w:t>1.29 ± 0.90</w:t>
            </w:r>
            <w:r>
              <w:t>), D2 (</w:t>
            </w:r>
            <w:r w:rsidRPr="00970A6C">
              <w:t>3.67 ± 0.91</w:t>
            </w:r>
            <w:r>
              <w:t xml:space="preserve"> &amp; </w:t>
            </w:r>
            <w:r w:rsidRPr="00970A6C">
              <w:t>1.14 ± 0.65</w:t>
            </w:r>
            <w:r>
              <w:t>) and K1 (</w:t>
            </w:r>
            <w:r w:rsidRPr="00970A6C">
              <w:t>3.52 ± 0.68</w:t>
            </w:r>
            <w:r>
              <w:t xml:space="preserve"> &amp; </w:t>
            </w:r>
            <w:r w:rsidRPr="00970A6C">
              <w:t>1.10 ± 0.89</w:t>
            </w:r>
            <w:r>
              <w:t>) compared to M (</w:t>
            </w:r>
            <w:r w:rsidRPr="00970A6C">
              <w:t>5.62 ± 1.12</w:t>
            </w:r>
            <w:r>
              <w:t xml:space="preserve"> &amp; </w:t>
            </w:r>
            <w:r w:rsidRPr="00970A6C">
              <w:t>2.81 ± 0.60</w:t>
            </w:r>
            <w:r>
              <w:t>).</w:t>
            </w:r>
          </w:p>
          <w:p w14:paraId="09FF9B58" w14:textId="77777777" w:rsidR="00A17CF8" w:rsidRDefault="00A17CF8" w:rsidP="00A17CF8">
            <w:pPr>
              <w:pStyle w:val="Smalltext"/>
            </w:pPr>
            <w:r>
              <w:t>Procedural success rate and sedation level not statistically different</w:t>
            </w:r>
          </w:p>
          <w:p w14:paraId="044979B0" w14:textId="2DF741BB" w:rsidR="00A17CF8" w:rsidRPr="00685546" w:rsidRDefault="00A17CF8" w:rsidP="00A17CF8">
            <w:pPr>
              <w:pStyle w:val="Smalltext"/>
            </w:pPr>
            <w:r>
              <w:t xml:space="preserve">No significant difference in HR, RR, BP and SpO2 between groups. </w:t>
            </w:r>
          </w:p>
        </w:tc>
        <w:tc>
          <w:tcPr>
            <w:tcW w:w="958" w:type="dxa"/>
            <w:tcBorders>
              <w:top w:val="single" w:sz="4" w:space="0" w:color="A6A6A6" w:themeColor="background1" w:themeShade="A6"/>
              <w:bottom w:val="single" w:sz="4" w:space="0" w:color="A6A6A6" w:themeColor="background1" w:themeShade="A6"/>
            </w:tcBorders>
          </w:tcPr>
          <w:p w14:paraId="11CE0B43" w14:textId="01A176B5" w:rsidR="00A17CF8" w:rsidRDefault="00A17CF8" w:rsidP="00A17CF8">
            <w:pPr>
              <w:pStyle w:val="Smalltext"/>
              <w:jc w:val="center"/>
            </w:pPr>
            <w:r>
              <w:t>3</w:t>
            </w:r>
          </w:p>
        </w:tc>
      </w:tr>
      <w:tr w:rsidR="00A17CF8" w:rsidRPr="007A43E7" w14:paraId="2F54FA5E"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1644ACEC" w14:textId="11646CB0" w:rsidR="00A17CF8" w:rsidRDefault="00A17CF8" w:rsidP="00570C74">
            <w:pPr>
              <w:pStyle w:val="Smalltext"/>
            </w:pPr>
            <w:r>
              <w:t xml:space="preserve">Newbury et al, 2009 </w:t>
            </w:r>
            <w:r>
              <w:fldChar w:fldCharType="begin">
                <w:fldData xml:space="preserve">PEVuZE5vdGU+PENpdGU+PEF1dGhvcj5OZXdidXJ5PC9BdXRob3I+PFllYXI+MjAwOTwvWWVhcj48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</w:fldData>
              </w:fldChar>
            </w:r>
            <w:r>
              <w:instrText xml:space="preserve"> ADDIN EN.CITE </w:instrText>
            </w:r>
            <w:r>
              <w:fldChar w:fldCharType="begin">
                <w:fldData xml:space="preserve">PEVuZE5vdGU+PENpdGU+PEF1dGhvcj5OZXdidXJ5PC9BdXRob3I+PFllYXI+MjAwOTwvWWVhcj48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</w:fldData>
              </w:fldChar>
            </w:r>
            <w:r>
              <w:instrText xml:space="preserve"> ADDIN EN.CITE.DATA </w:instrText>
            </w:r>
            <w:r>
              <w:fldChar w:fldCharType="end"/>
            </w:r>
            <w:r>
              <w:fldChar w:fldCharType="separate"/>
            </w:r>
            <w:r>
              <w:rPr>
                <w:noProof/>
              </w:rPr>
              <w:t>[</w:t>
            </w:r>
            <w:hyperlink w:anchor="_ENREF_40" w:tooltip="Newbury, 2009 #787" w:history="1">
              <w:r w:rsidR="00570C74">
                <w:rPr>
                  <w:noProof/>
                </w:rPr>
                <w:t>40</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2434B2D9" w14:textId="77777777" w:rsidR="00A17CF8" w:rsidRDefault="00A17CF8" w:rsidP="00A17CF8">
            <w:pPr>
              <w:pStyle w:val="Smalltext"/>
            </w:pPr>
            <w:r>
              <w:t xml:space="preserve">Parallel randomised double-blind </w:t>
            </w:r>
            <w:r w:rsidRPr="003E36BB">
              <w:rPr>
                <w:strike/>
              </w:rPr>
              <w:t>controlled</w:t>
            </w:r>
            <w:r>
              <w:t xml:space="preserve"> (comparison) study</w:t>
            </w:r>
          </w:p>
          <w:p w14:paraId="14BDF5CB" w14:textId="77777777" w:rsidR="00A17CF8" w:rsidRDefault="00A17CF8" w:rsidP="00A17CF8">
            <w:pPr>
              <w:pStyle w:val="Smalltext"/>
            </w:pPr>
          </w:p>
          <w:p w14:paraId="63AA9E97" w14:textId="568B20BF" w:rsidR="00A17CF8" w:rsidRDefault="00A17CF8" w:rsidP="00A17CF8">
            <w:pPr>
              <w:pStyle w:val="Smalltext"/>
            </w:pPr>
            <w:r>
              <w:t xml:space="preserve">To determine if amethocaine improves the success of cannulation compared with EMLA and whether it is a more effective topical anaesthetic  </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32741B7A" w14:textId="77777777" w:rsidR="00A17CF8" w:rsidRPr="00EF7FE2" w:rsidRDefault="00A17CF8" w:rsidP="00A17CF8">
            <w:pPr>
              <w:pStyle w:val="Smalltext"/>
            </w:pPr>
            <w:r w:rsidRPr="00EF7FE2">
              <w:t>65 children aged 3months – 15 years</w:t>
            </w:r>
          </w:p>
          <w:p w14:paraId="2B4ED3DD" w14:textId="0F70ED93" w:rsidR="00A17CF8" w:rsidRPr="00EF7FE2" w:rsidRDefault="0052731C" w:rsidP="00A17CF8">
            <w:pPr>
              <w:pStyle w:val="Smalltext"/>
            </w:pPr>
            <w:r w:rsidRPr="00EF7FE2">
              <w:t>Exc:</w:t>
            </w:r>
            <w:r w:rsidR="00EF7FE2" w:rsidRPr="00EF7FE2">
              <w:t xml:space="preserve"> nil</w:t>
            </w:r>
          </w:p>
          <w:p w14:paraId="7F4E7F5B" w14:textId="77777777" w:rsidR="0052731C" w:rsidRPr="00EF7FE2" w:rsidRDefault="0052731C" w:rsidP="00A17CF8">
            <w:pPr>
              <w:pStyle w:val="Smalltext"/>
            </w:pPr>
          </w:p>
          <w:p w14:paraId="0A229623" w14:textId="77777777" w:rsidR="00A17CF8" w:rsidRPr="00EF7FE2" w:rsidRDefault="00A17CF8" w:rsidP="00A17CF8">
            <w:pPr>
              <w:pStyle w:val="Smalltext"/>
            </w:pPr>
            <w:r w:rsidRPr="00EF7FE2">
              <w:t>Procedural (intravenous cannula insertion)</w:t>
            </w:r>
          </w:p>
          <w:p w14:paraId="6BE66FD0" w14:textId="77777777" w:rsidR="00A17CF8" w:rsidRPr="00EF7FE2" w:rsidRDefault="00A17CF8" w:rsidP="00A17CF8">
            <w:pPr>
              <w:pStyle w:val="Smalltext"/>
            </w:pPr>
          </w:p>
          <w:p w14:paraId="2393044A" w14:textId="025C7A20" w:rsidR="00A17CF8" w:rsidRPr="00EF7FE2" w:rsidRDefault="00A17CF8" w:rsidP="00A17CF8">
            <w:pPr>
              <w:pStyle w:val="Smalltext"/>
            </w:pPr>
            <w:r w:rsidRPr="00EF7FE2">
              <w:t>Emergency department</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30C5BEF8" w14:textId="77777777" w:rsidR="00A17CF8" w:rsidRDefault="00A17CF8" w:rsidP="00A17CF8">
            <w:pPr>
              <w:pStyle w:val="Smalltext"/>
            </w:pPr>
            <w:r>
              <w:t>2 groups – participants randomised to:</w:t>
            </w:r>
          </w:p>
          <w:p w14:paraId="2D3C036B" w14:textId="77777777" w:rsidR="00A17CF8" w:rsidRDefault="00A17CF8" w:rsidP="00A17CF8">
            <w:pPr>
              <w:pStyle w:val="Smalltext"/>
            </w:pPr>
            <w:r>
              <w:t>Group A: amethocaine</w:t>
            </w:r>
          </w:p>
          <w:p w14:paraId="725BE9BF" w14:textId="77777777" w:rsidR="00A17CF8" w:rsidRDefault="00A17CF8" w:rsidP="00A17CF8">
            <w:pPr>
              <w:pStyle w:val="Smalltext"/>
            </w:pPr>
            <w:r>
              <w:t>Group E: EMLA</w:t>
            </w:r>
          </w:p>
          <w:p w14:paraId="4B234856" w14:textId="77777777" w:rsidR="00A17CF8" w:rsidRDefault="00A17CF8" w:rsidP="00A17CF8">
            <w:pPr>
              <w:pStyle w:val="Smalltext"/>
            </w:pPr>
          </w:p>
          <w:p w14:paraId="239AE023" w14:textId="77777777" w:rsidR="00A17CF8" w:rsidRDefault="00A17CF8" w:rsidP="00A17CF8">
            <w:pPr>
              <w:pStyle w:val="Smalltext"/>
            </w:pPr>
            <w:r>
              <w:t>Cream applied to two vein sites</w:t>
            </w:r>
          </w:p>
          <w:p w14:paraId="079570D7" w14:textId="77777777" w:rsidR="00A17CF8" w:rsidRDefault="00A17CF8" w:rsidP="00A17CF8">
            <w:pPr>
              <w:pStyle w:val="Smalltext"/>
            </w:pPr>
          </w:p>
          <w:p w14:paraId="5A1840E8" w14:textId="0B169E95" w:rsidR="00A17CF8" w:rsidRDefault="00A17CF8" w:rsidP="00A17CF8">
            <w:pPr>
              <w:pStyle w:val="Smalltext"/>
            </w:pPr>
            <w:r>
              <w:t>Pain scores: FLACC &amp; VASobserver (not blinded)</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7DCE6FA0" w14:textId="77777777" w:rsidR="00A17CF8" w:rsidRDefault="00A17CF8" w:rsidP="00A17CF8">
            <w:pPr>
              <w:pStyle w:val="Smalltext"/>
            </w:pPr>
            <w:r>
              <w:t>No difference between success rates for Groups A or E</w:t>
            </w:r>
          </w:p>
          <w:p w14:paraId="739D417C" w14:textId="77777777" w:rsidR="00A17CF8" w:rsidRDefault="00A17CF8" w:rsidP="00A17CF8">
            <w:pPr>
              <w:pStyle w:val="Smalltext"/>
            </w:pPr>
          </w:p>
          <w:p w14:paraId="72E635B1" w14:textId="77777777" w:rsidR="00A17CF8" w:rsidRDefault="00A17CF8" w:rsidP="00A17CF8">
            <w:pPr>
              <w:pStyle w:val="Smalltext"/>
            </w:pPr>
            <w:r>
              <w:t>No difference in FLACC or VAS (observer) scores between groups A and E</w:t>
            </w:r>
          </w:p>
          <w:p w14:paraId="04A6CD0D" w14:textId="77777777" w:rsidR="00A17CF8" w:rsidRDefault="00A17CF8" w:rsidP="00A17CF8">
            <w:pPr>
              <w:pStyle w:val="Smalltext"/>
            </w:pPr>
          </w:p>
          <w:p w14:paraId="6F7EDCB2" w14:textId="0E15280B" w:rsidR="00A17CF8" w:rsidRDefault="00A17CF8" w:rsidP="00A17CF8">
            <w:pPr>
              <w:pStyle w:val="Smalltext"/>
            </w:pPr>
            <w:r>
              <w:t xml:space="preserve">Inter-rater reliability for FLACC – 0.86 (p&lt;0.0001) </w:t>
            </w:r>
          </w:p>
        </w:tc>
        <w:tc>
          <w:tcPr>
            <w:tcW w:w="958" w:type="dxa"/>
            <w:tcBorders>
              <w:top w:val="single" w:sz="4" w:space="0" w:color="A6A6A6" w:themeColor="background1" w:themeShade="A6"/>
              <w:bottom w:val="single" w:sz="4" w:space="0" w:color="A6A6A6" w:themeColor="background1" w:themeShade="A6"/>
            </w:tcBorders>
          </w:tcPr>
          <w:p w14:paraId="70E57F63" w14:textId="16F48205" w:rsidR="00A17CF8" w:rsidRDefault="00A17CF8" w:rsidP="00A17CF8">
            <w:pPr>
              <w:pStyle w:val="Smalltext"/>
              <w:jc w:val="center"/>
            </w:pPr>
            <w:r>
              <w:t>3</w:t>
            </w:r>
          </w:p>
        </w:tc>
      </w:tr>
      <w:tr w:rsidR="00A17CF8" w:rsidRPr="007A43E7" w14:paraId="34DA0889"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109F9418" w14:textId="1345488E" w:rsidR="00A17CF8" w:rsidRDefault="00A17CF8" w:rsidP="00570C74">
            <w:pPr>
              <w:pStyle w:val="Smalltext"/>
            </w:pPr>
            <w:r>
              <w:t xml:space="preserve">Nilsson et al, 2013 </w:t>
            </w:r>
            <w:r>
              <w:fldChar w:fldCharType="begin"/>
            </w:r>
            <w:r>
              <w:instrText xml:space="preserve"> ADDIN EN.CITE &lt;EndNote&gt;&lt;Cite&gt;&lt;Author&gt;Nilsson&lt;/Author&gt;&lt;Year&gt;2013&lt;/Year&gt;&lt;RecNum&gt;9104&lt;/RecNum&gt;&lt;DisplayText&gt;[41]&lt;/DisplayText&gt;&lt;record&gt;&lt;rec-number&gt;9104&lt;/rec-number&gt;&lt;foreign-keys&gt;&lt;key app="EN" db-id="tvzzvf9xytse06e0ef65d09vtp0tsda05zfd"&gt;9104&lt;/key&gt;&lt;/foreign-keys&gt;&lt;ref-type name="Journal Article"&gt;17&lt;/ref-type&gt;&lt;contributors&gt;&lt;authors&gt;&lt;author&gt;Nilsson, Stefan&lt;/author&gt;&lt;author&gt;Enskär, Karin&lt;/author&gt;&lt;author&gt;Hallqvist, Carina&lt;/author&gt;&lt;author&gt;Kokinsky, Eva&lt;/author&gt;&lt;/authors&gt;&lt;/contributors&gt;&lt;titles&gt;&lt;title&gt;Active and passive distraction in children undergoing wound dressings&lt;/title&gt;&lt;secondary-title&gt;Journal of pediatric nursing&lt;/secondary-title&gt;&lt;/titles&gt;&lt;periodical&gt;&lt;full-title&gt;Journal of Pediatric Nursing&lt;/full-title&gt;&lt;/periodical&gt;&lt;pages&gt;158-166&lt;/pages&gt;&lt;volume&gt;28&lt;/volume&gt;&lt;number&gt;2&lt;/number&gt;&lt;dates&gt;&lt;year&gt;2013&lt;/year&gt;&lt;/dates&gt;&lt;isbn&gt;0882-5963&lt;/isbn&gt;&lt;urls&gt;&lt;related-urls&gt;&lt;url&gt;http://ac.els-cdn.com/S0882596312001893/1-s2.0-S0882596312001893-main.pdf?_tid=4c131738-6619-11e4-b565-00000aab0f02&amp;amp;acdnat=1415322136_dd7c753e575b98448d5ccb9e54ef24be&lt;/url&gt;&lt;/related-urls&gt;&lt;/urls&gt;&lt;/record&gt;&lt;/Cite&gt;&lt;/EndNote&gt;</w:instrText>
            </w:r>
            <w:r>
              <w:fldChar w:fldCharType="separate"/>
            </w:r>
            <w:r>
              <w:rPr>
                <w:noProof/>
              </w:rPr>
              <w:t>[</w:t>
            </w:r>
            <w:hyperlink w:anchor="_ENREF_41" w:tooltip="Nilsson, 2013 #9104" w:history="1">
              <w:r w:rsidR="00570C74">
                <w:rPr>
                  <w:noProof/>
                </w:rPr>
                <w:t>41</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052392E9" w14:textId="77777777" w:rsidR="00A17CF8" w:rsidRPr="00C450ED" w:rsidRDefault="00A17CF8" w:rsidP="00A17CF8">
            <w:pPr>
              <w:pStyle w:val="Smalltext"/>
            </w:pPr>
            <w:r w:rsidRPr="00C450ED">
              <w:t xml:space="preserve">Non-blinded randomised </w:t>
            </w:r>
            <w:r>
              <w:t xml:space="preserve">(controlled) </w:t>
            </w:r>
            <w:r w:rsidRPr="00C450ED">
              <w:t>clinical trial</w:t>
            </w:r>
          </w:p>
          <w:p w14:paraId="40C7AA38" w14:textId="77777777" w:rsidR="00A17CF8" w:rsidRPr="00C450ED" w:rsidRDefault="00A17CF8" w:rsidP="00A17CF8">
            <w:pPr>
              <w:pStyle w:val="Smalltext"/>
            </w:pPr>
          </w:p>
          <w:p w14:paraId="55010BFF" w14:textId="46D9FB50" w:rsidR="00A17CF8" w:rsidRPr="007A43E7" w:rsidRDefault="00A17CF8" w:rsidP="00A17CF8">
            <w:pPr>
              <w:pStyle w:val="Smalltext"/>
            </w:pPr>
            <w:r w:rsidRPr="00C450ED">
              <w:t>To test if serious gaming and lollipops influence pain, distress and anxiety in conjunction with a wound care session.</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338B0527" w14:textId="77777777" w:rsidR="00A17CF8" w:rsidRPr="00EF7FE2" w:rsidRDefault="00A17CF8" w:rsidP="00A17CF8">
            <w:pPr>
              <w:pStyle w:val="Smalltext"/>
            </w:pPr>
            <w:r w:rsidRPr="00EF7FE2">
              <w:t>62 children aged 5 – 12 years</w:t>
            </w:r>
          </w:p>
          <w:p w14:paraId="775181E1" w14:textId="7201D246" w:rsidR="00A17CF8" w:rsidRPr="00EF7FE2" w:rsidRDefault="0052731C" w:rsidP="00A17CF8">
            <w:pPr>
              <w:pStyle w:val="Smalltext"/>
            </w:pPr>
            <w:r w:rsidRPr="00EF7FE2">
              <w:t xml:space="preserve">Exc: </w:t>
            </w:r>
            <w:r w:rsidR="00EF7FE2" w:rsidRPr="00EF7FE2">
              <w:t>cognitive impairment &amp; non-Swedish speaking</w:t>
            </w:r>
          </w:p>
          <w:p w14:paraId="38287607" w14:textId="77777777" w:rsidR="0052731C" w:rsidRPr="00EF7FE2" w:rsidRDefault="0052731C" w:rsidP="00A17CF8">
            <w:pPr>
              <w:pStyle w:val="Smalltext"/>
            </w:pPr>
          </w:p>
          <w:p w14:paraId="0CF09757" w14:textId="77777777" w:rsidR="00A17CF8" w:rsidRPr="00EF7FE2" w:rsidRDefault="00A17CF8" w:rsidP="00A17CF8">
            <w:pPr>
              <w:pStyle w:val="Smalltext"/>
            </w:pPr>
            <w:r w:rsidRPr="00EF7FE2">
              <w:t>Procedural (wound care)</w:t>
            </w:r>
          </w:p>
          <w:p w14:paraId="04EAAF2A" w14:textId="77777777" w:rsidR="00A17CF8" w:rsidRPr="00EF7FE2" w:rsidRDefault="00A17CF8" w:rsidP="00A17CF8">
            <w:pPr>
              <w:pStyle w:val="Smalltext"/>
            </w:pPr>
          </w:p>
          <w:p w14:paraId="24362715" w14:textId="3A4E8778" w:rsidR="00A17CF8" w:rsidRPr="00EF7FE2" w:rsidRDefault="00A17CF8" w:rsidP="00A17CF8">
            <w:pPr>
              <w:pStyle w:val="Smalltext"/>
            </w:pPr>
            <w:r w:rsidRPr="00EF7FE2">
              <w:t>Day care unit</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71AFDCAF" w14:textId="77777777" w:rsidR="00A17CF8" w:rsidRPr="00C450ED" w:rsidRDefault="00A17CF8" w:rsidP="00A17CF8">
            <w:pPr>
              <w:pStyle w:val="Smalltext"/>
            </w:pPr>
            <w:r w:rsidRPr="00C450ED">
              <w:t>3 groups – participants randomised to:</w:t>
            </w:r>
          </w:p>
          <w:p w14:paraId="02B21A77" w14:textId="77777777" w:rsidR="00A17CF8" w:rsidRPr="00C450ED" w:rsidRDefault="00A17CF8" w:rsidP="00A17CF8">
            <w:pPr>
              <w:pStyle w:val="Smalltext"/>
            </w:pPr>
          </w:p>
          <w:p w14:paraId="05AE087F" w14:textId="77777777" w:rsidR="00A17CF8" w:rsidRPr="00C450ED" w:rsidRDefault="00A17CF8" w:rsidP="00A17CF8">
            <w:pPr>
              <w:pStyle w:val="Smalltext"/>
            </w:pPr>
            <w:r w:rsidRPr="00C450ED">
              <w:t>Serious gaming group</w:t>
            </w:r>
          </w:p>
          <w:p w14:paraId="0088ABA3" w14:textId="77777777" w:rsidR="00A17CF8" w:rsidRPr="00C450ED" w:rsidRDefault="00A17CF8" w:rsidP="00A17CF8">
            <w:pPr>
              <w:pStyle w:val="Smalltext"/>
            </w:pPr>
            <w:r w:rsidRPr="00C450ED">
              <w:t>Lollipop group</w:t>
            </w:r>
          </w:p>
          <w:p w14:paraId="162D38DE" w14:textId="77777777" w:rsidR="00A17CF8" w:rsidRPr="00C450ED" w:rsidRDefault="00A17CF8" w:rsidP="00A17CF8">
            <w:pPr>
              <w:pStyle w:val="Smalltext"/>
            </w:pPr>
            <w:r w:rsidRPr="00C450ED">
              <w:t>Control group</w:t>
            </w:r>
          </w:p>
          <w:p w14:paraId="5FEB4AC2" w14:textId="77777777" w:rsidR="00A17CF8" w:rsidRPr="00C450ED" w:rsidRDefault="00A17CF8" w:rsidP="00A17CF8">
            <w:pPr>
              <w:pStyle w:val="Smalltext"/>
            </w:pPr>
          </w:p>
          <w:p w14:paraId="4C860441" w14:textId="609FD60D" w:rsidR="00A17CF8" w:rsidRDefault="00A17CF8" w:rsidP="00A17CF8">
            <w:pPr>
              <w:pStyle w:val="Smalltext"/>
            </w:pPr>
            <w:r w:rsidRPr="00C450ED">
              <w:t>Pain scores: FLACC, self-report (CAS)</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6EE395B9" w14:textId="77777777" w:rsidR="00A17CF8" w:rsidRPr="00C871E7" w:rsidRDefault="00A17CF8" w:rsidP="00A17CF8">
            <w:pPr>
              <w:pStyle w:val="Smalltext"/>
            </w:pPr>
            <w:r w:rsidRPr="00C871E7">
              <w:t>FLACC scores lower in serious gaming group than in other groups - effect size (d) for serious gaming was 0.72 (95% CI, 0.07–1.35) compared with lollipops and 0.80 (95% CI, 0.14–1.42) compared with the control group. Self-reported pain (CAS), did not differ between groups</w:t>
            </w:r>
          </w:p>
          <w:p w14:paraId="2BF3D4B7" w14:textId="08360B16" w:rsidR="00A17CF8" w:rsidRPr="00C871E7" w:rsidRDefault="0052731C" w:rsidP="00A17CF8">
            <w:pPr>
              <w:pStyle w:val="Smalltext"/>
            </w:pPr>
            <w:r w:rsidRPr="00C871E7">
              <w:t>D</w:t>
            </w:r>
            <w:r w:rsidR="00A17CF8" w:rsidRPr="00C871E7">
              <w:t>istress (FAS) lower in serious gaming group than in lollipop group but not compared to control group. The effect size (d) for serious gaming was 0.72 (95% CI, 0.06–1.34) compared with lollipops and 0.29 (95% CI, −0.34 to 0.91) compared with the control group.</w:t>
            </w:r>
          </w:p>
          <w:p w14:paraId="443449B8" w14:textId="77777777" w:rsidR="00A17CF8" w:rsidRPr="00C871E7" w:rsidRDefault="00A17CF8" w:rsidP="00A17CF8">
            <w:pPr>
              <w:pStyle w:val="Smalltext"/>
            </w:pPr>
            <w:r w:rsidRPr="00C871E7">
              <w:t xml:space="preserve">Serious gaming &amp; lollipop groups reported lower anxiety (short STAI) scores after they underwent the wound dressing than control group. The effect size (d) for changes of the short STAI before and after serious gaming was 0.44 (95% CI, −0.2 to 1.06) compared with lollipops and 0.26 (95% CI, −0.37 to </w:t>
            </w:r>
            <w:r w:rsidRPr="00C871E7">
              <w:lastRenderedPageBreak/>
              <w:t>0.88) compared with control group.</w:t>
            </w:r>
          </w:p>
          <w:p w14:paraId="4C5E1139" w14:textId="2AA7AA1C" w:rsidR="00A17CF8" w:rsidRPr="00C871E7" w:rsidRDefault="0052731C" w:rsidP="00A17CF8">
            <w:pPr>
              <w:pStyle w:val="Smalltext"/>
            </w:pPr>
            <w:r w:rsidRPr="00C871E7">
              <w:t>Individual pain intensity (CAS &amp;</w:t>
            </w:r>
            <w:r w:rsidR="00A17CF8" w:rsidRPr="00C871E7">
              <w:t xml:space="preserve"> FLACC) increased significantly from before to during the procedure</w:t>
            </w:r>
          </w:p>
        </w:tc>
        <w:tc>
          <w:tcPr>
            <w:tcW w:w="958" w:type="dxa"/>
            <w:tcBorders>
              <w:top w:val="single" w:sz="4" w:space="0" w:color="A6A6A6" w:themeColor="background1" w:themeShade="A6"/>
              <w:bottom w:val="single" w:sz="4" w:space="0" w:color="A6A6A6" w:themeColor="background1" w:themeShade="A6"/>
            </w:tcBorders>
          </w:tcPr>
          <w:p w14:paraId="4FC788DB" w14:textId="18BC2222" w:rsidR="00A17CF8" w:rsidRDefault="00A17CF8" w:rsidP="00A17CF8">
            <w:pPr>
              <w:pStyle w:val="Smalltext"/>
              <w:jc w:val="center"/>
            </w:pPr>
            <w:r w:rsidRPr="00C450ED">
              <w:lastRenderedPageBreak/>
              <w:t>3</w:t>
            </w:r>
          </w:p>
        </w:tc>
      </w:tr>
      <w:tr w:rsidR="00A17CF8" w:rsidRPr="007A43E7" w14:paraId="2E0C3E15"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20DB9F17" w14:textId="60FAE407" w:rsidR="00A17CF8" w:rsidRPr="00C450ED" w:rsidRDefault="00A17CF8" w:rsidP="00570C74">
            <w:pPr>
              <w:pStyle w:val="Smalltext"/>
            </w:pPr>
            <w:r>
              <w:lastRenderedPageBreak/>
              <w:t xml:space="preserve">Nilsson et al, 2009 </w:t>
            </w:r>
            <w:r>
              <w:fldChar w:fldCharType="begin">
                <w:fldData xml:space="preserve">PEVuZE5vdGU+PENpdGU+PEF1dGhvcj5OaWxzc29uPC9BdXRob3I+PFllYXI+MjAwOTwvWWVhcj48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</w:fldData>
              </w:fldChar>
            </w:r>
            <w:r>
              <w:instrText xml:space="preserve"> ADDIN EN.CITE </w:instrText>
            </w:r>
            <w:r>
              <w:fldChar w:fldCharType="begin">
                <w:fldData xml:space="preserve">PEVuZE5vdGU+PENpdGU+PEF1dGhvcj5OaWxzc29uPC9BdXRob3I+PFllYXI+MjAwOTwvWWVhcj48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</w:fldData>
              </w:fldChar>
            </w:r>
            <w:r>
              <w:instrText xml:space="preserve"> ADDIN EN.CITE.DATA </w:instrText>
            </w:r>
            <w:r>
              <w:fldChar w:fldCharType="end"/>
            </w:r>
            <w:r>
              <w:fldChar w:fldCharType="separate"/>
            </w:r>
            <w:r>
              <w:rPr>
                <w:noProof/>
              </w:rPr>
              <w:t>[</w:t>
            </w:r>
            <w:hyperlink w:anchor="_ENREF_42" w:tooltip="Nilsson, 2009 #1720" w:history="1">
              <w:r w:rsidR="00570C74">
                <w:rPr>
                  <w:noProof/>
                </w:rPr>
                <w:t>42</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3320ACCE" w14:textId="77777777" w:rsidR="00A17CF8" w:rsidRPr="007A43E7" w:rsidRDefault="00A17CF8" w:rsidP="00A17CF8">
            <w:pPr>
              <w:pStyle w:val="Smalltext"/>
            </w:pPr>
            <w:r w:rsidRPr="007A43E7">
              <w:t>Randomised controlled trial</w:t>
            </w:r>
          </w:p>
          <w:p w14:paraId="079222C5" w14:textId="77777777" w:rsidR="00A17CF8" w:rsidRPr="007A43E7" w:rsidRDefault="00A17CF8" w:rsidP="00A17CF8">
            <w:pPr>
              <w:pStyle w:val="Smalltext"/>
            </w:pPr>
          </w:p>
          <w:p w14:paraId="247304C8" w14:textId="0C4CA16F" w:rsidR="00A17CF8" w:rsidRPr="00C450ED" w:rsidRDefault="00A17CF8" w:rsidP="00A17CF8">
            <w:pPr>
              <w:pStyle w:val="Smalltext"/>
            </w:pPr>
            <w:r w:rsidRPr="007A43E7">
              <w:t>To test whether postoperative music listening reduces morphine consumption and influence pain, distress, and anxiety after day surgery and to describe the experience of postoperative music listening</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72D9C5D6" w14:textId="77777777" w:rsidR="00A17CF8" w:rsidRPr="0026245B" w:rsidRDefault="00A17CF8" w:rsidP="00A17CF8">
            <w:pPr>
              <w:pStyle w:val="Smalltext"/>
            </w:pPr>
            <w:r w:rsidRPr="0026245B">
              <w:t>80 children aged 7 – 16 years</w:t>
            </w:r>
          </w:p>
          <w:p w14:paraId="27878A85" w14:textId="33F8C683" w:rsidR="00A17CF8" w:rsidRPr="0026245B" w:rsidRDefault="0052731C" w:rsidP="00A17CF8">
            <w:pPr>
              <w:pStyle w:val="Smalltext"/>
            </w:pPr>
            <w:r w:rsidRPr="0026245B">
              <w:t xml:space="preserve">Exc: </w:t>
            </w:r>
            <w:r w:rsidR="007F4D4A" w:rsidRPr="0026245B">
              <w:t>cognitive impairment, non-Swedish speaking</w:t>
            </w:r>
          </w:p>
          <w:p w14:paraId="2980B3FF" w14:textId="77777777" w:rsidR="0052731C" w:rsidRPr="0026245B" w:rsidRDefault="0052731C" w:rsidP="00A17CF8">
            <w:pPr>
              <w:pStyle w:val="Smalltext"/>
            </w:pPr>
          </w:p>
          <w:p w14:paraId="15D9D9D3" w14:textId="77777777" w:rsidR="00A17CF8" w:rsidRPr="0026245B" w:rsidRDefault="00A17CF8" w:rsidP="00A17CF8">
            <w:pPr>
              <w:pStyle w:val="Smalltext"/>
            </w:pPr>
            <w:r w:rsidRPr="0026245B">
              <w:t>Postoperative (minor procedure)</w:t>
            </w:r>
          </w:p>
          <w:p w14:paraId="61862E65" w14:textId="77777777" w:rsidR="00A17CF8" w:rsidRPr="0026245B" w:rsidRDefault="00A17CF8" w:rsidP="00A17CF8">
            <w:pPr>
              <w:pStyle w:val="Smalltext"/>
            </w:pPr>
          </w:p>
          <w:p w14:paraId="6B8B34CF" w14:textId="73AEC21D" w:rsidR="00A17CF8" w:rsidRPr="0026245B" w:rsidRDefault="00A17CF8" w:rsidP="00A17CF8">
            <w:pPr>
              <w:pStyle w:val="Smalltext"/>
            </w:pPr>
            <w:r w:rsidRPr="0026245B">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1259C22E" w14:textId="77777777" w:rsidR="00A17CF8" w:rsidRDefault="00A17CF8" w:rsidP="00A17CF8">
            <w:pPr>
              <w:pStyle w:val="Smalltext"/>
            </w:pPr>
            <w:r>
              <w:t>2 groups – participants randomised to:</w:t>
            </w:r>
          </w:p>
          <w:p w14:paraId="187B2B11" w14:textId="77777777" w:rsidR="00A17CF8" w:rsidRPr="007A43E7" w:rsidRDefault="00A17CF8" w:rsidP="00A17CF8">
            <w:pPr>
              <w:pStyle w:val="Smalltext"/>
            </w:pPr>
            <w:r w:rsidRPr="007A43E7">
              <w:t>Intervention group – music for 45min from arrival in post anaesthetic care unit</w:t>
            </w:r>
          </w:p>
          <w:p w14:paraId="482FE22C" w14:textId="77777777" w:rsidR="00A17CF8" w:rsidRDefault="00A17CF8" w:rsidP="00A17CF8">
            <w:pPr>
              <w:pStyle w:val="Smalltext"/>
            </w:pPr>
            <w:r w:rsidRPr="007A43E7">
              <w:t>Control – no music</w:t>
            </w:r>
          </w:p>
          <w:p w14:paraId="70049842" w14:textId="77777777" w:rsidR="00A17CF8" w:rsidRDefault="00A17CF8" w:rsidP="00A17CF8">
            <w:pPr>
              <w:pStyle w:val="Smalltext"/>
            </w:pPr>
          </w:p>
          <w:p w14:paraId="7B5219DA" w14:textId="77777777" w:rsidR="00A17CF8" w:rsidRDefault="00A17CF8" w:rsidP="00A17CF8">
            <w:pPr>
              <w:pStyle w:val="Smalltext"/>
            </w:pPr>
            <w:r>
              <w:t>Pain score: FLACC, FAS &amp; CAS (? Not blinded)</w:t>
            </w:r>
          </w:p>
          <w:p w14:paraId="5675E654" w14:textId="6A8D7928" w:rsidR="00A17CF8" w:rsidRPr="00C450ED" w:rsidRDefault="00566C64" w:rsidP="00A17CF8">
            <w:pPr>
              <w:pStyle w:val="Smalltext"/>
            </w:pPr>
            <w:r>
              <w:t>* Analgesics</w:t>
            </w:r>
            <w:r w:rsidR="00A17CF8">
              <w:t xml:space="preserve"> determined by pain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59E5D074" w14:textId="77777777" w:rsidR="00A17CF8" w:rsidRDefault="00A17CF8" w:rsidP="00A17CF8">
            <w:pPr>
              <w:pStyle w:val="Smalltext"/>
            </w:pPr>
            <w:r w:rsidRPr="007A43E7">
              <w:t>No significant difference in FLACC</w:t>
            </w:r>
            <w:r>
              <w:t>, FAS, CAS or anxiety</w:t>
            </w:r>
            <w:r w:rsidRPr="007A43E7">
              <w:t xml:space="preserve"> scores between group</w:t>
            </w:r>
            <w:r>
              <w:t>s.</w:t>
            </w:r>
          </w:p>
          <w:p w14:paraId="607AE215" w14:textId="77777777" w:rsidR="00A17CF8" w:rsidRDefault="00A17CF8" w:rsidP="00A17CF8">
            <w:pPr>
              <w:pStyle w:val="Smalltext"/>
            </w:pPr>
            <w:r>
              <w:t>Morphine consumption lower in music group (p &lt; 0.05)</w:t>
            </w:r>
          </w:p>
          <w:p w14:paraId="654027B4" w14:textId="77777777" w:rsidR="00A17CF8" w:rsidRDefault="00A17CF8" w:rsidP="00A17CF8">
            <w:pPr>
              <w:pStyle w:val="Smalltext"/>
            </w:pPr>
          </w:p>
          <w:p w14:paraId="694009B1" w14:textId="77777777" w:rsidR="00A17CF8" w:rsidRPr="007A43E7" w:rsidRDefault="00A17CF8" w:rsidP="00A17CF8">
            <w:pPr>
              <w:pStyle w:val="Smalltext"/>
            </w:pPr>
            <w:r>
              <w:t>No p value reported</w:t>
            </w:r>
          </w:p>
          <w:p w14:paraId="04120B8C" w14:textId="271E09B3" w:rsidR="00A17CF8" w:rsidRPr="00C450ED" w:rsidRDefault="00A17CF8" w:rsidP="00A17CF8">
            <w:pPr>
              <w:pStyle w:val="Smalltext"/>
            </w:pPr>
          </w:p>
        </w:tc>
        <w:tc>
          <w:tcPr>
            <w:tcW w:w="958" w:type="dxa"/>
            <w:tcBorders>
              <w:top w:val="single" w:sz="4" w:space="0" w:color="A6A6A6" w:themeColor="background1" w:themeShade="A6"/>
              <w:bottom w:val="single" w:sz="4" w:space="0" w:color="A6A6A6" w:themeColor="background1" w:themeShade="A6"/>
            </w:tcBorders>
          </w:tcPr>
          <w:p w14:paraId="4351A3F8" w14:textId="58C0BB51" w:rsidR="00A17CF8" w:rsidRPr="007A43E7" w:rsidRDefault="00A17CF8" w:rsidP="00A17CF8">
            <w:pPr>
              <w:pStyle w:val="Smalltext"/>
              <w:jc w:val="center"/>
            </w:pPr>
            <w:r w:rsidRPr="007A43E7">
              <w:t>3</w:t>
            </w:r>
          </w:p>
        </w:tc>
      </w:tr>
      <w:tr w:rsidR="00A17CF8" w:rsidRPr="007A43E7" w14:paraId="6E614BB0"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436B1508" w14:textId="13307F57" w:rsidR="00A17CF8" w:rsidRPr="007A43E7" w:rsidRDefault="00A17CF8" w:rsidP="00570C74">
            <w:pPr>
              <w:pStyle w:val="Smalltext"/>
            </w:pPr>
            <w:r>
              <w:t xml:space="preserve">Nord et al, 2009 </w:t>
            </w:r>
            <w:r>
              <w:fldChar w:fldCharType="begin"/>
            </w:r>
            <w:r>
              <w:instrText xml:space="preserve"> ADDIN EN.CITE &lt;EndNote&gt;&lt;Cite&gt;&lt;Author&gt;Nord&lt;/Author&gt;&lt;Year&gt;2009&lt;/Year&gt;&lt;RecNum&gt;1721&lt;/RecNum&gt;&lt;DisplayText&gt;[43]&lt;/DisplayText&gt;&lt;record&gt;&lt;rec-number&gt;1721&lt;/rec-number&gt;&lt;foreign-keys&gt;&lt;key app="EN" db-id="tvzzvf9xytse06e0ef65d09vtp0tsda05zfd"&gt;1721&lt;/key&gt;&lt;/foreign-keys&gt;&lt;ref-type name="Journal Article"&gt;17&lt;/ref-type&gt;&lt;contributors&gt;&lt;authors&gt;&lt;author&gt;Nord, DeeAnn&lt;/author&gt;&lt;author&gt;Belew, John&lt;/author&gt;&lt;/authors&gt;&lt;/contributors&gt;&lt;auth-address&gt;Gillette Children&amp;apos;s Specialty Healthcare, St Paul, MN 55101, USA.&lt;/auth-address&gt;&lt;titles&gt;&lt;title&gt;Effectiveness of the essential oils lavender and ginger in promoting children&amp;apos;s comfort in a perianesthesia setting&lt;/title&gt;&lt;secondary-title&gt;Journal of PeriAnesthesia Nursing&lt;/secondary-title&gt;&lt;/titles&gt;&lt;periodical&gt;&lt;full-title&gt;Journal of PeriAnesthesia Nursing&lt;/full-title&gt;&lt;/periodical&gt;&lt;pages&gt;307-12&lt;/pages&gt;&lt;volume&gt;24&lt;/volume&gt;&lt;number&gt;5&lt;/number&gt;&lt;keywords&gt;&lt;keyword&gt;*Aromatherapy&lt;/keyword&gt;&lt;keyword&gt;Child&lt;/keyword&gt;&lt;keyword&gt;*Ginger&lt;/keyword&gt;&lt;keyword&gt;Humans&lt;/keyword&gt;&lt;keyword&gt;*Lavandula&lt;/keyword&gt;&lt;keyword&gt;*Oils, Volatile&lt;/keyword&gt;&lt;keyword&gt;*Patient Satisfaction&lt;/keyword&gt;&lt;keyword&gt;*Perioperative Nursing&lt;/keyword&gt;&lt;keyword&gt;Single-Blind Method&lt;/keyword&gt;&lt;keyword&gt;*Stress, Psychological/pc [Prevention &amp;amp; Control]&lt;/keyword&gt;&lt;keyword&gt;0 (Oils, Volatile)&lt;/keyword&gt;&lt;/keywords&gt;&lt;dates&gt;&lt;year&gt;2009&lt;/year&gt;&lt;/dates&gt;&lt;accession-num&gt;19853815&lt;/accession-num&gt;&lt;work-type&gt;Randomized Controlled Trial&lt;/work-type&gt;&lt;urls&gt;&lt;related-urls&gt;&lt;url&gt;http://ovidsp.ovid.com/ovidweb.cgi?T=JS&amp;amp;CSC=Y&amp;amp;NEWS=N&amp;amp;PAGE=fulltext&amp;amp;D=medl&amp;amp;AN=19853815&lt;/url&gt;&lt;url&gt;http://ac.els-cdn.com/S1089947209003207/1-s2.0-S1089947209003207-main.pdf?_tid=b3398222-c28b-11e2-8c48-00000aab0f02&amp;amp;acdnat=1369191784_58f158a121f1109c7740005a6ac04f15&lt;/url&gt;&lt;/related-urls&gt;&lt;/urls&gt;&lt;remote-database-name&gt;MEDLINE&lt;/remote-database-name&gt;&lt;remote-database-provider&gt;Ovid Technologies&lt;/remote-database-provider&gt;&lt;/record&gt;&lt;/Cite&gt;&lt;/EndNote&gt;</w:instrText>
            </w:r>
            <w:r>
              <w:fldChar w:fldCharType="separate"/>
            </w:r>
            <w:r>
              <w:rPr>
                <w:noProof/>
              </w:rPr>
              <w:t>[</w:t>
            </w:r>
            <w:hyperlink w:anchor="_ENREF_43" w:tooltip="Nord, 2009 #1721" w:history="1">
              <w:r w:rsidR="00570C74">
                <w:rPr>
                  <w:noProof/>
                </w:rPr>
                <w:t>43</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27827E67" w14:textId="77777777" w:rsidR="00A17CF8" w:rsidRDefault="00A17CF8" w:rsidP="00A17CF8">
            <w:pPr>
              <w:pStyle w:val="Smalltext"/>
            </w:pPr>
            <w:r>
              <w:t xml:space="preserve">Randomized, controlled, single-blinded study </w:t>
            </w:r>
          </w:p>
          <w:p w14:paraId="5437FCAD" w14:textId="77777777" w:rsidR="00A17CF8" w:rsidRDefault="00A17CF8" w:rsidP="00A17CF8">
            <w:pPr>
              <w:pStyle w:val="Smalltext"/>
            </w:pPr>
          </w:p>
          <w:p w14:paraId="02E548BA" w14:textId="77777777" w:rsidR="00A17CF8" w:rsidRDefault="00A17CF8" w:rsidP="00A17CF8">
            <w:pPr>
              <w:pStyle w:val="Smalltext"/>
            </w:pPr>
            <w:r>
              <w:t>To examine the effectiveness of</w:t>
            </w:r>
          </w:p>
          <w:p w14:paraId="3123ACD0" w14:textId="77777777" w:rsidR="00A17CF8" w:rsidRDefault="00A17CF8" w:rsidP="00A17CF8">
            <w:pPr>
              <w:pStyle w:val="Smalltext"/>
            </w:pPr>
            <w:r>
              <w:t>an aromatherapy intervention on the reduction of children’s distress in</w:t>
            </w:r>
          </w:p>
          <w:p w14:paraId="1AD242FF" w14:textId="40A9659B" w:rsidR="00A17CF8" w:rsidRPr="007A43E7" w:rsidRDefault="00A17CF8" w:rsidP="00A17CF8">
            <w:pPr>
              <w:pStyle w:val="Smalltext"/>
            </w:pPr>
            <w:r>
              <w:t>a perianaesthesia setting</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3DABC513" w14:textId="77777777" w:rsidR="00A17CF8" w:rsidRPr="0026245B" w:rsidRDefault="00A17CF8" w:rsidP="00A17CF8">
            <w:pPr>
              <w:pStyle w:val="Smalltext"/>
            </w:pPr>
            <w:r w:rsidRPr="0026245B">
              <w:t>94 children aged  1 – 21 years</w:t>
            </w:r>
          </w:p>
          <w:p w14:paraId="01B4349C" w14:textId="592AFE2A" w:rsidR="00A17CF8" w:rsidRPr="0026245B" w:rsidRDefault="007F4D4A" w:rsidP="00A17CF8">
            <w:pPr>
              <w:pStyle w:val="Smalltext"/>
            </w:pPr>
            <w:r w:rsidRPr="0026245B">
              <w:t xml:space="preserve">Inc: </w:t>
            </w:r>
            <w:r w:rsidR="0026245B" w:rsidRPr="0026245B">
              <w:t>with/without cognitive impairment</w:t>
            </w:r>
          </w:p>
          <w:p w14:paraId="53BF4C8B" w14:textId="77777777" w:rsidR="0052731C" w:rsidRPr="0026245B" w:rsidRDefault="0052731C" w:rsidP="00A17CF8">
            <w:pPr>
              <w:pStyle w:val="Smalltext"/>
            </w:pPr>
          </w:p>
          <w:p w14:paraId="7952FBD1" w14:textId="77777777" w:rsidR="00A17CF8" w:rsidRPr="0026245B" w:rsidRDefault="00A17CF8" w:rsidP="00A17CF8">
            <w:pPr>
              <w:pStyle w:val="Smalltext"/>
            </w:pPr>
            <w:r w:rsidRPr="0026245B">
              <w:t xml:space="preserve">Postoperative </w:t>
            </w:r>
          </w:p>
          <w:p w14:paraId="7F937523" w14:textId="77777777" w:rsidR="00A17CF8" w:rsidRPr="0026245B" w:rsidRDefault="00A17CF8" w:rsidP="00A17CF8">
            <w:pPr>
              <w:pStyle w:val="Smalltext"/>
            </w:pPr>
          </w:p>
          <w:p w14:paraId="4F3B38DF" w14:textId="5701CC5B" w:rsidR="00A17CF8" w:rsidRPr="0026245B" w:rsidRDefault="00A17CF8" w:rsidP="00A17CF8">
            <w:pPr>
              <w:pStyle w:val="Smalltext"/>
            </w:pPr>
            <w:r w:rsidRPr="0026245B">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7B0996A6" w14:textId="77777777" w:rsidR="00A17CF8" w:rsidRDefault="00A17CF8" w:rsidP="00A17CF8">
            <w:pPr>
              <w:pStyle w:val="Smalltext"/>
            </w:pPr>
            <w:r>
              <w:t>2 groups – participants randomised to:</w:t>
            </w:r>
          </w:p>
          <w:p w14:paraId="39E5451B" w14:textId="77777777" w:rsidR="00A17CF8" w:rsidRDefault="00A17CF8" w:rsidP="00A17CF8">
            <w:pPr>
              <w:pStyle w:val="Smalltext"/>
            </w:pPr>
            <w:r>
              <w:t>Group LG – Lavender and ginger oil</w:t>
            </w:r>
          </w:p>
          <w:p w14:paraId="2B98FEBE" w14:textId="77777777" w:rsidR="00A17CF8" w:rsidRDefault="00A17CF8" w:rsidP="00A17CF8">
            <w:pPr>
              <w:pStyle w:val="Smalltext"/>
            </w:pPr>
            <w:r>
              <w:t>Group J – Jojoba oil</w:t>
            </w:r>
          </w:p>
          <w:p w14:paraId="27718203" w14:textId="77777777" w:rsidR="00A17CF8" w:rsidRDefault="00A17CF8" w:rsidP="00A17CF8">
            <w:pPr>
              <w:pStyle w:val="Smalltext"/>
            </w:pPr>
          </w:p>
          <w:p w14:paraId="48956F67" w14:textId="77777777" w:rsidR="00A17CF8" w:rsidRDefault="00A17CF8" w:rsidP="00A17CF8">
            <w:pPr>
              <w:pStyle w:val="Smalltext"/>
            </w:pPr>
            <w:r>
              <w:t>Applied topically and inhaled</w:t>
            </w:r>
          </w:p>
          <w:p w14:paraId="27DF92BE" w14:textId="77777777" w:rsidR="00A17CF8" w:rsidRDefault="00A17CF8" w:rsidP="00A17CF8">
            <w:pPr>
              <w:pStyle w:val="Smalltext"/>
            </w:pPr>
          </w:p>
          <w:p w14:paraId="7440523A" w14:textId="470D5213" w:rsidR="00A17CF8" w:rsidRPr="007A43E7" w:rsidRDefault="00A17CF8" w:rsidP="00A17CF8">
            <w:pPr>
              <w:pStyle w:val="Smalltext"/>
            </w:pPr>
            <w:r>
              <w:t>Pain scores: parent applied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65126E94" w14:textId="77777777" w:rsidR="00A17CF8" w:rsidRDefault="00A17CF8" w:rsidP="00A17CF8">
            <w:pPr>
              <w:pStyle w:val="Smalltext"/>
            </w:pPr>
            <w:r>
              <w:t xml:space="preserve">No difference in mean FLACC score (p = 0.55) between groups. </w:t>
            </w:r>
          </w:p>
          <w:p w14:paraId="1B6F8A38" w14:textId="0F290F24" w:rsidR="00A17CF8" w:rsidRPr="007A43E7" w:rsidRDefault="00A17CF8" w:rsidP="00A17CF8">
            <w:pPr>
              <w:pStyle w:val="Smalltext"/>
            </w:pPr>
            <w:r>
              <w:t>No difference in parental satisfaction with aromatherapy between groups</w:t>
            </w:r>
          </w:p>
        </w:tc>
        <w:tc>
          <w:tcPr>
            <w:tcW w:w="958" w:type="dxa"/>
            <w:tcBorders>
              <w:top w:val="single" w:sz="4" w:space="0" w:color="A6A6A6" w:themeColor="background1" w:themeShade="A6"/>
              <w:bottom w:val="single" w:sz="4" w:space="0" w:color="A6A6A6" w:themeColor="background1" w:themeShade="A6"/>
            </w:tcBorders>
          </w:tcPr>
          <w:p w14:paraId="211644FC" w14:textId="353696B8" w:rsidR="00A17CF8" w:rsidRPr="007A43E7" w:rsidRDefault="00A17CF8" w:rsidP="00A17CF8">
            <w:pPr>
              <w:pStyle w:val="Smalltext"/>
              <w:jc w:val="center"/>
            </w:pPr>
            <w:r>
              <w:t>3</w:t>
            </w:r>
          </w:p>
        </w:tc>
      </w:tr>
      <w:tr w:rsidR="00570C74" w:rsidRPr="007A43E7" w14:paraId="7F269278"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657F2EED" w14:textId="110DEF3F" w:rsidR="00570C74" w:rsidRDefault="00570C74" w:rsidP="00570C74">
            <w:pPr>
              <w:pStyle w:val="Smalltext"/>
            </w:pPr>
            <w:r>
              <w:t xml:space="preserve">Saha et al, </w:t>
            </w:r>
            <w:r>
              <w:fldChar w:fldCharType="begin">
                <w:fldData xml:space="preserve">PEVuZE5vdGU+PENpdGU+PEF1dGhvcj5TYWhhPC9BdXRob3I+PFllYXI+MjAxMDwvWWVhcj48UmVj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</w:fldData>
              </w:fldChar>
            </w:r>
            <w:r>
              <w:instrText xml:space="preserve"> ADDIN EN.CITE </w:instrText>
            </w:r>
            <w:r>
              <w:fldChar w:fldCharType="begin">
                <w:fldData xml:space="preserve">PEVuZE5vdGU+PENpdGU+PEF1dGhvcj5TYWhhPC9BdXRob3I+PFllYXI+MjAxMDwvWWVhcj48UmVj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</w:fldData>
              </w:fldChar>
            </w:r>
            <w:r>
              <w:instrText xml:space="preserve"> ADDIN EN.CITE.DATA </w:instrText>
            </w:r>
            <w:r>
              <w:fldChar w:fldCharType="end"/>
            </w:r>
            <w:r>
              <w:fldChar w:fldCharType="separate"/>
            </w:r>
            <w:r>
              <w:rPr>
                <w:noProof/>
              </w:rPr>
              <w:t>[</w:t>
            </w:r>
            <w:hyperlink w:anchor="_ENREF_44" w:tooltip="Saha, 2010 #26" w:history="1">
              <w:r>
                <w:rPr>
                  <w:noProof/>
                </w:rPr>
                <w:t>44</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7E5A67EF" w14:textId="77777777" w:rsidR="00570C74" w:rsidRDefault="00570C74" w:rsidP="00570C74">
            <w:pPr>
              <w:pStyle w:val="Smalltext"/>
            </w:pPr>
            <w:r>
              <w:t>Prospective comparative study</w:t>
            </w:r>
          </w:p>
          <w:p w14:paraId="6D523C40" w14:textId="77777777" w:rsidR="00570C74" w:rsidRDefault="00570C74" w:rsidP="00570C74">
            <w:pPr>
              <w:pStyle w:val="Smalltext"/>
            </w:pPr>
          </w:p>
          <w:p w14:paraId="5B382086" w14:textId="06DE49FB" w:rsidR="00570C74" w:rsidRPr="008F5D8E" w:rsidRDefault="00570C74" w:rsidP="00570C74">
            <w:pPr>
              <w:pStyle w:val="Smalltext"/>
            </w:pPr>
            <w:r>
              <w:t>To evaluate a short comparison between laparoscopic and open appendicectomy in children in regards to postoperative morbidit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18C8D6DC" w14:textId="77777777" w:rsidR="00570C74" w:rsidRDefault="00570C74" w:rsidP="00570C74">
            <w:pPr>
              <w:pStyle w:val="Smalltext"/>
            </w:pPr>
            <w:r>
              <w:t>60 children aged 4 - 12 years</w:t>
            </w:r>
          </w:p>
          <w:p w14:paraId="6BE783FF" w14:textId="224BD032" w:rsidR="00570C74" w:rsidRDefault="00570C74" w:rsidP="00570C74">
            <w:pPr>
              <w:pStyle w:val="Smalltext"/>
            </w:pPr>
            <w:r>
              <w:t>Exc: nil relevant</w:t>
            </w:r>
          </w:p>
          <w:p w14:paraId="6450AB25" w14:textId="77777777" w:rsidR="00570C74" w:rsidRDefault="00570C74" w:rsidP="00570C74">
            <w:pPr>
              <w:pStyle w:val="Smalltext"/>
            </w:pPr>
          </w:p>
          <w:p w14:paraId="2BBFB1D1" w14:textId="77777777" w:rsidR="00570C74" w:rsidRDefault="00570C74" w:rsidP="00570C74">
            <w:pPr>
              <w:pStyle w:val="Smalltext"/>
            </w:pPr>
            <w:r>
              <w:t>Postoperative (appendicetomy)</w:t>
            </w:r>
          </w:p>
          <w:p w14:paraId="74157338" w14:textId="77777777" w:rsidR="00570C74" w:rsidRDefault="00570C74" w:rsidP="00570C74">
            <w:pPr>
              <w:pStyle w:val="Smalltext"/>
            </w:pPr>
          </w:p>
          <w:p w14:paraId="75F21271" w14:textId="77777777" w:rsidR="00570C74" w:rsidRDefault="00570C74" w:rsidP="00570C74">
            <w:pPr>
              <w:pStyle w:val="Smalltext"/>
            </w:pPr>
            <w:r>
              <w:t>Department of surgery</w:t>
            </w:r>
          </w:p>
          <w:p w14:paraId="13449A23" w14:textId="77777777" w:rsidR="00570C74" w:rsidRPr="008F5D8E" w:rsidRDefault="00570C74" w:rsidP="00570C74">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62BA76DB" w14:textId="77777777" w:rsidR="00570C74" w:rsidRDefault="00570C74" w:rsidP="00570C74">
            <w:pPr>
              <w:pStyle w:val="Smalltext"/>
            </w:pPr>
            <w:r>
              <w:t>2 groups – participants randomised to:</w:t>
            </w:r>
          </w:p>
          <w:p w14:paraId="266E8880" w14:textId="77777777" w:rsidR="00570C74" w:rsidRDefault="00570C74" w:rsidP="00570C74">
            <w:pPr>
              <w:pStyle w:val="Smalltext"/>
            </w:pPr>
            <w:r>
              <w:t>Group A: Laparoscopic appendicectomy</w:t>
            </w:r>
          </w:p>
          <w:p w14:paraId="79776146" w14:textId="77777777" w:rsidR="00570C74" w:rsidRDefault="00570C74" w:rsidP="00570C74">
            <w:pPr>
              <w:pStyle w:val="Smalltext"/>
            </w:pPr>
            <w:r>
              <w:t>Group B: Open appendicectomy</w:t>
            </w:r>
          </w:p>
          <w:p w14:paraId="73DBC545" w14:textId="77777777" w:rsidR="00570C74" w:rsidRDefault="00570C74" w:rsidP="00570C74">
            <w:pPr>
              <w:pStyle w:val="Smalltext"/>
            </w:pPr>
          </w:p>
          <w:p w14:paraId="512BD83C" w14:textId="77777777" w:rsidR="00570C74" w:rsidRDefault="00570C74" w:rsidP="00570C74">
            <w:pPr>
              <w:pStyle w:val="Smalltext"/>
            </w:pPr>
          </w:p>
          <w:p w14:paraId="1A134C7E" w14:textId="77777777" w:rsidR="00570C74" w:rsidRDefault="00570C74" w:rsidP="00570C74">
            <w:pPr>
              <w:pStyle w:val="Smalltext"/>
            </w:pPr>
            <w:r>
              <w:t>Pain scores: FLACC</w:t>
            </w:r>
          </w:p>
          <w:p w14:paraId="716A3751" w14:textId="77777777" w:rsidR="00570C74" w:rsidRDefault="00570C74" w:rsidP="00570C74">
            <w:pPr>
              <w:pStyle w:val="Smalltext"/>
            </w:pPr>
            <w:r>
              <w:t>* Analgesics determined by pain score</w:t>
            </w:r>
          </w:p>
          <w:p w14:paraId="49D9E1F1" w14:textId="77777777" w:rsidR="00570C74" w:rsidRPr="008F5D8E" w:rsidRDefault="00570C74" w:rsidP="00570C74">
            <w:pPr>
              <w:pStyle w:val="Smalltext"/>
            </w:pPr>
          </w:p>
        </w:tc>
        <w:tc>
          <w:tcPr>
            <w:tcW w:w="3190" w:type="dxa"/>
            <w:tcBorders>
              <w:top w:val="single" w:sz="4" w:space="0" w:color="A6A6A6" w:themeColor="background1" w:themeShade="A6"/>
              <w:bottom w:val="single" w:sz="4" w:space="0" w:color="A6A6A6" w:themeColor="background1" w:themeShade="A6"/>
            </w:tcBorders>
            <w:shd w:val="clear" w:color="auto" w:fill="auto"/>
          </w:tcPr>
          <w:p w14:paraId="46BDC15A" w14:textId="12D90B73" w:rsidR="00570C74" w:rsidRPr="008F5D8E" w:rsidRDefault="00570C74" w:rsidP="00570C74">
            <w:pPr>
              <w:pStyle w:val="Smalltext"/>
            </w:pPr>
            <w:r>
              <w:t>FLACC score lower in group A at 6, 24 and 48hours (p &lt; 0.001). Group A analgesic requirements were lower (p = 0.0001). Complication rates were higher in Group B (p &lt; 0.05)</w:t>
            </w:r>
          </w:p>
        </w:tc>
        <w:tc>
          <w:tcPr>
            <w:tcW w:w="958" w:type="dxa"/>
            <w:tcBorders>
              <w:top w:val="single" w:sz="4" w:space="0" w:color="A6A6A6" w:themeColor="background1" w:themeShade="A6"/>
              <w:bottom w:val="single" w:sz="4" w:space="0" w:color="A6A6A6" w:themeColor="background1" w:themeShade="A6"/>
            </w:tcBorders>
          </w:tcPr>
          <w:p w14:paraId="78AF7BA0" w14:textId="2B98F958" w:rsidR="00570C74" w:rsidRDefault="00570C74" w:rsidP="00570C74">
            <w:pPr>
              <w:pStyle w:val="Smalltext"/>
              <w:jc w:val="center"/>
            </w:pPr>
            <w:r>
              <w:t>3</w:t>
            </w:r>
          </w:p>
        </w:tc>
      </w:tr>
      <w:tr w:rsidR="00570C74" w:rsidRPr="007A43E7" w14:paraId="04B7801B"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4DF9CA5D" w14:textId="05C292D2" w:rsidR="00570C74" w:rsidRPr="00802050" w:rsidRDefault="00570C74" w:rsidP="00570C74">
            <w:pPr>
              <w:pStyle w:val="Smalltext"/>
            </w:pPr>
            <w:r>
              <w:t xml:space="preserve">Sethi et al, 2013 </w:t>
            </w:r>
            <w:r>
              <w:fldChar w:fldCharType="begin">
                <w:fldData xml:space="preserve">PEVuZE5vdGU+PENpdGU+PEF1dGhvcj5TZXRoaTwvQXV0aG9yPjxZZWFyPjIwMTM8L1llYXI+PFJl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instrText xml:space="preserve"> ADDIN EN.CITE </w:instrText>
            </w:r>
            <w:r>
              <w:fldChar w:fldCharType="begin">
                <w:fldData xml:space="preserve">PEVuZE5vdGU+PENpdGU+PEF1dGhvcj5TZXRoaTwvQXV0aG9yPjxZZWFyPjIwMTM8L1llYXI+PFJl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instrText xml:space="preserve"> ADDIN EN.CITE.DATA </w:instrText>
            </w:r>
            <w:r>
              <w:fldChar w:fldCharType="end"/>
            </w:r>
            <w:r>
              <w:fldChar w:fldCharType="separate"/>
            </w:r>
            <w:r>
              <w:rPr>
                <w:noProof/>
              </w:rPr>
              <w:t>[</w:t>
            </w:r>
            <w:hyperlink w:anchor="_ENREF_45" w:tooltip="Sethi, 2013 #8820" w:history="1">
              <w:r>
                <w:rPr>
                  <w:noProof/>
                </w:rPr>
                <w:t>45</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82BD59D" w14:textId="77777777" w:rsidR="00570C74" w:rsidRPr="008F5D8E" w:rsidRDefault="00570C74" w:rsidP="00570C74">
            <w:pPr>
              <w:pStyle w:val="Smalltext"/>
            </w:pPr>
            <w:r w:rsidRPr="008F5D8E">
              <w:t>Randomised double blinded study</w:t>
            </w:r>
          </w:p>
          <w:p w14:paraId="74AEE157" w14:textId="77777777" w:rsidR="00570C74" w:rsidRPr="008F5D8E" w:rsidRDefault="00570C74" w:rsidP="00570C74">
            <w:pPr>
              <w:pStyle w:val="Smalltext"/>
            </w:pPr>
          </w:p>
          <w:p w14:paraId="02D52E67" w14:textId="7407C9BA" w:rsidR="00570C74" w:rsidRPr="007A43E7" w:rsidRDefault="00570C74" w:rsidP="00570C74">
            <w:pPr>
              <w:pStyle w:val="Smalltext"/>
            </w:pPr>
            <w:r>
              <w:t xml:space="preserve">To compare the use </w:t>
            </w:r>
            <w:r w:rsidRPr="008F5D8E">
              <w:t>of desflurane and sevoflurane to determine the postoperative emergence delirium in children undergoing cataract surger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69D2DFFA" w14:textId="77777777" w:rsidR="00570C74" w:rsidRPr="008F5D8E" w:rsidRDefault="00570C74" w:rsidP="00570C74">
            <w:pPr>
              <w:pStyle w:val="Smalltext"/>
            </w:pPr>
            <w:r w:rsidRPr="008F5D8E">
              <w:t>88 children aged 2 – 6 years</w:t>
            </w:r>
          </w:p>
          <w:p w14:paraId="59E759F4" w14:textId="77777777" w:rsidR="00570C74" w:rsidRPr="008F5D8E" w:rsidRDefault="00570C74" w:rsidP="00570C74">
            <w:pPr>
              <w:pStyle w:val="Smalltext"/>
            </w:pPr>
            <w:r w:rsidRPr="008F5D8E">
              <w:t>Exc: cognitive impairment</w:t>
            </w:r>
          </w:p>
          <w:p w14:paraId="1B72C135" w14:textId="77777777" w:rsidR="00570C74" w:rsidRPr="008F5D8E" w:rsidRDefault="00570C74" w:rsidP="00570C74">
            <w:pPr>
              <w:pStyle w:val="Smalltext"/>
            </w:pPr>
          </w:p>
          <w:p w14:paraId="1C6AC062" w14:textId="77777777" w:rsidR="00570C74" w:rsidRPr="008F5D8E" w:rsidRDefault="00570C74" w:rsidP="00570C74">
            <w:pPr>
              <w:pStyle w:val="Smalltext"/>
            </w:pPr>
            <w:r>
              <w:t>Postoperative (cataract surgery)</w:t>
            </w:r>
          </w:p>
          <w:p w14:paraId="466336EF" w14:textId="77777777" w:rsidR="00570C74" w:rsidRPr="008F5D8E" w:rsidRDefault="00570C74" w:rsidP="00570C74">
            <w:pPr>
              <w:pStyle w:val="Smalltext"/>
            </w:pPr>
          </w:p>
          <w:p w14:paraId="4761C603" w14:textId="673F45AA" w:rsidR="00570C74" w:rsidRPr="007A43E7" w:rsidRDefault="00570C74" w:rsidP="00570C74">
            <w:pPr>
              <w:pStyle w:val="Smalltext"/>
            </w:pPr>
            <w:r w:rsidRPr="008F5D8E">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0160789B" w14:textId="77777777" w:rsidR="00570C74" w:rsidRPr="008F5D8E" w:rsidRDefault="00570C74" w:rsidP="00570C74">
            <w:pPr>
              <w:pStyle w:val="Smalltext"/>
            </w:pPr>
            <w:r w:rsidRPr="008F5D8E">
              <w:t>2 groups – participants randomised to:</w:t>
            </w:r>
          </w:p>
          <w:p w14:paraId="6CFF90B9" w14:textId="77777777" w:rsidR="00570C74" w:rsidRPr="008F5D8E" w:rsidRDefault="00570C74" w:rsidP="00570C74">
            <w:pPr>
              <w:pStyle w:val="Smalltext"/>
            </w:pPr>
            <w:r w:rsidRPr="008F5D8E">
              <w:t>Group S: desflurane</w:t>
            </w:r>
          </w:p>
          <w:p w14:paraId="235FEED0" w14:textId="77777777" w:rsidR="00570C74" w:rsidRPr="008F5D8E" w:rsidRDefault="00570C74" w:rsidP="00570C74">
            <w:pPr>
              <w:pStyle w:val="Smalltext"/>
            </w:pPr>
            <w:r w:rsidRPr="008F5D8E">
              <w:t>Group D: sevoflurane</w:t>
            </w:r>
          </w:p>
          <w:p w14:paraId="32596C44" w14:textId="77777777" w:rsidR="00570C74" w:rsidRPr="008F5D8E" w:rsidRDefault="00570C74" w:rsidP="00570C74">
            <w:pPr>
              <w:pStyle w:val="Smalltext"/>
            </w:pPr>
          </w:p>
          <w:p w14:paraId="2B9B4A37" w14:textId="77777777" w:rsidR="00570C74" w:rsidRDefault="00570C74" w:rsidP="00570C74">
            <w:pPr>
              <w:pStyle w:val="Smalltext"/>
            </w:pPr>
            <w:r w:rsidRPr="008F5D8E">
              <w:t>Both administered with 50% nitrous oxide to maintain anaesthesia</w:t>
            </w:r>
          </w:p>
          <w:p w14:paraId="7F7AEDD4" w14:textId="77777777" w:rsidR="00570C74" w:rsidRDefault="00570C74" w:rsidP="00570C74">
            <w:pPr>
              <w:pStyle w:val="Smalltext"/>
            </w:pPr>
          </w:p>
          <w:p w14:paraId="0CF63B76" w14:textId="2A02D3A8" w:rsidR="00570C74" w:rsidRDefault="00570C74" w:rsidP="00570C74">
            <w:pPr>
              <w:pStyle w:val="Smalltext"/>
            </w:pPr>
            <w:r>
              <w:t>Pain score: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497E8E66" w14:textId="77777777" w:rsidR="00570C74" w:rsidRPr="008F5D8E" w:rsidRDefault="00570C74" w:rsidP="00570C74">
            <w:pPr>
              <w:pStyle w:val="Smalltext"/>
            </w:pPr>
            <w:r w:rsidRPr="008F5D8E">
              <w:t>Emergence from anaesthesia faster in desflurane group (p=0.001).</w:t>
            </w:r>
          </w:p>
          <w:p w14:paraId="1729CC01" w14:textId="77777777" w:rsidR="00570C74" w:rsidRPr="008F5D8E" w:rsidRDefault="00570C74" w:rsidP="00570C74">
            <w:pPr>
              <w:pStyle w:val="Smalltext"/>
            </w:pPr>
          </w:p>
          <w:p w14:paraId="5D53C43B" w14:textId="3983F9E3" w:rsidR="00570C74" w:rsidRPr="007A43E7" w:rsidRDefault="00570C74" w:rsidP="00570C74">
            <w:pPr>
              <w:pStyle w:val="Smalltext"/>
            </w:pPr>
            <w:r w:rsidRPr="008F5D8E">
              <w:t xml:space="preserve">PAED scores FLACC scores, m-YPAS anxiety scores, length of PACU stay and anaesthetic duration did not differ between groups. </w:t>
            </w:r>
          </w:p>
        </w:tc>
        <w:tc>
          <w:tcPr>
            <w:tcW w:w="958" w:type="dxa"/>
            <w:tcBorders>
              <w:top w:val="single" w:sz="4" w:space="0" w:color="A6A6A6" w:themeColor="background1" w:themeShade="A6"/>
              <w:bottom w:val="single" w:sz="4" w:space="0" w:color="A6A6A6" w:themeColor="background1" w:themeShade="A6"/>
            </w:tcBorders>
          </w:tcPr>
          <w:p w14:paraId="719BE545" w14:textId="171643CC" w:rsidR="00570C74" w:rsidRPr="007A43E7" w:rsidRDefault="00570C74" w:rsidP="00570C74">
            <w:pPr>
              <w:pStyle w:val="Smalltext"/>
              <w:jc w:val="center"/>
            </w:pPr>
            <w:r>
              <w:t>5</w:t>
            </w:r>
          </w:p>
        </w:tc>
      </w:tr>
      <w:tr w:rsidR="00570C74" w:rsidRPr="008F5D8E" w14:paraId="301FAEA9" w14:textId="77777777" w:rsidTr="004450DA">
        <w:trPr>
          <w:trHeight w:val="309"/>
        </w:trPr>
        <w:tc>
          <w:tcPr>
            <w:tcW w:w="1701" w:type="dxa"/>
            <w:tcBorders>
              <w:top w:val="single" w:sz="4" w:space="0" w:color="A6A6A6" w:themeColor="background1" w:themeShade="A6"/>
              <w:left w:val="nil"/>
              <w:bottom w:val="single" w:sz="4" w:space="0" w:color="A6A6A6" w:themeColor="background1" w:themeShade="A6"/>
              <w:right w:val="nil"/>
            </w:tcBorders>
            <w:hideMark/>
          </w:tcPr>
          <w:p w14:paraId="22BB9556" w14:textId="53555C3E" w:rsidR="00570C74" w:rsidRPr="008F5D8E" w:rsidRDefault="00570C74" w:rsidP="00570C74">
            <w:pPr>
              <w:pStyle w:val="Smalltext"/>
            </w:pPr>
            <w:r>
              <w:t xml:space="preserve">Singh et al, 2012 </w:t>
            </w:r>
            <w:r>
              <w:fldChar w:fldCharType="begin"/>
            </w:r>
            <w:r>
              <w:instrText xml:space="preserve"> ADDIN EN.CITE &lt;EndNote&gt;&lt;Cite&gt;&lt;Author&gt;Singh&lt;/Author&gt;&lt;Year&gt;2012&lt;/Year&gt;&lt;RecNum&gt;9184&lt;/RecNum&gt;&lt;DisplayText&gt;[46]&lt;/DisplayText&gt;&lt;record&gt;&lt;rec-number&gt;9184&lt;/rec-number&gt;&lt;foreign-keys&gt;&lt;key app="EN" db-id="tvzzvf9xytse06e0ef65d09vtp0tsda05zfd"&gt;9184&lt;/key&gt;&lt;/foreign-keys&gt;&lt;ref-type name="Journal Article"&gt;17&lt;/ref-type&gt;&lt;contributors&gt;&lt;authors&gt;&lt;author&gt;Singh, R.&lt;/author&gt;&lt;author&gt;Kharbanda, M.&lt;/author&gt;&lt;author&gt;Sood, N.&lt;/author&gt;&lt;author&gt;Mahajan, V.&lt;/author&gt;&lt;author&gt;Chatterji, C.&lt;/author&gt;&lt;/authors&gt;&lt;/contributors&gt;&lt;auth-address&gt;Department of Anaesthesiology and Critical Care, Indraprastha Apollo Hospital, Delhi, India.&lt;/auth-address&gt;&lt;titles&gt;&lt;title&gt;Comparative evaluation of incidence of emergence agitation and post-operative recovery profile in paediatric patients after isoflurane, sevoflurane and desflurane anaesthesia&lt;/title&gt;&lt;secondary-title&gt;Indian J Anaesth&lt;/secondary-title&gt;&lt;alt-title&gt;Indian journal of anaesthesia&lt;/alt-title&gt;&lt;/titles&gt;&lt;periodical&gt;&lt;full-title&gt;Indian J Anaesth&lt;/full-title&gt;&lt;abbr-1&gt;Indian journal of anaesthesia&lt;/abbr-1&gt;&lt;/periodical&gt;&lt;alt-periodical&gt;&lt;full-title&gt;Indian J Anaesth&lt;/full-title&gt;&lt;abbr-1&gt;Indian journal of anaesthesia&lt;/abbr-1&gt;&lt;/alt-periodical&gt;&lt;pages&gt;156-61&lt;/pages&gt;&lt;volume&gt;56&lt;/volume&gt;&lt;number&gt;2&lt;/number&gt;&lt;edition&gt;2012/06/16&lt;/edition&gt;&lt;dates&gt;&lt;year&gt;2012&lt;/year&gt;&lt;pub-dates&gt;&lt;date&gt;Mar&lt;/date&gt;&lt;/pub-dates&gt;&lt;/dates&gt;&lt;isbn&gt;0976-2817 (Electronic)&amp;#xD;0019-5049 (Linking)&lt;/isbn&gt;&lt;accession-num&gt;22701207&lt;/accession-num&gt;&lt;work-type&gt;RCT - FLACC not reported&lt;/work-type&gt;&lt;urls&gt;&lt;related-urls&gt;&lt;url&gt;http://www.ijaweb.org/article.asp?issn=0019-5049;year=2012;volume=56;issue=2;spage=156;epage=161;aulast=Singh&lt;/url&gt;&lt;/related-urls&gt;&lt;/urls&gt;&lt;custom2&gt;3371491&lt;/custom2&gt;&lt;electronic-resource-num&gt;10.4103/0019-5049.96325&lt;/electronic-resource-num&gt;&lt;remote-database-provider&gt;NLM&lt;/remote-database-provider&gt;&lt;language&gt;eng&lt;/language&gt;&lt;/record&gt;&lt;/Cite&gt;&lt;/EndNote&gt;</w:instrText>
            </w:r>
            <w:r>
              <w:fldChar w:fldCharType="separate"/>
            </w:r>
            <w:r>
              <w:rPr>
                <w:noProof/>
              </w:rPr>
              <w:t>[</w:t>
            </w:r>
            <w:hyperlink w:anchor="_ENREF_46" w:tooltip="Singh, 2012 #9184" w:history="1">
              <w:r>
                <w:rPr>
                  <w:noProof/>
                </w:rPr>
                <w:t>46</w:t>
              </w:r>
            </w:hyperlink>
            <w:r>
              <w:rPr>
                <w:noProof/>
              </w:rPr>
              <w:t>]</w:t>
            </w:r>
            <w:r>
              <w:fldChar w:fldCharType="end"/>
            </w:r>
          </w:p>
        </w:tc>
        <w:tc>
          <w:tcPr>
            <w:tcW w:w="2835" w:type="dxa"/>
            <w:tcBorders>
              <w:top w:val="single" w:sz="4" w:space="0" w:color="A6A6A6" w:themeColor="background1" w:themeShade="A6"/>
              <w:left w:val="nil"/>
              <w:bottom w:val="single" w:sz="4" w:space="0" w:color="A6A6A6" w:themeColor="background1" w:themeShade="A6"/>
              <w:right w:val="nil"/>
            </w:tcBorders>
          </w:tcPr>
          <w:p w14:paraId="6E9B0206" w14:textId="77777777" w:rsidR="00570C74" w:rsidRDefault="00570C74" w:rsidP="00570C74">
            <w:pPr>
              <w:pStyle w:val="Smalltext"/>
            </w:pPr>
            <w:r>
              <w:t>Randomised controlled trial</w:t>
            </w:r>
          </w:p>
          <w:p w14:paraId="4BA99AE9" w14:textId="77777777" w:rsidR="00570C74" w:rsidRDefault="00570C74" w:rsidP="00570C74">
            <w:pPr>
              <w:pStyle w:val="Smalltext"/>
            </w:pPr>
          </w:p>
          <w:p w14:paraId="6020A7CD" w14:textId="44A8CADD" w:rsidR="00570C74" w:rsidRPr="008F5D8E" w:rsidRDefault="00570C74" w:rsidP="00570C74">
            <w:pPr>
              <w:pStyle w:val="Smalltext"/>
            </w:pPr>
            <w:r>
              <w:t>To compare the analgesic quality and duration of ropivacaine 0.2% with the addition of fentanyl with that of ropivacaine 0.2%  and the addition of ketamine</w:t>
            </w:r>
          </w:p>
        </w:tc>
        <w:tc>
          <w:tcPr>
            <w:tcW w:w="2410" w:type="dxa"/>
            <w:tcBorders>
              <w:top w:val="single" w:sz="4" w:space="0" w:color="A6A6A6" w:themeColor="background1" w:themeShade="A6"/>
              <w:left w:val="nil"/>
              <w:bottom w:val="single" w:sz="4" w:space="0" w:color="A6A6A6" w:themeColor="background1" w:themeShade="A6"/>
              <w:right w:val="nil"/>
            </w:tcBorders>
          </w:tcPr>
          <w:p w14:paraId="1A7B618B" w14:textId="77777777" w:rsidR="00570C74" w:rsidRDefault="00570C74" w:rsidP="00570C74">
            <w:pPr>
              <w:pStyle w:val="Smalltext"/>
            </w:pPr>
            <w:r>
              <w:t>90 children aged 1 – 10 years</w:t>
            </w:r>
          </w:p>
          <w:p w14:paraId="0A59E27F" w14:textId="77777777" w:rsidR="00570C74" w:rsidRDefault="00570C74" w:rsidP="00570C74">
            <w:pPr>
              <w:pStyle w:val="Smalltext"/>
            </w:pPr>
            <w:r>
              <w:t>Exc: active CNS disorders</w:t>
            </w:r>
          </w:p>
          <w:p w14:paraId="3552E32D" w14:textId="77777777" w:rsidR="00570C74" w:rsidRDefault="00570C74" w:rsidP="00570C74">
            <w:pPr>
              <w:pStyle w:val="Smalltext"/>
            </w:pPr>
          </w:p>
          <w:p w14:paraId="47E2024D" w14:textId="77777777" w:rsidR="00570C74" w:rsidRDefault="00570C74" w:rsidP="00570C74">
            <w:pPr>
              <w:pStyle w:val="Smalltext"/>
            </w:pPr>
            <w:r>
              <w:t>Postoperative (sub-umbilical procedures)</w:t>
            </w:r>
          </w:p>
          <w:p w14:paraId="447F0C5A" w14:textId="77777777" w:rsidR="00570C74" w:rsidRDefault="00570C74" w:rsidP="00570C74">
            <w:pPr>
              <w:pStyle w:val="Smalltext"/>
            </w:pPr>
          </w:p>
          <w:p w14:paraId="7D9284BF" w14:textId="4F7AB6CE" w:rsidR="00570C74" w:rsidRPr="008F5D8E" w:rsidRDefault="00570C74" w:rsidP="00570C74">
            <w:pPr>
              <w:pStyle w:val="Smalltext"/>
            </w:pPr>
          </w:p>
        </w:tc>
        <w:tc>
          <w:tcPr>
            <w:tcW w:w="3189" w:type="dxa"/>
            <w:tcBorders>
              <w:top w:val="single" w:sz="4" w:space="0" w:color="A6A6A6" w:themeColor="background1" w:themeShade="A6"/>
              <w:left w:val="nil"/>
              <w:bottom w:val="single" w:sz="4" w:space="0" w:color="A6A6A6" w:themeColor="background1" w:themeShade="A6"/>
              <w:right w:val="nil"/>
            </w:tcBorders>
          </w:tcPr>
          <w:p w14:paraId="5909C45E" w14:textId="77777777" w:rsidR="00570C74" w:rsidRDefault="00570C74" w:rsidP="00570C74">
            <w:pPr>
              <w:pStyle w:val="Smalltext"/>
            </w:pPr>
            <w:r>
              <w:t>3 groups – participants randomised to:</w:t>
            </w:r>
          </w:p>
          <w:p w14:paraId="66BF24A9" w14:textId="098192DA" w:rsidR="00570C74" w:rsidRDefault="00570C74" w:rsidP="00570C74">
            <w:pPr>
              <w:pStyle w:val="Smalltext"/>
            </w:pPr>
            <w:r>
              <w:t>Group R: 0.75ml/kg ropivacaine 0.2% in normal saline</w:t>
            </w:r>
          </w:p>
          <w:p w14:paraId="4DEE516B" w14:textId="77777777" w:rsidR="00570C74" w:rsidRDefault="00570C74" w:rsidP="00570C74">
            <w:pPr>
              <w:pStyle w:val="Smalltext"/>
            </w:pPr>
            <w:r>
              <w:t>Group: RK: 0.75ml/kg ropivacaine 0.2%  &amp; 0.5mg/kg ketamine</w:t>
            </w:r>
          </w:p>
          <w:p w14:paraId="4AB65089" w14:textId="77777777" w:rsidR="00570C74" w:rsidRDefault="00570C74" w:rsidP="00570C74">
            <w:pPr>
              <w:pStyle w:val="Smalltext"/>
            </w:pPr>
            <w:r>
              <w:t>Group RF: 0.75ml/kg ropivacaine 0.2% &amp; 1microgram/kg fentanyl</w:t>
            </w:r>
          </w:p>
          <w:p w14:paraId="4F3C695E" w14:textId="77777777" w:rsidR="00570C74" w:rsidRDefault="00570C74" w:rsidP="00570C74">
            <w:pPr>
              <w:pStyle w:val="Smalltext"/>
            </w:pPr>
          </w:p>
          <w:p w14:paraId="5BA30D91" w14:textId="77777777" w:rsidR="00570C74" w:rsidRDefault="00570C74" w:rsidP="00570C74">
            <w:pPr>
              <w:pStyle w:val="Smalltext"/>
            </w:pPr>
            <w:r>
              <w:t>Pain score: FLACC</w:t>
            </w:r>
          </w:p>
          <w:p w14:paraId="54714393" w14:textId="37CD52D8" w:rsidR="00570C74" w:rsidRPr="008F5D8E" w:rsidRDefault="00570C74" w:rsidP="00570C74">
            <w:pPr>
              <w:pStyle w:val="Smalltext"/>
            </w:pPr>
            <w:r>
              <w:t>* Analgesics determined by FLACC score or patient complaint of pain</w:t>
            </w:r>
          </w:p>
        </w:tc>
        <w:tc>
          <w:tcPr>
            <w:tcW w:w="3190" w:type="dxa"/>
            <w:tcBorders>
              <w:top w:val="single" w:sz="4" w:space="0" w:color="A6A6A6" w:themeColor="background1" w:themeShade="A6"/>
              <w:left w:val="nil"/>
              <w:bottom w:val="single" w:sz="4" w:space="0" w:color="A6A6A6" w:themeColor="background1" w:themeShade="A6"/>
              <w:right w:val="nil"/>
            </w:tcBorders>
          </w:tcPr>
          <w:p w14:paraId="23E6DD58" w14:textId="77777777" w:rsidR="00570C74" w:rsidRDefault="00570C74" w:rsidP="00570C74">
            <w:pPr>
              <w:pStyle w:val="Smalltext"/>
            </w:pPr>
            <w:r>
              <w:t>FLACC scores lower in the Group RK (p &lt; 0.05)</w:t>
            </w:r>
          </w:p>
          <w:p w14:paraId="6AC64877" w14:textId="77777777" w:rsidR="00570C74" w:rsidRDefault="00570C74" w:rsidP="00570C74">
            <w:pPr>
              <w:pStyle w:val="Smalltext"/>
            </w:pPr>
            <w:r>
              <w:t xml:space="preserve">Mean duration of analgesia longer in Group RK (p &lt; 0.05) </w:t>
            </w:r>
          </w:p>
          <w:p w14:paraId="52E85B3A" w14:textId="53D6F2B8" w:rsidR="00570C74" w:rsidRPr="008F5D8E" w:rsidRDefault="00570C74" w:rsidP="00570C74">
            <w:pPr>
              <w:pStyle w:val="Smalltext"/>
            </w:pPr>
            <w:r>
              <w:t>No difference in physiological parameters.</w:t>
            </w:r>
          </w:p>
        </w:tc>
        <w:tc>
          <w:tcPr>
            <w:tcW w:w="958" w:type="dxa"/>
            <w:tcBorders>
              <w:top w:val="single" w:sz="4" w:space="0" w:color="A6A6A6" w:themeColor="background1" w:themeShade="A6"/>
              <w:left w:val="nil"/>
              <w:bottom w:val="single" w:sz="4" w:space="0" w:color="A6A6A6" w:themeColor="background1" w:themeShade="A6"/>
              <w:right w:val="nil"/>
            </w:tcBorders>
          </w:tcPr>
          <w:p w14:paraId="3700ADFE" w14:textId="13452B50" w:rsidR="00570C74" w:rsidRPr="008F5D8E" w:rsidRDefault="00570C74" w:rsidP="00570C74">
            <w:pPr>
              <w:pStyle w:val="Smalltext"/>
              <w:jc w:val="center"/>
            </w:pPr>
            <w:r>
              <w:t>1</w:t>
            </w:r>
          </w:p>
        </w:tc>
      </w:tr>
      <w:tr w:rsidR="00570C74" w:rsidRPr="007A43E7" w14:paraId="212F7D4B"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320031B4" w14:textId="5510F591" w:rsidR="00570C74" w:rsidRPr="007A43E7" w:rsidRDefault="00570C74" w:rsidP="00570C74">
            <w:pPr>
              <w:pStyle w:val="Smalltext"/>
            </w:pPr>
            <w:r>
              <w:lastRenderedPageBreak/>
              <w:t xml:space="preserve">Stuth et al, 2011 </w:t>
            </w:r>
            <w:r>
              <w:fldChar w:fldCharType="begin"/>
            </w:r>
            <w:r>
              <w:instrText xml:space="preserve"> ADDIN EN.CITE &lt;EndNote&gt;&lt;Cite&gt;&lt;Author&gt;Stuth&lt;/Author&gt;&lt;Year&gt;2011&lt;/Year&gt;&lt;RecNum&gt;9136&lt;/RecNum&gt;&lt;DisplayText&gt;[47]&lt;/DisplayText&gt;&lt;record&gt;&lt;rec-number&gt;9136&lt;/rec-number&gt;&lt;foreign-keys&gt;&lt;key app="EN" db-id="tvzzvf9xytse06e0ef65d09vtp0tsda05zfd"&gt;9136&lt;/key&gt;&lt;/foreign-keys&gt;&lt;ref-type name="Journal Article"&gt;17&lt;/ref-type&gt;&lt;contributors&gt;&lt;authors&gt;&lt;author&gt;Stuth, Eckehard AE&lt;/author&gt;&lt;author&gt;Berens, Richard J&lt;/author&gt;&lt;author&gt;Staudt, Susan&lt;/author&gt;&lt;author&gt;Robertson, Frederick A&lt;/author&gt;&lt;author&gt;Scott, John P&lt;/author&gt;&lt;author&gt;Stucke, Astrid G&lt;/author&gt;&lt;author&gt;Hoffman, George M&lt;/author&gt;&lt;author&gt;Troshynski, Todd J&lt;/author&gt;&lt;author&gt;Tweddell, James ST&lt;/author&gt;&lt;author&gt;Zuperku, Edward J&lt;/author&gt;&lt;/authors&gt;&lt;/contributors&gt;&lt;titles&gt;&lt;title&gt;The effect of caudal vs intravenous morphine on early extubation and postoperative analgesic requirements for stage 2 and 3 single</w:instrText>
            </w:r>
            <w:r>
              <w:rPr>
                <w:rFonts w:ascii="Cambria Math" w:hAnsi="Cambria Math" w:cs="Cambria Math"/>
              </w:rPr>
              <w:instrText>‐</w:instrText>
            </w:r>
            <w:r>
              <w:instrText>ventricle palliation: a double blind randomized trial&lt;/title&gt;&lt;secondary-title&gt;Pediatric Anesthesia&lt;/secondary-title&gt;&lt;/titles&gt;&lt;periodical&gt;&lt;full-title&gt;Pediatric Anesthesia&lt;/full-title&gt;&lt;abbr-1&gt;Pediatric Anesthesia&lt;/abbr-1&gt;&lt;/periodical&gt;&lt;pages&gt;441-453&lt;/pages&gt;&lt;volume&gt;21&lt;/volume&gt;&lt;number&gt;4&lt;/number&gt;&lt;dates&gt;&lt;year&gt;2011&lt;/year&gt;&lt;/dates&gt;&lt;isbn&gt;1460-9592&lt;/isbn&gt;&lt;urls&gt;&lt;related-urls&gt;&lt;url&gt;http://onlinelibrary.wiley.com/doi/10.1111/j.1460-9592.2011.03527.x/abstract&lt;/url&gt;&lt;/related-urls&gt;&lt;/urls&gt;&lt;remote-database-name&gt;Google Scholar&lt;/remote-database-name&gt;&lt;/record&gt;&lt;/Cite&gt;&lt;/EndNote&gt;</w:instrText>
            </w:r>
            <w:r>
              <w:fldChar w:fldCharType="separate"/>
            </w:r>
            <w:r>
              <w:rPr>
                <w:noProof/>
              </w:rPr>
              <w:t>[</w:t>
            </w:r>
            <w:hyperlink w:anchor="_ENREF_47" w:tooltip="Stuth, 2011 #9136" w:history="1">
              <w:r>
                <w:rPr>
                  <w:noProof/>
                </w:rPr>
                <w:t>47</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3BAF6BEE" w14:textId="77777777" w:rsidR="00570C74" w:rsidRDefault="00570C74" w:rsidP="00570C74">
            <w:pPr>
              <w:pStyle w:val="Smalltext"/>
            </w:pPr>
            <w:r>
              <w:t>Randomised double-blinded trial</w:t>
            </w:r>
          </w:p>
          <w:p w14:paraId="53CC5091" w14:textId="77777777" w:rsidR="00570C74" w:rsidRDefault="00570C74" w:rsidP="00570C74">
            <w:pPr>
              <w:pStyle w:val="Smalltext"/>
            </w:pPr>
          </w:p>
          <w:p w14:paraId="603BB2F9" w14:textId="77777777" w:rsidR="00570C74" w:rsidRDefault="00570C74" w:rsidP="00570C74">
            <w:pPr>
              <w:pStyle w:val="Smalltext"/>
            </w:pPr>
            <w:r>
              <w:t>To determine whether single-shot caudal epidural with high-dose morphine (100 µg/kg) diluted in</w:t>
            </w:r>
          </w:p>
          <w:p w14:paraId="6D4DF4AA" w14:textId="77777777" w:rsidR="00570C74" w:rsidRDefault="00570C74" w:rsidP="00570C74">
            <w:pPr>
              <w:pStyle w:val="Smalltext"/>
            </w:pPr>
            <w:r>
              <w:t>0.25% bupivacaine with 1 : 200 000 epinephrine) after induction would lead to a higher rate of successful ex-</w:t>
            </w:r>
          </w:p>
          <w:p w14:paraId="4C7F9225" w14:textId="62B00169" w:rsidR="00570C74" w:rsidRPr="007A43E7" w:rsidRDefault="00570C74" w:rsidP="00570C74">
            <w:pPr>
              <w:pStyle w:val="Smalltext"/>
            </w:pPr>
            <w:r>
              <w:t>tubation in the operating room (OR) and to delayed and lower postoperative analgesic requirements than IV morphine given after CPB but before the end of surgery.</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15330977" w14:textId="77777777" w:rsidR="00570C74" w:rsidRPr="00B56A24" w:rsidRDefault="00570C74" w:rsidP="00570C74">
            <w:pPr>
              <w:pStyle w:val="Smalltext"/>
            </w:pPr>
            <w:r w:rsidRPr="00B56A24">
              <w:t>63 children aged 75 – 1167 days (2 – 37 months)</w:t>
            </w:r>
          </w:p>
          <w:p w14:paraId="61FED86B" w14:textId="371812F1" w:rsidR="00570C74" w:rsidRPr="00B56A24" w:rsidRDefault="00570C74" w:rsidP="00B56A24">
            <w:pPr>
              <w:pStyle w:val="Smalltext"/>
            </w:pPr>
            <w:r w:rsidRPr="00B56A24">
              <w:t xml:space="preserve">Exc: </w:t>
            </w:r>
            <w:r w:rsidR="00B56A24" w:rsidRPr="00B56A24">
              <w:t>severe preoperative neurological impairment</w:t>
            </w:r>
          </w:p>
          <w:p w14:paraId="4356D389" w14:textId="77777777" w:rsidR="00570C74" w:rsidRPr="00B56A24" w:rsidRDefault="00570C74" w:rsidP="00570C74">
            <w:pPr>
              <w:pStyle w:val="Smalltext"/>
            </w:pPr>
          </w:p>
          <w:p w14:paraId="08C177F0" w14:textId="77777777" w:rsidR="00570C74" w:rsidRPr="00B56A24" w:rsidRDefault="00570C74" w:rsidP="00570C74">
            <w:pPr>
              <w:pStyle w:val="Smalltext"/>
            </w:pPr>
            <w:r w:rsidRPr="00B56A24">
              <w:t>Postoperative (stage 2 &amp; 3 cardiac palliation procedures)</w:t>
            </w:r>
          </w:p>
          <w:p w14:paraId="0122D75B" w14:textId="77777777" w:rsidR="00570C74" w:rsidRPr="00B56A24" w:rsidRDefault="00570C74" w:rsidP="00570C74">
            <w:pPr>
              <w:pStyle w:val="Smalltext"/>
            </w:pPr>
          </w:p>
          <w:p w14:paraId="5516616B" w14:textId="30AC7522" w:rsidR="00570C74" w:rsidRPr="00B56A24" w:rsidRDefault="00570C74" w:rsidP="00570C74">
            <w:pPr>
              <w:pStyle w:val="Smalltext"/>
            </w:pPr>
            <w:r w:rsidRPr="00B56A24">
              <w:t>CI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6316603C" w14:textId="77777777" w:rsidR="00570C74" w:rsidRDefault="00570C74" w:rsidP="00570C74">
            <w:pPr>
              <w:pStyle w:val="Smalltext"/>
            </w:pPr>
            <w:r>
              <w:t>2 groups – participants randomised to:</w:t>
            </w:r>
          </w:p>
          <w:p w14:paraId="6C76BCB1" w14:textId="77777777" w:rsidR="00570C74" w:rsidRDefault="00570C74" w:rsidP="00570C74">
            <w:pPr>
              <w:pStyle w:val="Smalltext"/>
            </w:pPr>
            <w:r>
              <w:t>Group C: pre-incisional caudal morphine–bupivacaine (100 µg/kg morphine with 0.25% bupivacaine with 1 : 200 000 epinephrine, total 1 ml/kg) and post cardiopulmonary bypass (CPB)  intravenous (IV) droperidol (75 µg/kg)</w:t>
            </w:r>
          </w:p>
          <w:p w14:paraId="2231C132" w14:textId="77777777" w:rsidR="00570C74" w:rsidRDefault="00570C74" w:rsidP="00570C74">
            <w:pPr>
              <w:pStyle w:val="Smalltext"/>
            </w:pPr>
            <w:r>
              <w:t>Group IV: pre-incisional caudal saline (1 ml/kg) and post-CPB IV morphine (150 µg/kg) with droperidol (75 µg/kg) .</w:t>
            </w:r>
          </w:p>
          <w:p w14:paraId="69CD6E68" w14:textId="77777777" w:rsidR="00570C74" w:rsidRDefault="00570C74" w:rsidP="00570C74">
            <w:pPr>
              <w:pStyle w:val="Smalltext"/>
            </w:pPr>
          </w:p>
          <w:p w14:paraId="0911846B" w14:textId="77777777" w:rsidR="00570C74" w:rsidRDefault="00570C74" w:rsidP="00570C74">
            <w:pPr>
              <w:pStyle w:val="Smalltext"/>
            </w:pPr>
            <w:r>
              <w:t>Pain scores: FLACC or NIPS</w:t>
            </w:r>
          </w:p>
          <w:p w14:paraId="56A426C1" w14:textId="0011C149" w:rsidR="00570C74" w:rsidRDefault="00570C74" w:rsidP="00570C74">
            <w:pPr>
              <w:pStyle w:val="Smalltext"/>
            </w:pPr>
            <w:r>
              <w:t>* Unclear how analgesics determined</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4430BAC7" w14:textId="77777777" w:rsidR="00570C74" w:rsidRDefault="00570C74" w:rsidP="00570C74">
            <w:pPr>
              <w:pStyle w:val="Smalltext"/>
            </w:pPr>
            <w:r>
              <w:t>No difference in pain scores between groups.</w:t>
            </w:r>
          </w:p>
          <w:p w14:paraId="1C7A330C" w14:textId="77777777" w:rsidR="00570C74" w:rsidRDefault="00570C74" w:rsidP="00570C74">
            <w:pPr>
              <w:pStyle w:val="Smalltext"/>
            </w:pPr>
            <w:r>
              <w:t>Group IV required earlier rescue morphine in stage 3 patients (P = 0.02) but not in stage 2 patients (P = 0.189). No difference at 12h in morphine consumption (P = 0.085). Morphine requirements higher for stage 2 compared with stage 3 patients (P &lt; 0.001).</w:t>
            </w:r>
          </w:p>
          <w:p w14:paraId="726F8EA1" w14:textId="08836C5E" w:rsidR="00570C74" w:rsidRPr="007A43E7" w:rsidRDefault="00570C74" w:rsidP="00570C74">
            <w:pPr>
              <w:pStyle w:val="Smalltext"/>
            </w:pPr>
          </w:p>
        </w:tc>
        <w:tc>
          <w:tcPr>
            <w:tcW w:w="958" w:type="dxa"/>
            <w:tcBorders>
              <w:top w:val="single" w:sz="4" w:space="0" w:color="A6A6A6" w:themeColor="background1" w:themeShade="A6"/>
              <w:bottom w:val="single" w:sz="4" w:space="0" w:color="A6A6A6" w:themeColor="background1" w:themeShade="A6"/>
            </w:tcBorders>
          </w:tcPr>
          <w:p w14:paraId="3CBFB27F" w14:textId="170510CE" w:rsidR="00570C74" w:rsidRPr="007A43E7" w:rsidRDefault="00570C74" w:rsidP="00570C74">
            <w:pPr>
              <w:pStyle w:val="Smalltext"/>
              <w:jc w:val="center"/>
            </w:pPr>
            <w:r>
              <w:t>3</w:t>
            </w:r>
          </w:p>
        </w:tc>
      </w:tr>
      <w:tr w:rsidR="00570C74" w:rsidRPr="007A43E7" w14:paraId="655D8BF6"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365AAA3D" w14:textId="74333717" w:rsidR="00570C74" w:rsidRDefault="00570C74" w:rsidP="00570C74">
            <w:pPr>
              <w:pStyle w:val="Smalltext"/>
            </w:pPr>
            <w:r>
              <w:t xml:space="preserve">Takmaz et al, 2009 </w:t>
            </w:r>
            <w:r>
              <w:fldChar w:fldCharType="begin">
                <w:fldData xml:space="preserve">PEVuZE5vdGU+PENpdGU+PEF1dGhvcj5UYWttYXo8L0F1dGhvcj48WWVhcj4yMDA5PC9ZZWFyPjxS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</w:fldData>
              </w:fldChar>
            </w:r>
            <w:r>
              <w:instrText xml:space="preserve"> ADDIN EN.CITE </w:instrText>
            </w:r>
            <w:r>
              <w:fldChar w:fldCharType="begin">
                <w:fldData xml:space="preserve">PEVuZE5vdGU+PENpdGU+PEF1dGhvcj5UYWttYXo8L0F1dGhvcj48WWVhcj4yMDA5PC9ZZWFyPjxS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</w:fldData>
              </w:fldChar>
            </w:r>
            <w:r>
              <w:instrText xml:space="preserve"> ADDIN EN.CITE.DATA </w:instrText>
            </w:r>
            <w:r>
              <w:fldChar w:fldCharType="end"/>
            </w:r>
            <w:r>
              <w:fldChar w:fldCharType="separate"/>
            </w:r>
            <w:r>
              <w:rPr>
                <w:noProof/>
              </w:rPr>
              <w:t>[</w:t>
            </w:r>
            <w:hyperlink w:anchor="_ENREF_48" w:tooltip="Takmaz, 2009 #1733" w:history="1">
              <w:r>
                <w:rPr>
                  <w:noProof/>
                </w:rPr>
                <w:t>48</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5FAB2ECE" w14:textId="77777777" w:rsidR="00570C74" w:rsidRPr="007A43E7" w:rsidRDefault="00570C74" w:rsidP="00570C74">
            <w:pPr>
              <w:pStyle w:val="Smalltext"/>
            </w:pPr>
            <w:r w:rsidRPr="007A43E7">
              <w:t xml:space="preserve">Randomised </w:t>
            </w:r>
            <w:r>
              <w:t xml:space="preserve">double blind </w:t>
            </w:r>
            <w:r w:rsidRPr="00AE53E9">
              <w:rPr>
                <w:strike/>
              </w:rPr>
              <w:t>controlled</w:t>
            </w:r>
            <w:r w:rsidRPr="007A43E7">
              <w:t xml:space="preserve"> </w:t>
            </w:r>
            <w:r>
              <w:t xml:space="preserve">(comparison) </w:t>
            </w:r>
            <w:r w:rsidRPr="007A43E7">
              <w:t>trial</w:t>
            </w:r>
          </w:p>
          <w:p w14:paraId="452F83F4" w14:textId="77777777" w:rsidR="00570C74" w:rsidRPr="007A43E7" w:rsidRDefault="00570C74" w:rsidP="00570C74">
            <w:pPr>
              <w:pStyle w:val="Smalltext"/>
            </w:pPr>
          </w:p>
          <w:p w14:paraId="4F41C8D7" w14:textId="4AE60FCA" w:rsidR="00570C74" w:rsidRPr="007A43E7" w:rsidRDefault="00570C74" w:rsidP="00570C74">
            <w:pPr>
              <w:pStyle w:val="Smalltext"/>
            </w:pPr>
            <w:r w:rsidRPr="007A43E7">
              <w:t>To evaluate the effectiveness of bilateral extraoral infraorbital nerve block with 0.25% bupivacaine administered at the end of surgery in postoperative pain relief after cleft lip repair</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76F8A4A7" w14:textId="77777777" w:rsidR="00570C74" w:rsidRPr="00B56A24" w:rsidRDefault="00570C74" w:rsidP="00570C74">
            <w:pPr>
              <w:pStyle w:val="Smalltext"/>
            </w:pPr>
            <w:r w:rsidRPr="00B56A24">
              <w:t>40 children aged &lt; 2 years</w:t>
            </w:r>
          </w:p>
          <w:p w14:paraId="3BD18691" w14:textId="123E6138" w:rsidR="00570C74" w:rsidRPr="00B56A24" w:rsidRDefault="00570C74" w:rsidP="00570C74">
            <w:pPr>
              <w:pStyle w:val="Smalltext"/>
            </w:pPr>
            <w:r w:rsidRPr="00B56A24">
              <w:t>Exc:</w:t>
            </w:r>
            <w:r w:rsidR="00B56A24" w:rsidRPr="00B56A24">
              <w:t xml:space="preserve"> neurologic, or neuromuscular disease</w:t>
            </w:r>
          </w:p>
          <w:p w14:paraId="73A875DC" w14:textId="77777777" w:rsidR="00570C74" w:rsidRPr="00B56A24" w:rsidRDefault="00570C74" w:rsidP="00570C74">
            <w:pPr>
              <w:pStyle w:val="Smalltext"/>
            </w:pPr>
          </w:p>
          <w:p w14:paraId="702431BA" w14:textId="77777777" w:rsidR="00570C74" w:rsidRPr="00B56A24" w:rsidRDefault="00570C74" w:rsidP="00570C74">
            <w:pPr>
              <w:pStyle w:val="Smalltext"/>
            </w:pPr>
            <w:r w:rsidRPr="00B56A24">
              <w:t>Postoperative (cleft lip repair)</w:t>
            </w:r>
          </w:p>
          <w:p w14:paraId="3794B098" w14:textId="77777777" w:rsidR="00570C74" w:rsidRPr="00B56A24" w:rsidRDefault="00570C74" w:rsidP="00570C74">
            <w:pPr>
              <w:pStyle w:val="Smalltext"/>
            </w:pPr>
          </w:p>
          <w:p w14:paraId="5E479327" w14:textId="77777777" w:rsidR="00570C74" w:rsidRPr="00B56A24" w:rsidRDefault="00570C74" w:rsidP="00570C74">
            <w:pPr>
              <w:pStyle w:val="Smalltext"/>
              <w:tabs>
                <w:tab w:val="center" w:pos="1239"/>
              </w:tabs>
            </w:pPr>
            <w:r w:rsidRPr="00B56A24">
              <w:t>Recovery and ward</w:t>
            </w:r>
            <w:r w:rsidRPr="00B56A24">
              <w:tab/>
            </w:r>
          </w:p>
          <w:p w14:paraId="29C2C26A" w14:textId="67920406" w:rsidR="00570C74" w:rsidRPr="00B56A24" w:rsidRDefault="00570C74" w:rsidP="00570C74">
            <w:pPr>
              <w:pStyle w:val="Smalltext"/>
            </w:pPr>
          </w:p>
        </w:tc>
        <w:tc>
          <w:tcPr>
            <w:tcW w:w="3189" w:type="dxa"/>
            <w:tcBorders>
              <w:top w:val="single" w:sz="4" w:space="0" w:color="A6A6A6" w:themeColor="background1" w:themeShade="A6"/>
              <w:bottom w:val="single" w:sz="4" w:space="0" w:color="A6A6A6" w:themeColor="background1" w:themeShade="A6"/>
            </w:tcBorders>
            <w:shd w:val="clear" w:color="auto" w:fill="auto"/>
          </w:tcPr>
          <w:p w14:paraId="7AE53A7F" w14:textId="77777777" w:rsidR="00570C74" w:rsidRDefault="00570C74" w:rsidP="00570C74">
            <w:pPr>
              <w:pStyle w:val="Smalltext"/>
            </w:pPr>
            <w:r>
              <w:t>2 groups – participants randomised to:</w:t>
            </w:r>
          </w:p>
          <w:p w14:paraId="47021997" w14:textId="77777777" w:rsidR="00570C74" w:rsidRPr="007A43E7" w:rsidRDefault="00570C74" w:rsidP="00570C74">
            <w:pPr>
              <w:pStyle w:val="Smalltext"/>
            </w:pPr>
            <w:r>
              <w:t xml:space="preserve">Group I -  </w:t>
            </w:r>
            <w:r w:rsidRPr="007A43E7">
              <w:t>1.5 mL 0.25% bupivacaine</w:t>
            </w:r>
          </w:p>
          <w:p w14:paraId="369C8EA5" w14:textId="77777777" w:rsidR="00570C74" w:rsidRDefault="00570C74" w:rsidP="00570C74">
            <w:pPr>
              <w:pStyle w:val="Smalltext"/>
            </w:pPr>
            <w:r w:rsidRPr="007A43E7">
              <w:t xml:space="preserve">Group II </w:t>
            </w:r>
            <w:r>
              <w:t xml:space="preserve">- </w:t>
            </w:r>
            <w:r w:rsidRPr="007A43E7">
              <w:t>1.5 mL saline and 20 mg/kg rectal paracetamol</w:t>
            </w:r>
          </w:p>
          <w:p w14:paraId="2F193326" w14:textId="77777777" w:rsidR="00570C74" w:rsidRDefault="00570C74" w:rsidP="00570C74">
            <w:pPr>
              <w:pStyle w:val="Smalltext"/>
            </w:pPr>
          </w:p>
          <w:p w14:paraId="74CBFF29" w14:textId="77777777" w:rsidR="00570C74" w:rsidRDefault="00570C74" w:rsidP="00570C74">
            <w:pPr>
              <w:pStyle w:val="Smalltext"/>
            </w:pPr>
            <w:r>
              <w:t>Pain score: FLACC</w:t>
            </w:r>
          </w:p>
          <w:p w14:paraId="2FA91BF9" w14:textId="5AEFF9EA" w:rsidR="00570C74" w:rsidRDefault="00570C74" w:rsidP="00570C74">
            <w:pPr>
              <w:pStyle w:val="Smalltext"/>
            </w:pPr>
            <w:r>
              <w:t>* Analgesics determined by FLACC score</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566A7600" w14:textId="77777777" w:rsidR="00570C74" w:rsidRDefault="00570C74" w:rsidP="00570C74">
            <w:pPr>
              <w:pStyle w:val="Smalltext"/>
            </w:pPr>
            <w:r w:rsidRPr="007A43E7">
              <w:t>F</w:t>
            </w:r>
            <w:r>
              <w:t xml:space="preserve">LACC scores of the patients in </w:t>
            </w:r>
            <w:r w:rsidRPr="007A43E7">
              <w:t xml:space="preserve">recovery room in group I (2.0 ± 0.6) </w:t>
            </w:r>
            <w:r>
              <w:t>lower</w:t>
            </w:r>
            <w:r w:rsidRPr="007A43E7">
              <w:t xml:space="preserve"> than group II (8.1 ± 0.9) (</w:t>
            </w:r>
            <w:r>
              <w:t>p</w:t>
            </w:r>
            <w:r w:rsidRPr="007A43E7">
              <w:t xml:space="preserve"> &lt;0.001). FLACC scores in the first 4 hours </w:t>
            </w:r>
            <w:r>
              <w:t>lower</w:t>
            </w:r>
            <w:r w:rsidRPr="007A43E7">
              <w:t xml:space="preserve"> in g</w:t>
            </w:r>
            <w:r>
              <w:t>roup I compared with group II (p</w:t>
            </w:r>
            <w:r w:rsidRPr="007A43E7">
              <w:t xml:space="preserve"> &lt; 0.001)</w:t>
            </w:r>
          </w:p>
          <w:p w14:paraId="4D3DCBD8" w14:textId="77777777" w:rsidR="00570C74" w:rsidRDefault="00570C74" w:rsidP="00570C74">
            <w:pPr>
              <w:pStyle w:val="Smalltext"/>
            </w:pPr>
            <w:r>
              <w:t>Time to paracetamol longer &amp; amount less in Grp 1 (p=0.001). Tramadol requirement Grp 1 (0/20 pts) versus 20/20 in Grp II (p=0.001).</w:t>
            </w:r>
          </w:p>
          <w:p w14:paraId="56C2023F" w14:textId="77777777" w:rsidR="00570C74" w:rsidRDefault="00570C74" w:rsidP="00570C74">
            <w:pPr>
              <w:pStyle w:val="Smalltext"/>
            </w:pPr>
            <w:r>
              <w:t>Parent satisfaction scores higher in Grp 1 (p=0.001)</w:t>
            </w:r>
          </w:p>
          <w:p w14:paraId="05A2F388" w14:textId="6BDD107D" w:rsidR="00570C74" w:rsidRPr="007A43E7" w:rsidRDefault="00570C74" w:rsidP="00570C74">
            <w:pPr>
              <w:pStyle w:val="Smalltext"/>
            </w:pPr>
            <w:r>
              <w:t>No difference in physiological parameters</w:t>
            </w:r>
          </w:p>
        </w:tc>
        <w:tc>
          <w:tcPr>
            <w:tcW w:w="958" w:type="dxa"/>
            <w:tcBorders>
              <w:top w:val="single" w:sz="4" w:space="0" w:color="A6A6A6" w:themeColor="background1" w:themeShade="A6"/>
              <w:bottom w:val="single" w:sz="4" w:space="0" w:color="A6A6A6" w:themeColor="background1" w:themeShade="A6"/>
            </w:tcBorders>
          </w:tcPr>
          <w:p w14:paraId="5765543D" w14:textId="1ACE70F1" w:rsidR="00570C74" w:rsidRPr="007A43E7" w:rsidRDefault="00570C74" w:rsidP="00570C74">
            <w:pPr>
              <w:pStyle w:val="Smalltext"/>
              <w:jc w:val="center"/>
            </w:pPr>
            <w:r w:rsidRPr="007A43E7">
              <w:t>4</w:t>
            </w:r>
          </w:p>
        </w:tc>
      </w:tr>
      <w:tr w:rsidR="00570C74" w:rsidRPr="007A43E7" w14:paraId="1C20B518"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192B3E61" w14:textId="250F7D77" w:rsidR="00570C74" w:rsidRPr="007A43E7" w:rsidRDefault="00570C74" w:rsidP="00570C74">
            <w:pPr>
              <w:pStyle w:val="Smalltext"/>
            </w:pPr>
            <w:r>
              <w:t xml:space="preserve">Townsend et al, 2009 </w:t>
            </w:r>
            <w:r>
              <w:fldChar w:fldCharType="begin">
                <w:fldData xml:space="preserve">PEVuZE5vdGU+PENpdGU+PEF1dGhvcj5Ub3duc2VuZDwvQXV0aG9yPjxZZWFyPjIwMDk8L1llYXI+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</w:fldData>
              </w:fldChar>
            </w:r>
            <w:r>
              <w:instrText xml:space="preserve"> ADDIN EN.CITE </w:instrText>
            </w:r>
            <w:r>
              <w:fldChar w:fldCharType="begin">
                <w:fldData xml:space="preserve">PEVuZE5vdGU+PENpdGU+PEF1dGhvcj5Ub3duc2VuZDwvQXV0aG9yPjxZZWFyPjIwMDk8L1llYXI+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</w:fldData>
              </w:fldChar>
            </w:r>
            <w:r>
              <w:instrText xml:space="preserve"> ADDIN EN.CITE.DATA </w:instrText>
            </w:r>
            <w:r>
              <w:fldChar w:fldCharType="end"/>
            </w:r>
            <w:r>
              <w:fldChar w:fldCharType="separate"/>
            </w:r>
            <w:r>
              <w:rPr>
                <w:noProof/>
              </w:rPr>
              <w:t>[</w:t>
            </w:r>
            <w:hyperlink w:anchor="_ENREF_49" w:tooltip="Townsend, 2009 #1734" w:history="1">
              <w:r>
                <w:rPr>
                  <w:noProof/>
                </w:rPr>
                <w:t>49</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1523F1BC" w14:textId="77777777" w:rsidR="00570C74" w:rsidRDefault="00570C74" w:rsidP="00570C74">
            <w:pPr>
              <w:pStyle w:val="Smalltext"/>
            </w:pPr>
            <w:r>
              <w:t>Randomised, prospective, double blind study</w:t>
            </w:r>
          </w:p>
          <w:p w14:paraId="1EFD8700" w14:textId="77777777" w:rsidR="00570C74" w:rsidRDefault="00570C74" w:rsidP="00570C74">
            <w:pPr>
              <w:pStyle w:val="Smalltext"/>
            </w:pPr>
          </w:p>
          <w:p w14:paraId="7BC26D9E" w14:textId="7F30CC55" w:rsidR="00570C74" w:rsidRPr="007A43E7" w:rsidRDefault="00570C74" w:rsidP="00570C74">
            <w:pPr>
              <w:pStyle w:val="Smalltext"/>
            </w:pPr>
            <w:r>
              <w:t>To evaluate the effects of the combination of local anaesthetics and an intravenous nonsteroidal anti-inflammatory drug (NSAID) vs NSAID alone on quality of recovery following dental rehabilitation under general anaesthesia (GA)</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0E1BE812" w14:textId="77777777" w:rsidR="00570C74" w:rsidRDefault="00570C74" w:rsidP="00570C74">
            <w:pPr>
              <w:pStyle w:val="Smalltext"/>
            </w:pPr>
            <w:r>
              <w:t>27 children aged 3 – 5.5 years</w:t>
            </w:r>
          </w:p>
          <w:p w14:paraId="5FA2B282" w14:textId="77777777" w:rsidR="00570C74" w:rsidRDefault="00570C74" w:rsidP="00570C74">
            <w:pPr>
              <w:pStyle w:val="Smalltext"/>
            </w:pPr>
            <w:r>
              <w:t xml:space="preserve">Exc: </w:t>
            </w:r>
          </w:p>
          <w:p w14:paraId="6DD00D89" w14:textId="77777777" w:rsidR="00570C74" w:rsidRDefault="00570C74" w:rsidP="00570C74">
            <w:pPr>
              <w:pStyle w:val="Smalltext"/>
            </w:pPr>
          </w:p>
          <w:p w14:paraId="7FA7195D" w14:textId="77777777" w:rsidR="00570C74" w:rsidRDefault="00570C74" w:rsidP="00570C74">
            <w:pPr>
              <w:pStyle w:val="Smalltext"/>
            </w:pPr>
            <w:r>
              <w:t>Postoperative (Dental rehabilitation)</w:t>
            </w:r>
          </w:p>
          <w:p w14:paraId="4884F374" w14:textId="77777777" w:rsidR="00570C74" w:rsidRDefault="00570C74" w:rsidP="00570C74">
            <w:pPr>
              <w:pStyle w:val="Smalltext"/>
            </w:pPr>
          </w:p>
          <w:p w14:paraId="2F7C8DEC" w14:textId="77777777" w:rsidR="00570C74" w:rsidRDefault="00570C74" w:rsidP="00570C74">
            <w:pPr>
              <w:pStyle w:val="Smalltext"/>
            </w:pPr>
            <w:r>
              <w:t>PACU</w:t>
            </w:r>
          </w:p>
          <w:p w14:paraId="585D55F9" w14:textId="77777777" w:rsidR="00570C74" w:rsidRDefault="00570C74" w:rsidP="00570C74">
            <w:pPr>
              <w:pStyle w:val="Smalltext"/>
            </w:pPr>
          </w:p>
          <w:p w14:paraId="0C76E879" w14:textId="10080CBE" w:rsidR="00570C74" w:rsidRPr="007A43E7" w:rsidRDefault="00B56A24" w:rsidP="00570C74">
            <w:pPr>
              <w:pStyle w:val="Smalltext"/>
            </w:pPr>
            <w:r>
              <w:t>Not stated</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0FB816FD" w14:textId="77777777" w:rsidR="00570C74" w:rsidRDefault="00570C74" w:rsidP="00570C74">
            <w:pPr>
              <w:pStyle w:val="Smalltext"/>
            </w:pPr>
            <w:r>
              <w:t>2 groups – participants randomised to:</w:t>
            </w:r>
          </w:p>
          <w:p w14:paraId="2456A01C" w14:textId="77777777" w:rsidR="00570C74" w:rsidRDefault="00570C74" w:rsidP="00570C74">
            <w:pPr>
              <w:pStyle w:val="Smalltext"/>
            </w:pPr>
            <w:r>
              <w:t>Control group - 1 mg/kg ketorolac intravenously within 15 minutes of case completion</w:t>
            </w:r>
          </w:p>
          <w:p w14:paraId="2A490E7E" w14:textId="77777777" w:rsidR="00570C74" w:rsidRDefault="00570C74" w:rsidP="00570C74">
            <w:pPr>
              <w:pStyle w:val="Smalltext"/>
            </w:pPr>
            <w:r>
              <w:t>Experimental group - 1 mg/kg ketorolac within 15 minutes of case completion as well as local anaesthetic infiltration.</w:t>
            </w:r>
          </w:p>
          <w:p w14:paraId="4FBDB3B7" w14:textId="77777777" w:rsidR="00570C74" w:rsidRDefault="00570C74" w:rsidP="00570C74">
            <w:pPr>
              <w:pStyle w:val="Smalltext"/>
            </w:pPr>
          </w:p>
          <w:p w14:paraId="7181138A" w14:textId="3BA4594F" w:rsidR="00570C74" w:rsidRPr="007A43E7" w:rsidRDefault="00570C74" w:rsidP="00570C74">
            <w:pPr>
              <w:pStyle w:val="Smalltext"/>
            </w:pPr>
            <w:r>
              <w:t>Pain score: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2B02FFC5" w14:textId="77777777" w:rsidR="00570C74" w:rsidRDefault="00570C74" w:rsidP="00570C74">
            <w:pPr>
              <w:pStyle w:val="Smalltext"/>
            </w:pPr>
            <w:r>
              <w:t>Mean FLACC score at PACU discharge did not differ between the experimental or control groups (L, 2.47 ± 2.69 vs C,</w:t>
            </w:r>
          </w:p>
          <w:p w14:paraId="2D1AFAC4" w14:textId="77777777" w:rsidR="00570C74" w:rsidRDefault="00570C74" w:rsidP="00570C74">
            <w:pPr>
              <w:pStyle w:val="Smalltext"/>
            </w:pPr>
            <w:r>
              <w:t>2.58 ± 2.54; P &lt; 0.88). No difference between groups for highest FLACC score (P &lt; 0.84).</w:t>
            </w:r>
          </w:p>
          <w:p w14:paraId="7F12EEA4" w14:textId="77777777" w:rsidR="00570C74" w:rsidRDefault="00570C74" w:rsidP="00570C74">
            <w:pPr>
              <w:pStyle w:val="Smalltext"/>
            </w:pPr>
            <w:r>
              <w:t>FACES scores at home similar between groups (L, 0.30 ± 0.21 vs C, 0.60 ± 1.35; P &lt; 0.92).</w:t>
            </w:r>
          </w:p>
          <w:p w14:paraId="0BED9CFA" w14:textId="145A07AF" w:rsidR="00570C74" w:rsidRPr="007A43E7" w:rsidRDefault="00570C74" w:rsidP="00570C74">
            <w:pPr>
              <w:pStyle w:val="Smalltext"/>
            </w:pPr>
            <w:r>
              <w:t>No difference in analgesic use at home between groups (L, 2 of 11 vs C, 4 of 12; P &lt; 0.70)</w:t>
            </w:r>
          </w:p>
        </w:tc>
        <w:tc>
          <w:tcPr>
            <w:tcW w:w="958" w:type="dxa"/>
            <w:tcBorders>
              <w:top w:val="single" w:sz="4" w:space="0" w:color="A6A6A6" w:themeColor="background1" w:themeShade="A6"/>
              <w:bottom w:val="single" w:sz="4" w:space="0" w:color="A6A6A6" w:themeColor="background1" w:themeShade="A6"/>
            </w:tcBorders>
          </w:tcPr>
          <w:p w14:paraId="35ABD53F" w14:textId="5CE59306" w:rsidR="00570C74" w:rsidRPr="007A43E7" w:rsidRDefault="00570C74" w:rsidP="00570C74">
            <w:pPr>
              <w:pStyle w:val="Smalltext"/>
              <w:jc w:val="center"/>
            </w:pPr>
            <w:r>
              <w:t>5</w:t>
            </w:r>
          </w:p>
        </w:tc>
      </w:tr>
      <w:tr w:rsidR="00570C74" w:rsidRPr="007A43E7" w14:paraId="42B70F69"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4C1FDCB7" w14:textId="1813816A" w:rsidR="00570C74" w:rsidRPr="007A43E7" w:rsidRDefault="00570C74" w:rsidP="00570C74">
            <w:pPr>
              <w:pStyle w:val="Smalltext"/>
            </w:pPr>
            <w:r>
              <w:t xml:space="preserve">Vaughan et al, 2005 </w:t>
            </w:r>
            <w:r>
              <w:fldChar w:fldCharType="begin">
                <w:fldData xml:space="preserve">PEVuZE5vdGU+PENpdGU+PEF1dGhvcj5WYXVnaGFuPC9BdXRob3I+PFllYXI+MjAwNTwvWWVhcj48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=
</w:fldData>
              </w:fldChar>
            </w:r>
            <w:r>
              <w:instrText xml:space="preserve"> ADDIN EN.CITE </w:instrText>
            </w:r>
            <w:r>
              <w:fldChar w:fldCharType="begin">
                <w:fldData xml:space="preserve">PEVuZE5vdGU+PENpdGU+PEF1dGhvcj5WYXVnaGFuPC9BdXRob3I+PFllYXI+MjAwNTwvWWVhcj48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=
</w:fldData>
              </w:fldChar>
            </w:r>
            <w:r>
              <w:instrText xml:space="preserve"> ADDIN EN.CITE.DATA </w:instrText>
            </w:r>
            <w:r>
              <w:fldChar w:fldCharType="end"/>
            </w:r>
            <w:r>
              <w:fldChar w:fldCharType="separate"/>
            </w:r>
            <w:r>
              <w:rPr>
                <w:noProof/>
              </w:rPr>
              <w:t>[</w:t>
            </w:r>
            <w:hyperlink w:anchor="_ENREF_50" w:tooltip="Vaughan, 2005 #1736" w:history="1">
              <w:r>
                <w:rPr>
                  <w:noProof/>
                </w:rPr>
                <w:t>50</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7D633ADC" w14:textId="77777777" w:rsidR="00570C74" w:rsidRPr="007A43E7" w:rsidRDefault="00570C74" w:rsidP="00570C74">
            <w:pPr>
              <w:pStyle w:val="Smalltext"/>
            </w:pPr>
            <w:r w:rsidRPr="007A43E7">
              <w:t>Randomised double blind placebo controlled trial</w:t>
            </w:r>
          </w:p>
          <w:p w14:paraId="62D5F6B7" w14:textId="77777777" w:rsidR="00570C74" w:rsidRPr="007A43E7" w:rsidRDefault="00570C74" w:rsidP="00570C74">
            <w:pPr>
              <w:pStyle w:val="Smalltext"/>
            </w:pPr>
          </w:p>
          <w:p w14:paraId="4566C0CB" w14:textId="77777777" w:rsidR="00570C74" w:rsidRPr="007A43E7" w:rsidRDefault="00570C74" w:rsidP="00570C74">
            <w:pPr>
              <w:pStyle w:val="Smalltext"/>
            </w:pPr>
            <w:r w:rsidRPr="007A43E7">
              <w:t>To evaluate the use of 2% lignocaine gel to alleviate the pain associated with BC in young children (&lt;2 years) in the ED.</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11FEFE52" w14:textId="77777777" w:rsidR="00570C74" w:rsidRPr="00B56A24" w:rsidRDefault="00570C74" w:rsidP="00570C74">
            <w:pPr>
              <w:pStyle w:val="Smalltext"/>
            </w:pPr>
            <w:r w:rsidRPr="00B56A24">
              <w:t>115 children aged &lt; 2 years</w:t>
            </w:r>
          </w:p>
          <w:p w14:paraId="4F3D23DC" w14:textId="1FDD82A8" w:rsidR="00570C74" w:rsidRPr="00B56A24" w:rsidRDefault="00570C74" w:rsidP="00570C74">
            <w:pPr>
              <w:pStyle w:val="Smalltext"/>
            </w:pPr>
            <w:r w:rsidRPr="00B56A24">
              <w:t>Exc:</w:t>
            </w:r>
            <w:r w:rsidR="00B56A24" w:rsidRPr="00B56A24">
              <w:t xml:space="preserve"> altered mental status</w:t>
            </w:r>
          </w:p>
          <w:p w14:paraId="30EB30BD" w14:textId="77777777" w:rsidR="00570C74" w:rsidRPr="00B56A24" w:rsidRDefault="00570C74" w:rsidP="00570C74">
            <w:pPr>
              <w:pStyle w:val="Smalltext"/>
            </w:pPr>
          </w:p>
          <w:p w14:paraId="77959D5D" w14:textId="5B4F9052" w:rsidR="00570C74" w:rsidRPr="00B56A24" w:rsidRDefault="00570C74" w:rsidP="00570C74">
            <w:pPr>
              <w:pStyle w:val="Smalltext"/>
            </w:pPr>
            <w:r w:rsidRPr="00B56A24">
              <w:t>Procedural (urinary catheterisation)</w:t>
            </w:r>
          </w:p>
          <w:p w14:paraId="41C2EEF3" w14:textId="77777777" w:rsidR="00570C74" w:rsidRPr="00B56A24" w:rsidRDefault="00570C74" w:rsidP="00570C74">
            <w:pPr>
              <w:pStyle w:val="Smalltext"/>
            </w:pPr>
          </w:p>
          <w:p w14:paraId="6E55A4FC" w14:textId="77777777" w:rsidR="00570C74" w:rsidRPr="00B56A24" w:rsidRDefault="00570C74" w:rsidP="00570C74">
            <w:pPr>
              <w:pStyle w:val="Smalltext"/>
            </w:pPr>
            <w:r w:rsidRPr="00B56A24">
              <w:t>Emergency Department</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66A7470A" w14:textId="77777777" w:rsidR="00570C74" w:rsidRDefault="00570C74" w:rsidP="00570C74">
            <w:pPr>
              <w:pStyle w:val="Smalltext"/>
            </w:pPr>
            <w:r>
              <w:t>2 groups – participants randomised to:</w:t>
            </w:r>
          </w:p>
          <w:p w14:paraId="3A5D2F43" w14:textId="77777777" w:rsidR="00570C74" w:rsidRPr="007A43E7" w:rsidRDefault="00570C74" w:rsidP="00570C74">
            <w:pPr>
              <w:pStyle w:val="Smalltext"/>
            </w:pPr>
            <w:r w:rsidRPr="007A43E7">
              <w:t xml:space="preserve">Experimental group – 1- 2ml 2% lignocaine lubricant gel </w:t>
            </w:r>
          </w:p>
          <w:p w14:paraId="23EAF502" w14:textId="77777777" w:rsidR="00570C74" w:rsidRPr="007A43E7" w:rsidRDefault="00570C74" w:rsidP="00570C74">
            <w:pPr>
              <w:pStyle w:val="Smalltext"/>
            </w:pPr>
            <w:r w:rsidRPr="007A43E7">
              <w:t>Control group – 1 – 2 ml non-anaesthetic lubricant gel</w:t>
            </w:r>
          </w:p>
          <w:p w14:paraId="07C61523" w14:textId="77777777" w:rsidR="00570C74" w:rsidRPr="007A43E7" w:rsidRDefault="00570C74" w:rsidP="00570C74">
            <w:pPr>
              <w:pStyle w:val="Smalltext"/>
            </w:pPr>
          </w:p>
          <w:p w14:paraId="0A54ADC3" w14:textId="77777777" w:rsidR="00570C74" w:rsidRDefault="00570C74" w:rsidP="00570C74">
            <w:pPr>
              <w:pStyle w:val="Smalltext"/>
            </w:pPr>
            <w:r w:rsidRPr="007A43E7">
              <w:t>Applied to genital mucosa 2 - 3 min before catherisation and used to lubricate catheter</w:t>
            </w:r>
          </w:p>
          <w:p w14:paraId="6D9AD5BA" w14:textId="77777777" w:rsidR="00570C74" w:rsidRDefault="00570C74" w:rsidP="00570C74">
            <w:pPr>
              <w:pStyle w:val="Smalltext"/>
            </w:pPr>
          </w:p>
          <w:p w14:paraId="55259729" w14:textId="680620C4" w:rsidR="00570C74" w:rsidRPr="007A43E7" w:rsidRDefault="00570C74" w:rsidP="00570C74">
            <w:pPr>
              <w:pStyle w:val="Smalltext"/>
            </w:pPr>
            <w:r>
              <w:t>Pain score: FLACC</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1E24E99F" w14:textId="77777777" w:rsidR="00570C74" w:rsidRPr="007A43E7" w:rsidRDefault="00570C74" w:rsidP="00570C74">
            <w:pPr>
              <w:pStyle w:val="Smalltext"/>
            </w:pPr>
            <w:r w:rsidRPr="007A43E7">
              <w:t>Mean FLACC scores between the control (7.55 +/- 2</w:t>
            </w:r>
            <w:r>
              <w:t>.56) &amp;</w:t>
            </w:r>
            <w:r w:rsidRPr="007A43E7">
              <w:t xml:space="preserve"> study groups (7.37 +/- 2.87) </w:t>
            </w:r>
            <w:r>
              <w:t>during catherisation did not differ</w:t>
            </w:r>
            <w:r w:rsidRPr="007A43E7">
              <w:t>.</w:t>
            </w:r>
          </w:p>
          <w:p w14:paraId="0923378E" w14:textId="2CB6498D" w:rsidR="00570C74" w:rsidRPr="007A43E7" w:rsidRDefault="00570C74" w:rsidP="00570C74">
            <w:pPr>
              <w:pStyle w:val="Smalltext"/>
            </w:pPr>
            <w:r>
              <w:t xml:space="preserve">Increase in FLACC scores </w:t>
            </w:r>
            <w:r w:rsidRPr="007A43E7">
              <w:t>from pre</w:t>
            </w:r>
            <w:r>
              <w:t>-</w:t>
            </w:r>
            <w:r w:rsidRPr="007A43E7">
              <w:t>procedure</w:t>
            </w:r>
            <w:r>
              <w:t xml:space="preserve"> to </w:t>
            </w:r>
            <w:r w:rsidRPr="007A43E7">
              <w:t>during procedure</w:t>
            </w:r>
            <w:r>
              <w:t xml:space="preserve"> (p &lt; 0.01) (Not blinded to circumstances)</w:t>
            </w:r>
          </w:p>
          <w:p w14:paraId="2716FE4E" w14:textId="77777777" w:rsidR="00570C74" w:rsidRPr="007A43E7" w:rsidRDefault="00570C74" w:rsidP="00570C74">
            <w:pPr>
              <w:pStyle w:val="Smalltext"/>
            </w:pPr>
            <w:r w:rsidRPr="007A43E7">
              <w:t>Pre-s</w:t>
            </w:r>
            <w:r>
              <w:t>tudy - Interrater reliability, ICC</w:t>
            </w:r>
            <w:r w:rsidRPr="007A43E7">
              <w:t xml:space="preserve">  (95% </w:t>
            </w:r>
            <w:r>
              <w:t>CI</w:t>
            </w:r>
            <w:r w:rsidRPr="007A43E7">
              <w:t>: 0.93–0.99 during time 1, 0.95–0.99 during time 2, and 0.92–0.99 at time 3)</w:t>
            </w:r>
          </w:p>
        </w:tc>
        <w:tc>
          <w:tcPr>
            <w:tcW w:w="958" w:type="dxa"/>
            <w:tcBorders>
              <w:top w:val="single" w:sz="4" w:space="0" w:color="A6A6A6" w:themeColor="background1" w:themeShade="A6"/>
              <w:bottom w:val="single" w:sz="4" w:space="0" w:color="A6A6A6" w:themeColor="background1" w:themeShade="A6"/>
            </w:tcBorders>
          </w:tcPr>
          <w:p w14:paraId="3826C742" w14:textId="77777777" w:rsidR="00570C74" w:rsidRPr="007A43E7" w:rsidRDefault="00570C74" w:rsidP="00570C74">
            <w:pPr>
              <w:pStyle w:val="Smalltext"/>
              <w:jc w:val="center"/>
            </w:pPr>
            <w:r w:rsidRPr="007A43E7">
              <w:t>5</w:t>
            </w:r>
          </w:p>
        </w:tc>
      </w:tr>
      <w:tr w:rsidR="00570C74" w:rsidRPr="007A43E7" w14:paraId="29651E8C" w14:textId="77777777" w:rsidTr="004450DA">
        <w:trPr>
          <w:trHeight w:val="309"/>
        </w:trPr>
        <w:tc>
          <w:tcPr>
            <w:tcW w:w="1701" w:type="dxa"/>
            <w:tcBorders>
              <w:top w:val="single" w:sz="4" w:space="0" w:color="A6A6A6" w:themeColor="background1" w:themeShade="A6"/>
              <w:bottom w:val="single" w:sz="4" w:space="0" w:color="A6A6A6" w:themeColor="background1" w:themeShade="A6"/>
            </w:tcBorders>
            <w:shd w:val="clear" w:color="auto" w:fill="auto"/>
          </w:tcPr>
          <w:p w14:paraId="03D70039" w14:textId="222637A2" w:rsidR="00570C74" w:rsidRPr="007A43E7" w:rsidRDefault="00570C74" w:rsidP="00570C74">
            <w:pPr>
              <w:pStyle w:val="Smalltext"/>
            </w:pPr>
            <w:r>
              <w:t xml:space="preserve">Voepel-Lewis et al, 1998 </w:t>
            </w:r>
            <w:r>
              <w:fldChar w:fldCharType="begin">
                <w:fldData xml:space="preserve">PEVuZE5vdGU+PENpdGU+PEF1dGhvcj5Wb2VwZWwtTGV3aXM8L0F1dGhvcj48WWVhcj4xOTk4PC9Z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</w:fldData>
              </w:fldChar>
            </w:r>
            <w:r>
              <w:instrText xml:space="preserve"> ADDIN EN.CITE </w:instrText>
            </w:r>
            <w:r>
              <w:fldChar w:fldCharType="begin">
                <w:fldData xml:space="preserve">PEVuZE5vdGU+PENpdGU+PEF1dGhvcj5Wb2VwZWwtTGV3aXM8L0F1dGhvcj48WWVhcj4xOTk4PC9Z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</w:fldData>
              </w:fldChar>
            </w:r>
            <w:r>
              <w:instrText xml:space="preserve"> ADDIN EN.CITE.DATA </w:instrText>
            </w:r>
            <w:r>
              <w:fldChar w:fldCharType="end"/>
            </w:r>
            <w:r>
              <w:fldChar w:fldCharType="separate"/>
            </w:r>
            <w:r>
              <w:rPr>
                <w:noProof/>
              </w:rPr>
              <w:t>[</w:t>
            </w:r>
            <w:hyperlink w:anchor="_ENREF_51" w:tooltip="Voepel-Lewis, 1998 #1737" w:history="1">
              <w:r>
                <w:rPr>
                  <w:noProof/>
                </w:rPr>
                <w:t>51</w:t>
              </w:r>
            </w:hyperlink>
            <w:r>
              <w:rPr>
                <w:noProof/>
              </w:rPr>
              <w:t>]</w:t>
            </w:r>
            <w:r>
              <w:fldChar w:fldCharType="end"/>
            </w:r>
          </w:p>
        </w:tc>
        <w:tc>
          <w:tcPr>
            <w:tcW w:w="2835" w:type="dxa"/>
            <w:tcBorders>
              <w:top w:val="single" w:sz="4" w:space="0" w:color="A6A6A6" w:themeColor="background1" w:themeShade="A6"/>
              <w:bottom w:val="single" w:sz="4" w:space="0" w:color="A6A6A6" w:themeColor="background1" w:themeShade="A6"/>
            </w:tcBorders>
            <w:shd w:val="clear" w:color="auto" w:fill="auto"/>
          </w:tcPr>
          <w:p w14:paraId="6A302C59" w14:textId="77777777" w:rsidR="00570C74" w:rsidRPr="007A43E7" w:rsidRDefault="00570C74" w:rsidP="00570C74">
            <w:pPr>
              <w:pStyle w:val="Smalltext"/>
            </w:pPr>
            <w:r w:rsidRPr="007A43E7">
              <w:t>Randomised double blind placebo controlled trial</w:t>
            </w:r>
          </w:p>
          <w:p w14:paraId="55224186" w14:textId="77777777" w:rsidR="00570C74" w:rsidRPr="007A43E7" w:rsidRDefault="00570C74" w:rsidP="00570C74">
            <w:pPr>
              <w:pStyle w:val="Smalltext"/>
            </w:pPr>
          </w:p>
          <w:p w14:paraId="1E38A0CD" w14:textId="09E3F27C" w:rsidR="00570C74" w:rsidRPr="007A43E7" w:rsidRDefault="00570C74" w:rsidP="00570C74">
            <w:pPr>
              <w:pStyle w:val="Smalltext"/>
            </w:pPr>
            <w:r w:rsidRPr="007A43E7">
              <w:t>To determine whether abdominal discomfort is a cause for distress symptoms in infants following administration of inhalational an</w:t>
            </w:r>
            <w:r>
              <w:t>a</w:t>
            </w:r>
            <w:r w:rsidRPr="007A43E7">
              <w:t>esthesia, and to evaluate the effectiveness of simethicone in treating this discomfort.</w:t>
            </w:r>
          </w:p>
        </w:tc>
        <w:tc>
          <w:tcPr>
            <w:tcW w:w="2410" w:type="dxa"/>
            <w:tcBorders>
              <w:top w:val="single" w:sz="4" w:space="0" w:color="A6A6A6" w:themeColor="background1" w:themeShade="A6"/>
              <w:bottom w:val="single" w:sz="4" w:space="0" w:color="A6A6A6" w:themeColor="background1" w:themeShade="A6"/>
            </w:tcBorders>
            <w:shd w:val="clear" w:color="auto" w:fill="auto"/>
          </w:tcPr>
          <w:p w14:paraId="7D7D9A42" w14:textId="77777777" w:rsidR="00570C74" w:rsidRPr="00B56A24" w:rsidRDefault="00570C74" w:rsidP="00570C74">
            <w:pPr>
              <w:pStyle w:val="Smalltext"/>
            </w:pPr>
            <w:r w:rsidRPr="00B56A24">
              <w:lastRenderedPageBreak/>
              <w:t>175 children aged &lt; 28 months</w:t>
            </w:r>
          </w:p>
          <w:p w14:paraId="5693C23F" w14:textId="12071D27" w:rsidR="00570C74" w:rsidRPr="00B56A24" w:rsidRDefault="00570C74" w:rsidP="00570C74">
            <w:pPr>
              <w:pStyle w:val="Smalltext"/>
            </w:pPr>
            <w:r w:rsidRPr="00B56A24">
              <w:t>Exc:</w:t>
            </w:r>
            <w:r w:rsidR="00B56A24" w:rsidRPr="00B56A24">
              <w:t xml:space="preserve"> mental impairment</w:t>
            </w:r>
          </w:p>
          <w:p w14:paraId="7D8FD6DB" w14:textId="77777777" w:rsidR="00570C74" w:rsidRPr="00B56A24" w:rsidRDefault="00570C74" w:rsidP="00570C74">
            <w:pPr>
              <w:pStyle w:val="Smalltext"/>
            </w:pPr>
          </w:p>
          <w:p w14:paraId="123285F3" w14:textId="4D4187A7" w:rsidR="00570C74" w:rsidRPr="00B56A24" w:rsidRDefault="00570C74" w:rsidP="00570C74">
            <w:pPr>
              <w:pStyle w:val="Smalltext"/>
            </w:pPr>
            <w:r w:rsidRPr="00B56A24">
              <w:t>Postoperative (minor non-invasive procedure under inhalational anaesthetic)</w:t>
            </w:r>
          </w:p>
          <w:p w14:paraId="37496E74" w14:textId="77777777" w:rsidR="00570C74" w:rsidRPr="00B56A24" w:rsidRDefault="00570C74" w:rsidP="00570C74">
            <w:pPr>
              <w:pStyle w:val="Smalltext"/>
            </w:pPr>
          </w:p>
          <w:p w14:paraId="171F344E" w14:textId="77777777" w:rsidR="00570C74" w:rsidRPr="00B56A24" w:rsidRDefault="00570C74" w:rsidP="00570C74">
            <w:pPr>
              <w:pStyle w:val="Smalltext"/>
            </w:pPr>
            <w:r w:rsidRPr="00B56A24">
              <w:t>PACU</w:t>
            </w:r>
          </w:p>
        </w:tc>
        <w:tc>
          <w:tcPr>
            <w:tcW w:w="3189" w:type="dxa"/>
            <w:tcBorders>
              <w:top w:val="single" w:sz="4" w:space="0" w:color="A6A6A6" w:themeColor="background1" w:themeShade="A6"/>
              <w:bottom w:val="single" w:sz="4" w:space="0" w:color="A6A6A6" w:themeColor="background1" w:themeShade="A6"/>
            </w:tcBorders>
            <w:shd w:val="clear" w:color="auto" w:fill="auto"/>
          </w:tcPr>
          <w:p w14:paraId="232657D9" w14:textId="77777777" w:rsidR="00570C74" w:rsidRDefault="00570C74" w:rsidP="00570C74">
            <w:pPr>
              <w:pStyle w:val="Smalltext"/>
            </w:pPr>
            <w:r>
              <w:lastRenderedPageBreak/>
              <w:t>2 groups – participants randomised to:</w:t>
            </w:r>
          </w:p>
          <w:p w14:paraId="1104EC90" w14:textId="77777777" w:rsidR="00570C74" w:rsidRPr="007A43E7" w:rsidRDefault="00570C74" w:rsidP="00570C74">
            <w:pPr>
              <w:pStyle w:val="Smalltext"/>
            </w:pPr>
            <w:r w:rsidRPr="007A43E7">
              <w:t>Experimental group - 0.3 ml of simethicone</w:t>
            </w:r>
          </w:p>
          <w:p w14:paraId="766AE2A4" w14:textId="77777777" w:rsidR="00570C74" w:rsidRDefault="00570C74" w:rsidP="00570C74">
            <w:pPr>
              <w:pStyle w:val="Smalltext"/>
            </w:pPr>
            <w:r w:rsidRPr="007A43E7">
              <w:lastRenderedPageBreak/>
              <w:t>Control group -</w:t>
            </w:r>
            <w:r>
              <w:t xml:space="preserve"> </w:t>
            </w:r>
            <w:r w:rsidRPr="007A43E7">
              <w:t>0.3ml placebo</w:t>
            </w:r>
          </w:p>
          <w:p w14:paraId="7D85AF5A" w14:textId="77777777" w:rsidR="00570C74" w:rsidRDefault="00570C74" w:rsidP="00570C74">
            <w:pPr>
              <w:pStyle w:val="Smalltext"/>
            </w:pPr>
          </w:p>
          <w:p w14:paraId="0CA50C28" w14:textId="77777777" w:rsidR="00570C74" w:rsidRDefault="00570C74" w:rsidP="00570C74">
            <w:pPr>
              <w:pStyle w:val="Smalltext"/>
            </w:pPr>
            <w:r>
              <w:t>Pain score: FLACC</w:t>
            </w:r>
          </w:p>
          <w:p w14:paraId="04F403CB" w14:textId="01F76119" w:rsidR="00570C74" w:rsidRPr="007A43E7" w:rsidRDefault="00570C74" w:rsidP="00570C74">
            <w:pPr>
              <w:pStyle w:val="Smalltext"/>
            </w:pPr>
            <w:r>
              <w:t>* analgesic determined by clinician – unclear whether aware of/measuring FLACC scores</w:t>
            </w:r>
          </w:p>
        </w:tc>
        <w:tc>
          <w:tcPr>
            <w:tcW w:w="3190" w:type="dxa"/>
            <w:tcBorders>
              <w:top w:val="single" w:sz="4" w:space="0" w:color="A6A6A6" w:themeColor="background1" w:themeShade="A6"/>
              <w:bottom w:val="single" w:sz="4" w:space="0" w:color="A6A6A6" w:themeColor="background1" w:themeShade="A6"/>
            </w:tcBorders>
            <w:shd w:val="clear" w:color="auto" w:fill="auto"/>
          </w:tcPr>
          <w:p w14:paraId="72B297B9" w14:textId="77777777" w:rsidR="00570C74" w:rsidRDefault="00570C74" w:rsidP="00570C74">
            <w:pPr>
              <w:pStyle w:val="Smalltext"/>
            </w:pPr>
            <w:r w:rsidRPr="007A43E7">
              <w:lastRenderedPageBreak/>
              <w:t xml:space="preserve">Both groups improved </w:t>
            </w:r>
            <w:r>
              <w:t xml:space="preserve">over time </w:t>
            </w:r>
            <w:r w:rsidRPr="007A43E7">
              <w:t xml:space="preserve">but simethicone group had significantly less </w:t>
            </w:r>
            <w:r w:rsidRPr="007A43E7">
              <w:lastRenderedPageBreak/>
              <w:t>discomfort at 20</w:t>
            </w:r>
            <w:r>
              <w:t xml:space="preserve"> &amp; 30 </w:t>
            </w:r>
            <w:r w:rsidRPr="007A43E7">
              <w:t>min post treatment (p &lt; 0.05) than that control group.</w:t>
            </w:r>
          </w:p>
          <w:p w14:paraId="20422E0F" w14:textId="15448D8F" w:rsidR="00570C74" w:rsidRPr="007A43E7" w:rsidRDefault="00570C74" w:rsidP="00570C74">
            <w:pPr>
              <w:pStyle w:val="Smalltext"/>
            </w:pPr>
            <w:r>
              <w:t xml:space="preserve">Rescue analgesia given 2 (12%) simethicone grp and 9 (47%) control grp </w:t>
            </w:r>
          </w:p>
        </w:tc>
        <w:tc>
          <w:tcPr>
            <w:tcW w:w="958" w:type="dxa"/>
            <w:tcBorders>
              <w:top w:val="single" w:sz="4" w:space="0" w:color="A6A6A6" w:themeColor="background1" w:themeShade="A6"/>
              <w:bottom w:val="single" w:sz="4" w:space="0" w:color="A6A6A6" w:themeColor="background1" w:themeShade="A6"/>
            </w:tcBorders>
          </w:tcPr>
          <w:p w14:paraId="25EDA87A" w14:textId="7811274C" w:rsidR="00570C74" w:rsidRPr="007A43E7" w:rsidRDefault="00570C74" w:rsidP="00570C74">
            <w:pPr>
              <w:pStyle w:val="Smalltext"/>
              <w:jc w:val="center"/>
            </w:pPr>
            <w:r>
              <w:lastRenderedPageBreak/>
              <w:t>3</w:t>
            </w:r>
          </w:p>
        </w:tc>
      </w:tr>
      <w:tr w:rsidR="00570C74" w:rsidRPr="007A43E7" w14:paraId="3B095BE3" w14:textId="77777777" w:rsidTr="004450DA">
        <w:trPr>
          <w:trHeight w:val="309"/>
        </w:trPr>
        <w:tc>
          <w:tcPr>
            <w:tcW w:w="1701" w:type="dxa"/>
            <w:tcBorders>
              <w:top w:val="single" w:sz="4" w:space="0" w:color="A6A6A6" w:themeColor="background1" w:themeShade="A6"/>
              <w:bottom w:val="single" w:sz="4" w:space="0" w:color="auto"/>
            </w:tcBorders>
            <w:shd w:val="clear" w:color="auto" w:fill="auto"/>
          </w:tcPr>
          <w:p w14:paraId="2751AC9D" w14:textId="07C9D081" w:rsidR="00570C74" w:rsidRPr="007A43E7" w:rsidRDefault="00570C74" w:rsidP="00570C74">
            <w:pPr>
              <w:pStyle w:val="Smalltext"/>
            </w:pPr>
            <w:r>
              <w:lastRenderedPageBreak/>
              <w:t xml:space="preserve">Zier et al, 2008 </w:t>
            </w:r>
            <w:r>
              <w:fldChar w:fldCharType="begin">
                <w:fldData xml:space="preserve">PEVuZE5vdGU+PENpdGU+PEF1dGhvcj5aaWVyPC9BdXRob3I+PFllYXI+MjAwODwvWWVhcj48UmVj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</w:fldData>
              </w:fldChar>
            </w:r>
            <w:r>
              <w:instrText xml:space="preserve"> ADDIN EN.CITE </w:instrText>
            </w:r>
            <w:r>
              <w:fldChar w:fldCharType="begin">
                <w:fldData xml:space="preserve">PEVuZE5vdGU+PENpdGU+PEF1dGhvcj5aaWVyPC9BdXRob3I+PFllYXI+MjAwODwvWWVhcj48UmVj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</w:fldData>
              </w:fldChar>
            </w:r>
            <w:r>
              <w:instrText xml:space="preserve"> ADDIN EN.CITE.DATA </w:instrText>
            </w:r>
            <w:r>
              <w:fldChar w:fldCharType="end"/>
            </w:r>
            <w:r>
              <w:fldChar w:fldCharType="separate"/>
            </w:r>
            <w:r>
              <w:rPr>
                <w:noProof/>
              </w:rPr>
              <w:t>[</w:t>
            </w:r>
            <w:hyperlink w:anchor="_ENREF_52" w:tooltip="Zier, 2008 #1739" w:history="1">
              <w:r>
                <w:rPr>
                  <w:noProof/>
                </w:rPr>
                <w:t>52</w:t>
              </w:r>
            </w:hyperlink>
            <w:r>
              <w:rPr>
                <w:noProof/>
              </w:rPr>
              <w:t>]</w:t>
            </w:r>
            <w:r>
              <w:fldChar w:fldCharType="end"/>
            </w:r>
          </w:p>
        </w:tc>
        <w:tc>
          <w:tcPr>
            <w:tcW w:w="2835" w:type="dxa"/>
            <w:tcBorders>
              <w:top w:val="single" w:sz="4" w:space="0" w:color="A6A6A6" w:themeColor="background1" w:themeShade="A6"/>
              <w:bottom w:val="single" w:sz="4" w:space="0" w:color="auto"/>
            </w:tcBorders>
            <w:shd w:val="clear" w:color="auto" w:fill="auto"/>
          </w:tcPr>
          <w:p w14:paraId="0357CF04" w14:textId="77777777" w:rsidR="00570C74" w:rsidRPr="007A43E7" w:rsidRDefault="00570C74" w:rsidP="00570C74">
            <w:pPr>
              <w:pStyle w:val="Smalltext"/>
            </w:pPr>
            <w:r w:rsidRPr="007A43E7">
              <w:t>Randomised double blind placebo controlled trial</w:t>
            </w:r>
          </w:p>
          <w:p w14:paraId="5AAD86F9" w14:textId="77777777" w:rsidR="00570C74" w:rsidRPr="007A43E7" w:rsidRDefault="00570C74" w:rsidP="00570C74">
            <w:pPr>
              <w:pStyle w:val="Smalltext"/>
            </w:pPr>
          </w:p>
          <w:p w14:paraId="4E1FD2FA" w14:textId="56C156C0" w:rsidR="00570C74" w:rsidRPr="007A43E7" w:rsidRDefault="00570C74" w:rsidP="00570C74">
            <w:pPr>
              <w:pStyle w:val="Smalltext"/>
            </w:pPr>
            <w:r w:rsidRPr="007A43E7">
              <w:t>To compare the effic</w:t>
            </w:r>
            <w:r>
              <w:t>acy of inhaled nitrous oxide (N</w:t>
            </w:r>
            <w:r w:rsidRPr="007A43E7">
              <w:t>2O) with enteral midazolam for sedation of children with cerebral palsy (CP) undergoing botulinum toxin A (BoNT-A) injections</w:t>
            </w:r>
          </w:p>
        </w:tc>
        <w:tc>
          <w:tcPr>
            <w:tcW w:w="2410" w:type="dxa"/>
            <w:tcBorders>
              <w:top w:val="single" w:sz="4" w:space="0" w:color="A6A6A6" w:themeColor="background1" w:themeShade="A6"/>
              <w:bottom w:val="single" w:sz="4" w:space="0" w:color="auto"/>
            </w:tcBorders>
            <w:shd w:val="clear" w:color="auto" w:fill="auto"/>
          </w:tcPr>
          <w:p w14:paraId="35ED9677" w14:textId="514CF4C5" w:rsidR="00570C74" w:rsidRPr="00B56A24" w:rsidRDefault="00570C74" w:rsidP="00570C74">
            <w:pPr>
              <w:pStyle w:val="Smalltext"/>
            </w:pPr>
            <w:r w:rsidRPr="00B56A24">
              <w:t>50 children aged from 1 – 16 years.</w:t>
            </w:r>
          </w:p>
          <w:p w14:paraId="76B21E4E" w14:textId="60D2B4EA" w:rsidR="00570C74" w:rsidRPr="00B56A24" w:rsidRDefault="00570C74" w:rsidP="00570C74">
            <w:pPr>
              <w:pStyle w:val="Smalltext"/>
            </w:pPr>
            <w:r w:rsidRPr="00B56A24">
              <w:t>Exc:</w:t>
            </w:r>
            <w:r w:rsidR="00B56A24" w:rsidRPr="00B56A24">
              <w:t xml:space="preserve"> nil relevant</w:t>
            </w:r>
          </w:p>
          <w:p w14:paraId="6E6C4A14" w14:textId="77777777" w:rsidR="00570C74" w:rsidRPr="00B56A24" w:rsidRDefault="00570C74" w:rsidP="00570C74">
            <w:pPr>
              <w:pStyle w:val="Smalltext"/>
            </w:pPr>
          </w:p>
          <w:p w14:paraId="2A4196B1" w14:textId="5587E85D" w:rsidR="00570C74" w:rsidRPr="00B56A24" w:rsidRDefault="00570C74" w:rsidP="00570C74">
            <w:pPr>
              <w:pStyle w:val="Smalltext"/>
            </w:pPr>
            <w:r w:rsidRPr="00B56A24">
              <w:t>Procedural (botulinum toxin A injections)</w:t>
            </w:r>
          </w:p>
          <w:p w14:paraId="313EBD9F" w14:textId="77777777" w:rsidR="00570C74" w:rsidRPr="00B56A24" w:rsidRDefault="00570C74" w:rsidP="00570C74">
            <w:pPr>
              <w:pStyle w:val="Smalltext"/>
            </w:pPr>
          </w:p>
          <w:p w14:paraId="4EFD54E0" w14:textId="77777777" w:rsidR="00570C74" w:rsidRPr="00B56A24" w:rsidRDefault="00570C74" w:rsidP="00570C74">
            <w:pPr>
              <w:pStyle w:val="Smalltext"/>
            </w:pPr>
            <w:r w:rsidRPr="00B56A24">
              <w:t>Outpatient clinic sedation area</w:t>
            </w:r>
          </w:p>
          <w:p w14:paraId="67AE0697" w14:textId="77777777" w:rsidR="00570C74" w:rsidRPr="00B56A24" w:rsidRDefault="00570C74" w:rsidP="00570C74">
            <w:pPr>
              <w:pStyle w:val="Smalltext"/>
            </w:pPr>
          </w:p>
        </w:tc>
        <w:tc>
          <w:tcPr>
            <w:tcW w:w="3189" w:type="dxa"/>
            <w:tcBorders>
              <w:top w:val="single" w:sz="4" w:space="0" w:color="A6A6A6" w:themeColor="background1" w:themeShade="A6"/>
              <w:bottom w:val="single" w:sz="4" w:space="0" w:color="auto"/>
            </w:tcBorders>
            <w:shd w:val="clear" w:color="auto" w:fill="auto"/>
          </w:tcPr>
          <w:p w14:paraId="1A3FBA4E" w14:textId="77777777" w:rsidR="00570C74" w:rsidRDefault="00570C74" w:rsidP="00570C74">
            <w:pPr>
              <w:pStyle w:val="Smalltext"/>
            </w:pPr>
            <w:r>
              <w:t>2 groups – participants randomised to:</w:t>
            </w:r>
          </w:p>
          <w:p w14:paraId="19DB07F2" w14:textId="77777777" w:rsidR="00570C74" w:rsidRPr="007A43E7" w:rsidRDefault="00570C74" w:rsidP="00570C74">
            <w:pPr>
              <w:pStyle w:val="Smalltext"/>
            </w:pPr>
            <w:r w:rsidRPr="007A43E7">
              <w:t>Midazolam group - 0.35 to 0.5mg⁄kg to a max of 10mg (orally or rectally) and 100% O2 via mask</w:t>
            </w:r>
          </w:p>
          <w:p w14:paraId="327708A5" w14:textId="77777777" w:rsidR="00570C74" w:rsidRDefault="00570C74" w:rsidP="00570C74">
            <w:pPr>
              <w:pStyle w:val="Smalltext"/>
            </w:pPr>
            <w:r w:rsidRPr="007A43E7">
              <w:t>N2O group – 70% N2O via mask, titrated by clinician and equivalent volume of saline (orally or rectally)</w:t>
            </w:r>
          </w:p>
          <w:p w14:paraId="1B936767" w14:textId="77777777" w:rsidR="00570C74" w:rsidRDefault="00570C74" w:rsidP="00570C74">
            <w:pPr>
              <w:pStyle w:val="Smalltext"/>
            </w:pPr>
          </w:p>
          <w:p w14:paraId="02CC9EF1" w14:textId="1D87C0B5" w:rsidR="00570C74" w:rsidRPr="007A43E7" w:rsidRDefault="00570C74" w:rsidP="00570C74">
            <w:pPr>
              <w:pStyle w:val="Smalltext"/>
            </w:pPr>
            <w:r>
              <w:t>Pain scores: FLACC &amp; VASobserver (blinded)</w:t>
            </w:r>
          </w:p>
        </w:tc>
        <w:tc>
          <w:tcPr>
            <w:tcW w:w="3190" w:type="dxa"/>
            <w:tcBorders>
              <w:top w:val="single" w:sz="4" w:space="0" w:color="A6A6A6" w:themeColor="background1" w:themeShade="A6"/>
              <w:bottom w:val="single" w:sz="4" w:space="0" w:color="auto"/>
            </w:tcBorders>
            <w:shd w:val="clear" w:color="auto" w:fill="auto"/>
          </w:tcPr>
          <w:p w14:paraId="0F197AC1" w14:textId="4334D69F" w:rsidR="00570C74" w:rsidRDefault="00570C74" w:rsidP="00570C74">
            <w:pPr>
              <w:pStyle w:val="Smalltext"/>
            </w:pPr>
            <w:r w:rsidRPr="007A43E7">
              <w:t>FLACC scores were lower for the N2O</w:t>
            </w:r>
            <w:r>
              <w:t xml:space="preserve"> grp</w:t>
            </w:r>
            <w:r w:rsidRPr="007A43E7">
              <w:t xml:space="preserve"> </w:t>
            </w:r>
            <w:r>
              <w:t>(4, 0 – 10) than midazolam grp (6, 0 – 10)</w:t>
            </w:r>
            <w:r w:rsidRPr="007A43E7">
              <w:t xml:space="preserve"> (p=0.010)</w:t>
            </w:r>
            <w:r>
              <w:t xml:space="preserve">. VASobs nurse and parent lower for N2O grp (p = 0.007 and p = 0.009 respectively). </w:t>
            </w:r>
          </w:p>
          <w:p w14:paraId="60A1BB75" w14:textId="4864E86F" w:rsidR="00570C74" w:rsidRDefault="00570C74" w:rsidP="00570C74">
            <w:pPr>
              <w:pStyle w:val="Smalltext"/>
            </w:pPr>
            <w:r>
              <w:t>No difference in maximum sedation (UMSS) score between groups (0.661), sedation higher at discharge in midazolam grp (p &lt; 0.001)</w:t>
            </w:r>
          </w:p>
          <w:p w14:paraId="7EFA36B9" w14:textId="470FFCB8" w:rsidR="00570C74" w:rsidRPr="007A43E7" w:rsidRDefault="00570C74" w:rsidP="00570C74">
            <w:pPr>
              <w:pStyle w:val="Smalltext"/>
            </w:pPr>
            <w:r>
              <w:t xml:space="preserve">No difference in parent satisfaction between groups  </w:t>
            </w:r>
          </w:p>
        </w:tc>
        <w:tc>
          <w:tcPr>
            <w:tcW w:w="958" w:type="dxa"/>
            <w:tcBorders>
              <w:top w:val="single" w:sz="4" w:space="0" w:color="A6A6A6" w:themeColor="background1" w:themeShade="A6"/>
              <w:bottom w:val="single" w:sz="4" w:space="0" w:color="auto"/>
            </w:tcBorders>
          </w:tcPr>
          <w:p w14:paraId="601259BC" w14:textId="07690086" w:rsidR="00570C74" w:rsidRPr="007A43E7" w:rsidRDefault="00570C74" w:rsidP="00570C74">
            <w:pPr>
              <w:pStyle w:val="Smalltext"/>
              <w:jc w:val="center"/>
            </w:pPr>
            <w:r>
              <w:t>5</w:t>
            </w:r>
          </w:p>
        </w:tc>
      </w:tr>
    </w:tbl>
    <w:p w14:paraId="56981BD0" w14:textId="4B62D328" w:rsidR="005D5BC6" w:rsidRDefault="005D5BC6" w:rsidP="0017676D"/>
    <w:p w14:paraId="5EF24A2D" w14:textId="77777777" w:rsidR="000D2E10" w:rsidRPr="00C06C3F" w:rsidRDefault="000D2E10" w:rsidP="00C06C3F">
      <w:pPr>
        <w:rPr>
          <w:rStyle w:val="Strong"/>
        </w:rPr>
      </w:pPr>
      <w:r w:rsidRPr="00C06C3F">
        <w:rPr>
          <w:rStyle w:val="Strong"/>
        </w:rPr>
        <w:t>Note:</w:t>
      </w:r>
    </w:p>
    <w:p w14:paraId="4B7971DE" w14:textId="77777777" w:rsidR="00C06C3F" w:rsidRPr="00C06C3F" w:rsidRDefault="00C06C3F" w:rsidP="00C06C3F">
      <w:pPr>
        <w:pStyle w:val="Small"/>
        <w:rPr>
          <w:rStyle w:val="Strong"/>
          <w:b w:val="0"/>
        </w:rPr>
      </w:pPr>
      <w:r w:rsidRPr="00C06C3F">
        <w:rPr>
          <w:rStyle w:val="Strong"/>
          <w:b w:val="0"/>
        </w:rPr>
        <w:t xml:space="preserve">BMT – </w:t>
      </w:r>
      <w:r w:rsidRPr="00C06C3F">
        <w:t>myringotomy and tympanostomy tube placement</w:t>
      </w:r>
      <w:r w:rsidRPr="00C06C3F">
        <w:rPr>
          <w:rStyle w:val="Strong"/>
          <w:b w:val="0"/>
        </w:rPr>
        <w:t xml:space="preserve">, CHEOPS – Children’s Hospital Eastern Ontario Pain Scale,  </w:t>
      </w:r>
      <w:r w:rsidRPr="00C06C3F">
        <w:rPr>
          <w:b/>
        </w:rPr>
        <w:t>CICU</w:t>
      </w:r>
      <w:r w:rsidRPr="00C06C3F">
        <w:rPr>
          <w:rStyle w:val="Strong"/>
          <w:b w:val="0"/>
        </w:rPr>
        <w:t xml:space="preserve"> – cardiac intensive care unit, ED – emergency department, FLACC – Face, Legs, Activity, Consolability, Cry, ICC – intraclass coefficient, OPS – Objective Pain Scale, OR – operating room, PACU – postoperative acute care unit, PAED – Paediatric Assessment of Emergence Delirium, VAS – Visual Analogue Scale, VASobs – VAS observer</w:t>
      </w:r>
    </w:p>
    <w:p w14:paraId="085B8C66" w14:textId="77777777" w:rsidR="0017676D" w:rsidRDefault="0017676D" w:rsidP="0017676D"/>
    <w:p w14:paraId="3B25E665" w14:textId="77777777" w:rsidR="0017676D" w:rsidRDefault="0017676D" w:rsidP="0017676D"/>
    <w:p w14:paraId="5407A518" w14:textId="77777777" w:rsidR="00D0199E" w:rsidRDefault="00053219" w:rsidP="00053219">
      <w:pPr>
        <w:pStyle w:val="Heading2"/>
      </w:pPr>
      <w:r>
        <w:t>References</w:t>
      </w:r>
    </w:p>
    <w:p w14:paraId="71216AE8" w14:textId="77777777" w:rsidR="00570C74" w:rsidRPr="00570C74" w:rsidRDefault="00D0199E" w:rsidP="00570C74">
      <w:pPr>
        <w:pStyle w:val="EndNoteBibliography"/>
        <w:ind w:left="720" w:hanging="720"/>
      </w:pPr>
      <w:r w:rsidRPr="001A6568">
        <w:rPr>
          <w:rFonts w:ascii="Times New Roman" w:hAnsi="Times New Roman" w:cs="Times New Roman"/>
          <w:sz w:val="20"/>
          <w:szCs w:val="20"/>
        </w:rPr>
        <w:fldChar w:fldCharType="begin"/>
      </w:r>
      <w:r w:rsidRPr="001A6568">
        <w:rPr>
          <w:rFonts w:ascii="Times New Roman" w:hAnsi="Times New Roman" w:cs="Times New Roman"/>
          <w:sz w:val="20"/>
          <w:szCs w:val="20"/>
        </w:rPr>
        <w:instrText xml:space="preserve"> ADDIN EN.REFLIST </w:instrText>
      </w:r>
      <w:r w:rsidRPr="001A6568">
        <w:rPr>
          <w:rFonts w:ascii="Times New Roman" w:hAnsi="Times New Roman" w:cs="Times New Roman"/>
          <w:sz w:val="20"/>
          <w:szCs w:val="20"/>
        </w:rPr>
        <w:fldChar w:fldCharType="separate"/>
      </w:r>
      <w:bookmarkStart w:id="1" w:name="_ENREF_1"/>
      <w:r w:rsidR="00570C74" w:rsidRPr="00570C74">
        <w:t>[1] Amin SM. Evaluation of gabapentin and dexamethasone alone or in combination for pain control after adenotonsillectomy in children. Saudi journal of anaesthesia 2014;8(3):317.</w:t>
      </w:r>
      <w:bookmarkEnd w:id="1"/>
    </w:p>
    <w:p w14:paraId="1BBEDECF" w14:textId="77777777" w:rsidR="00570C74" w:rsidRPr="00570C74" w:rsidRDefault="00570C74" w:rsidP="00570C74">
      <w:pPr>
        <w:pStyle w:val="EndNoteBibliography"/>
        <w:ind w:left="720" w:hanging="720"/>
      </w:pPr>
      <w:bookmarkStart w:id="2" w:name="_ENREF_2"/>
      <w:r w:rsidRPr="00570C74">
        <w:t>[2] Anand VG, Kannan M, Thavamani A, Bridgit MJ. Effects of dexmedetomidine added to caudal ropivacaine in paediatric lower abdominal surgeries. Indian journal of anaesthesia 2011;55(4):340-346.</w:t>
      </w:r>
      <w:bookmarkEnd w:id="2"/>
    </w:p>
    <w:p w14:paraId="639B378F" w14:textId="77777777" w:rsidR="00570C74" w:rsidRPr="00570C74" w:rsidRDefault="00570C74" w:rsidP="00570C74">
      <w:pPr>
        <w:pStyle w:val="EndNoteBibliography"/>
        <w:ind w:left="720" w:hanging="720"/>
      </w:pPr>
      <w:bookmarkStart w:id="3" w:name="_ENREF_3"/>
      <w:r w:rsidRPr="00570C74">
        <w:t>[3] Ashrey E, Bosat B. Single-injection penile block versus caudal block in penile pediatric surgery. Ain-Shams Journal of Anaesthesiology 2014;7(3):428.</w:t>
      </w:r>
      <w:bookmarkEnd w:id="3"/>
    </w:p>
    <w:p w14:paraId="587F7DA8" w14:textId="77777777" w:rsidR="00570C74" w:rsidRPr="00570C74" w:rsidRDefault="00570C74" w:rsidP="00570C74">
      <w:pPr>
        <w:pStyle w:val="EndNoteBibliography"/>
        <w:ind w:left="720" w:hanging="720"/>
      </w:pPr>
      <w:bookmarkStart w:id="4" w:name="_ENREF_4"/>
      <w:r w:rsidRPr="00570C74">
        <w:t>[4] Babl FE, Goldfinch C, Mandrawa C, Crellin D, O'Sullivan R, Donath S. Does nebulized lidocaine reduce the pain and distress of nasogastric tube insertion in young children? A randomized, double-blind, placebo-controlled trial. Pediatrics 2009;123(6):1548-1555.</w:t>
      </w:r>
      <w:bookmarkEnd w:id="4"/>
    </w:p>
    <w:p w14:paraId="74332FC9" w14:textId="77777777" w:rsidR="00570C74" w:rsidRPr="00570C74" w:rsidRDefault="00570C74" w:rsidP="00570C74">
      <w:pPr>
        <w:pStyle w:val="EndNoteBibliography"/>
        <w:ind w:left="720" w:hanging="720"/>
      </w:pPr>
      <w:bookmarkStart w:id="5" w:name="_ENREF_5"/>
      <w:r w:rsidRPr="00570C74">
        <w:t>[5] Batra YK, Rajeev S, Panda NB, Lokesh VC, Rao KLN. Intrathecal neostigmine with bupivacaine for infants undergoing lower abdominal and urogenital procedures: Dose response. Acta Anaesthesiologica Scandinavica 2009;53(4):470-475.</w:t>
      </w:r>
      <w:bookmarkEnd w:id="5"/>
    </w:p>
    <w:p w14:paraId="73C16E8B" w14:textId="77777777" w:rsidR="00570C74" w:rsidRPr="00570C74" w:rsidRDefault="00570C74" w:rsidP="00570C74">
      <w:pPr>
        <w:pStyle w:val="EndNoteBibliography"/>
        <w:ind w:left="720" w:hanging="720"/>
      </w:pPr>
      <w:bookmarkStart w:id="6" w:name="_ENREF_6"/>
      <w:r w:rsidRPr="00570C74">
        <w:t>[6] Bharti N, Praveen R, Bala I. A dose-response study of caudal dexmedetomidine with ropivacaine in pediatric day care patients undergoing lower abdominal and perineal surgeries: a randomized controlled trial. Paediatr Anaesth 2014.</w:t>
      </w:r>
      <w:bookmarkEnd w:id="6"/>
    </w:p>
    <w:p w14:paraId="1C26C20D" w14:textId="77777777" w:rsidR="00570C74" w:rsidRPr="00570C74" w:rsidRDefault="00570C74" w:rsidP="00570C74">
      <w:pPr>
        <w:pStyle w:val="EndNoteBibliography"/>
        <w:ind w:left="720" w:hanging="720"/>
      </w:pPr>
      <w:bookmarkStart w:id="7" w:name="_ENREF_7"/>
      <w:r w:rsidRPr="00570C74">
        <w:t>[7] Boots BK, Edmundson EE. A controlled, randomised trial comparing single to multiple application lidocaine analgesia in paediatric patients undergoing urethral catheterisation procedures. Journal of Clinical Nursing 2010;19(5-6):744-748.</w:t>
      </w:r>
      <w:bookmarkEnd w:id="7"/>
    </w:p>
    <w:p w14:paraId="518E3D13" w14:textId="77777777" w:rsidR="00570C74" w:rsidRPr="00570C74" w:rsidRDefault="00570C74" w:rsidP="00570C74">
      <w:pPr>
        <w:pStyle w:val="EndNoteBibliography"/>
        <w:ind w:left="720" w:hanging="720"/>
      </w:pPr>
      <w:bookmarkStart w:id="8" w:name="_ENREF_8"/>
      <w:r w:rsidRPr="00570C74">
        <w:t>[8] Brown NJ, Kimble RM, Rodger S, Ware RS, Cuttle L. Play and heal: Randomized controlled trial of Ditto intervention efficacy on improving re-epithelialization in pediatric burns. Burns 2014;40(2):204-213.</w:t>
      </w:r>
      <w:bookmarkEnd w:id="8"/>
    </w:p>
    <w:p w14:paraId="776F03C9" w14:textId="77777777" w:rsidR="00570C74" w:rsidRPr="00570C74" w:rsidRDefault="00570C74" w:rsidP="00570C74">
      <w:pPr>
        <w:pStyle w:val="EndNoteBibliography"/>
        <w:ind w:left="720" w:hanging="720"/>
      </w:pPr>
      <w:bookmarkStart w:id="9" w:name="_ENREF_9"/>
      <w:r w:rsidRPr="00570C74">
        <w:t>[9] Chadha NK, Lam GOA, Ludemann JP, Kozak FK. Intranasal topical local anesthetic and decongestant for flexible nasendoscopy in children: a randomized, double-blind, placebo-controlled trial. JAMA Otolaryngol Head Neck Surg 2013;139(12):1301-1305.</w:t>
      </w:r>
      <w:bookmarkEnd w:id="9"/>
    </w:p>
    <w:p w14:paraId="54C64330" w14:textId="77777777" w:rsidR="00570C74" w:rsidRPr="00570C74" w:rsidRDefault="00570C74" w:rsidP="00570C74">
      <w:pPr>
        <w:pStyle w:val="EndNoteBibliography"/>
        <w:ind w:left="720" w:hanging="720"/>
      </w:pPr>
      <w:bookmarkStart w:id="10" w:name="_ENREF_10"/>
      <w:r w:rsidRPr="00570C74">
        <w:lastRenderedPageBreak/>
        <w:t>[10] Chandler JR, Myers D, Mehta D, Whyte E, Groberman MK, Montgomery CJ, Ansermino JM. Emergence delirium in children: a randomized trial to compare total intravenous anesthesia with propofol and remifentanil to inhalational sevoflurane anesthesia. Paediatric Anaesthesia 2013;23(4):309-315.</w:t>
      </w:r>
      <w:bookmarkEnd w:id="10"/>
    </w:p>
    <w:p w14:paraId="264EFD8B" w14:textId="77777777" w:rsidR="00570C74" w:rsidRPr="00570C74" w:rsidRDefault="00570C74" w:rsidP="00570C74">
      <w:pPr>
        <w:pStyle w:val="EndNoteBibliography"/>
        <w:ind w:left="720" w:hanging="720"/>
      </w:pPr>
      <w:bookmarkStart w:id="11" w:name="_ENREF_11"/>
      <w:r w:rsidRPr="00570C74">
        <w:t>[11] Cho JE, Kim JY, Hong JY, Kil HK. The addition of fentanyl to 1.5 mg/ml ropivacaine has no advantage for paediatric epidural analgesia. Acta Anaesthesiologica Scandinavica 2009;53(8):1084-1087.</w:t>
      </w:r>
      <w:bookmarkEnd w:id="11"/>
    </w:p>
    <w:p w14:paraId="64D80BF5" w14:textId="77777777" w:rsidR="00570C74" w:rsidRPr="00570C74" w:rsidRDefault="00570C74" w:rsidP="00570C74">
      <w:pPr>
        <w:pStyle w:val="EndNoteBibliography"/>
        <w:ind w:left="720" w:hanging="720"/>
      </w:pPr>
      <w:bookmarkStart w:id="12" w:name="_ENREF_12"/>
      <w:r w:rsidRPr="00570C74">
        <w:t>[12] Curry DM, Brown C, Wrona S. Effectiveness of oral sucrose for pain management in infants during immunizations. Pain Management Nursing 2012;13(3):139-149.</w:t>
      </w:r>
      <w:bookmarkEnd w:id="12"/>
    </w:p>
    <w:p w14:paraId="7054893C" w14:textId="77777777" w:rsidR="00570C74" w:rsidRPr="00570C74" w:rsidRDefault="00570C74" w:rsidP="00570C74">
      <w:pPr>
        <w:pStyle w:val="EndNoteBibliography"/>
        <w:ind w:left="720" w:hanging="720"/>
      </w:pPr>
      <w:bookmarkStart w:id="13" w:name="_ENREF_13"/>
      <w:r w:rsidRPr="00570C74">
        <w:t>[13] Curtis SJ, Jou H, Ali S, Vandermeer B, Klassen T. A randomized controlled trial of sucrose and/or pacifier as analgesia for infants receiving venipuncture in a pediatric emergency department. BMC Pediatrics 2007;7:27.</w:t>
      </w:r>
      <w:bookmarkEnd w:id="13"/>
    </w:p>
    <w:p w14:paraId="733E8595" w14:textId="77777777" w:rsidR="00570C74" w:rsidRPr="00570C74" w:rsidRDefault="00570C74" w:rsidP="00570C74">
      <w:pPr>
        <w:pStyle w:val="EndNoteBibliography"/>
        <w:ind w:left="720" w:hanging="720"/>
      </w:pPr>
      <w:bookmarkStart w:id="14" w:name="_ENREF_14"/>
      <w:r w:rsidRPr="00570C74">
        <w:t>[14] Dewhirst E, Fedel G, Raman V, Rice J, Barry ND, Jatana KR, Elmaraghy C, Merz M, Tobias JD. Pain management following myringotomy and tube placement: Intranasal dexmedetomidine versus intranasal fentanyl. International Journal of Pediatric Otorhinolaryngology 2014;78(7):1090-1094.</w:t>
      </w:r>
      <w:bookmarkEnd w:id="14"/>
    </w:p>
    <w:p w14:paraId="1126CD52" w14:textId="77777777" w:rsidR="00570C74" w:rsidRPr="00570C74" w:rsidRDefault="00570C74" w:rsidP="00570C74">
      <w:pPr>
        <w:pStyle w:val="EndNoteBibliography"/>
        <w:ind w:left="720" w:hanging="720"/>
      </w:pPr>
      <w:bookmarkStart w:id="15" w:name="_ENREF_15"/>
      <w:r w:rsidRPr="00570C74">
        <w:t>[15] Diao M, Li L, Cheng W. To drain or not to drain in Roux-en-Y hepatojejunostomy for children with choledochal cysts in the laparoscopic era: a prospective randomized study. J Pediatr Surg 2012;47(8):1485-1489.</w:t>
      </w:r>
      <w:bookmarkEnd w:id="15"/>
    </w:p>
    <w:p w14:paraId="37F926D8" w14:textId="77777777" w:rsidR="00570C74" w:rsidRPr="00570C74" w:rsidRDefault="00570C74" w:rsidP="00570C74">
      <w:pPr>
        <w:pStyle w:val="EndNoteBibliography"/>
        <w:ind w:left="720" w:hanging="720"/>
      </w:pPr>
      <w:bookmarkStart w:id="16" w:name="_ENREF_16"/>
      <w:r w:rsidRPr="00570C74">
        <w:t>[16] El-Sharkawi HFA, El-Housseiny AA, Aly AM. Effectiveness of new distraction technique on pain associated with injection of local anesthesia for children. Pediatric Dentistry 2012;34(2):e35-38.</w:t>
      </w:r>
      <w:bookmarkEnd w:id="16"/>
    </w:p>
    <w:p w14:paraId="622F27E9" w14:textId="77777777" w:rsidR="00570C74" w:rsidRPr="00570C74" w:rsidRDefault="00570C74" w:rsidP="00570C74">
      <w:pPr>
        <w:pStyle w:val="EndNoteBibliography"/>
        <w:ind w:left="720" w:hanging="720"/>
      </w:pPr>
      <w:bookmarkStart w:id="17" w:name="_ENREF_17"/>
      <w:r w:rsidRPr="00570C74">
        <w:t>[17] Elshammaa N, Chidambaran V, Housny W, Thomas J, Zhang X, Michael R. Ketamine as an adjunct to fentanyl improves postoperative analgesia and hastens discharge in children following tonsillectomy - a prospective, double-blinded, randomized study. Paediatr Anaesth 2011;21(10):1009-1014.</w:t>
      </w:r>
      <w:bookmarkEnd w:id="17"/>
    </w:p>
    <w:p w14:paraId="1E2AA23E" w14:textId="77777777" w:rsidR="00570C74" w:rsidRPr="00570C74" w:rsidRDefault="00570C74" w:rsidP="00570C74">
      <w:pPr>
        <w:pStyle w:val="EndNoteBibliography"/>
        <w:ind w:left="720" w:hanging="720"/>
      </w:pPr>
      <w:bookmarkStart w:id="18" w:name="_ENREF_18"/>
      <w:r w:rsidRPr="00570C74">
        <w:t>[18] Fernandes ML, Pires KCC, Tiburcio MA, Gomez RS. Caudal bupivacaine supplemented with morphine or clonidine, or supplemented with morphine plus clonidine in children undergoing infra-umbilical urological and genital procedures: a prospective, randomized and double-blind study. Journal of Anesthesia 2012;26(2):213-218.</w:t>
      </w:r>
      <w:bookmarkEnd w:id="18"/>
    </w:p>
    <w:p w14:paraId="3E35B9A3" w14:textId="77777777" w:rsidR="00570C74" w:rsidRPr="00570C74" w:rsidRDefault="00570C74" w:rsidP="00570C74">
      <w:pPr>
        <w:pStyle w:val="EndNoteBibliography"/>
        <w:ind w:left="720" w:hanging="720"/>
      </w:pPr>
      <w:bookmarkStart w:id="19" w:name="_ENREF_19"/>
      <w:r w:rsidRPr="00570C74">
        <w:t>[19] Frawley GP, Downie S, Huang GH. Levobupivacaine caudal anesthesia in children: a randomized double-blind comparison with bupivacaine. Paediatric Anaesthesia 2006;16(7):754-760.</w:t>
      </w:r>
      <w:bookmarkEnd w:id="19"/>
    </w:p>
    <w:p w14:paraId="64D2F874" w14:textId="77777777" w:rsidR="00570C74" w:rsidRPr="00570C74" w:rsidRDefault="00570C74" w:rsidP="00570C74">
      <w:pPr>
        <w:pStyle w:val="EndNoteBibliography"/>
        <w:ind w:left="720" w:hanging="720"/>
      </w:pPr>
      <w:bookmarkStart w:id="20" w:name="_ENREF_20"/>
      <w:r w:rsidRPr="00570C74">
        <w:t>[20] Ghai B, Ram J, Makkar JK, Wig J, Kaushik S. Subtenon block compared to intravenous fentanyl for perioperative analgesia in pediatric cataract surgery. Anesthesia &amp; Analgesia 2009;108(4):1132-1138.</w:t>
      </w:r>
      <w:bookmarkEnd w:id="20"/>
    </w:p>
    <w:p w14:paraId="7B37A7DE" w14:textId="77777777" w:rsidR="00570C74" w:rsidRPr="00570C74" w:rsidRDefault="00570C74" w:rsidP="00570C74">
      <w:pPr>
        <w:pStyle w:val="EndNoteBibliography"/>
        <w:ind w:left="720" w:hanging="720"/>
      </w:pPr>
      <w:bookmarkStart w:id="21" w:name="_ENREF_21"/>
      <w:r w:rsidRPr="00570C74">
        <w:t>[21] Grove GL, Zerweck CR, Ekholm BP, Smith GE, Koski NI. Randomized Comparison of a Silicone Tape and a Paper Tape for Gentleness in Healthy Children. Journal of Wound Ostomy &amp; Continence Nursing 2014;41(1):40-48.</w:t>
      </w:r>
      <w:bookmarkEnd w:id="21"/>
    </w:p>
    <w:p w14:paraId="25B3DF79" w14:textId="77777777" w:rsidR="00570C74" w:rsidRPr="00570C74" w:rsidRDefault="00570C74" w:rsidP="00570C74">
      <w:pPr>
        <w:pStyle w:val="EndNoteBibliography"/>
        <w:ind w:left="720" w:hanging="720"/>
      </w:pPr>
      <w:bookmarkStart w:id="22" w:name="_ENREF_22"/>
      <w:r w:rsidRPr="00570C74">
        <w:t>[22] Hall NJ, Pacilli M, Eaton S, Reblock K, Gaines BA, Pastor A, Langer JC, Koivusalo AI, Pakarinen MP, Stroedter L, Beyerlein S, Haddad M, Clarke S, Ford H, Pierro A. Recovery after open versus laparoscopic pyloromyotomy for pyloric stenosis: a double-blind multicentre randomised controlled trial. Lancet 2009;373(9661):390-398.</w:t>
      </w:r>
      <w:bookmarkEnd w:id="22"/>
    </w:p>
    <w:p w14:paraId="39B642CF" w14:textId="77777777" w:rsidR="00570C74" w:rsidRPr="00570C74" w:rsidRDefault="00570C74" w:rsidP="00570C74">
      <w:pPr>
        <w:pStyle w:val="EndNoteBibliography"/>
        <w:ind w:left="720" w:hanging="720"/>
      </w:pPr>
      <w:bookmarkStart w:id="23" w:name="_ENREF_23"/>
      <w:r w:rsidRPr="00570C74">
        <w:t>[23] Hamers JP, Huijer Abu-Saad H, Geisler FE, van den Hout MA, Schouten HJ, Halfens RJ, van Suijlekom HA. The effect of paracetamol, fentanyl, and systematic assessments on children's pain after tonsillectomy and adenoidectomy. Journal of PeriAnesthesia Nursing 1999;14(6):357-366.</w:t>
      </w:r>
      <w:bookmarkEnd w:id="23"/>
    </w:p>
    <w:p w14:paraId="05B9A6DB" w14:textId="77777777" w:rsidR="00570C74" w:rsidRPr="00570C74" w:rsidRDefault="00570C74" w:rsidP="00570C74">
      <w:pPr>
        <w:pStyle w:val="EndNoteBibliography"/>
        <w:ind w:left="720" w:hanging="720"/>
      </w:pPr>
      <w:bookmarkStart w:id="24" w:name="_ENREF_24"/>
      <w:r w:rsidRPr="00570C74">
        <w:t>[24] Hippard HK, Govindan K, Friedman EM, Sulek M, Giannoni C, Larrier D, Minard CG, Watcha MF. Postoperative analgesic and behavioral effects of intranasal fentanyl, intravenous morphine, and intramuscular morphine in pediatric patients undergoing bilateral myringotomy and placement of ventilating tubes. Anesthesia &amp; Analgesia 2012;115(2):356-363.</w:t>
      </w:r>
      <w:bookmarkEnd w:id="24"/>
    </w:p>
    <w:p w14:paraId="252F5284" w14:textId="77777777" w:rsidR="00570C74" w:rsidRPr="00570C74" w:rsidRDefault="00570C74" w:rsidP="00570C74">
      <w:pPr>
        <w:pStyle w:val="EndNoteBibliography"/>
        <w:ind w:left="720" w:hanging="720"/>
      </w:pPr>
      <w:bookmarkStart w:id="25" w:name="_ENREF_25"/>
      <w:r w:rsidRPr="00570C74">
        <w:t>[25] Hong J-Y, Han S, Kim W, Kim E, Kil H. Effect of dexamethasone in combination with caudal analgesia on postoperative pain control in day-case paediatric orchiopexy. British journal of anaesthesia 2010;105(4):506-510.</w:t>
      </w:r>
      <w:bookmarkEnd w:id="25"/>
    </w:p>
    <w:p w14:paraId="4761E219" w14:textId="77777777" w:rsidR="00570C74" w:rsidRPr="00570C74" w:rsidRDefault="00570C74" w:rsidP="00570C74">
      <w:pPr>
        <w:pStyle w:val="EndNoteBibliography"/>
        <w:ind w:left="720" w:hanging="720"/>
      </w:pPr>
      <w:bookmarkStart w:id="26" w:name="_ENREF_26"/>
      <w:r w:rsidRPr="00570C74">
        <w:t>[26] Hong JY, Lee I, Shin S, Park E, Ban S, Cho J, Kil H. Caudal midazolam does not affect sevoflurane requirements and recovery in pediatric day‐case hernioplasty. Acta Anaesthesiologica Scandinavica 2008;52(10):1411-1414.</w:t>
      </w:r>
      <w:bookmarkEnd w:id="26"/>
    </w:p>
    <w:p w14:paraId="7B86DA55" w14:textId="77777777" w:rsidR="00570C74" w:rsidRPr="00570C74" w:rsidRDefault="00570C74" w:rsidP="00570C74">
      <w:pPr>
        <w:pStyle w:val="EndNoteBibliography"/>
        <w:ind w:left="720" w:hanging="720"/>
      </w:pPr>
      <w:bookmarkStart w:id="27" w:name="_ENREF_27"/>
      <w:r w:rsidRPr="00570C74">
        <w:t>[27] Hughes J, Lindup M, Wright S, Naik M, Dhesi R, Howard R, Sommerlad B, Kangesu L, Sury M. Does nasogastric feeding reduce distress after cleft palate repair in infants? . Nursing children and young people 2013;25(9):26-30.</w:t>
      </w:r>
      <w:bookmarkEnd w:id="27"/>
    </w:p>
    <w:p w14:paraId="74A468E5" w14:textId="77777777" w:rsidR="00570C74" w:rsidRPr="00570C74" w:rsidRDefault="00570C74" w:rsidP="00570C74">
      <w:pPr>
        <w:pStyle w:val="EndNoteBibliography"/>
        <w:ind w:left="720" w:hanging="720"/>
      </w:pPr>
      <w:bookmarkStart w:id="28" w:name="_ENREF_28"/>
      <w:r w:rsidRPr="00570C74">
        <w:t>[28] Jindal P, Khurana G, Dvivedi S, Sharma JP. Intra and postoperative outcome of adding clonidine to bupivacaine in infraorbital nerve block for young children undergoing cleft lip surgery. Saudi Journal of Anaesthesia 2011;5(3):289-294.</w:t>
      </w:r>
      <w:bookmarkEnd w:id="28"/>
    </w:p>
    <w:p w14:paraId="518A9AFD" w14:textId="77777777" w:rsidR="00570C74" w:rsidRPr="00570C74" w:rsidRDefault="00570C74" w:rsidP="00570C74">
      <w:pPr>
        <w:pStyle w:val="EndNoteBibliography"/>
        <w:ind w:left="720" w:hanging="720"/>
      </w:pPr>
      <w:bookmarkStart w:id="29" w:name="_ENREF_29"/>
      <w:r w:rsidRPr="00570C74">
        <w:t>[29] Jonnavithula N, Durga P, Kulkarni DK, Ramachandran G. Bilateral intra-oral, infra-orbital nerve block for postoperative analgesia following cleft lip repair in paediatric patients: comparison of bupivacaine vs bupivacaine-pethidine combination. Anaesthesia 2007;62(6):581-585.</w:t>
      </w:r>
      <w:bookmarkEnd w:id="29"/>
    </w:p>
    <w:p w14:paraId="454DB5B5" w14:textId="77777777" w:rsidR="00570C74" w:rsidRPr="00570C74" w:rsidRDefault="00570C74" w:rsidP="00570C74">
      <w:pPr>
        <w:pStyle w:val="EndNoteBibliography"/>
        <w:ind w:left="720" w:hanging="720"/>
      </w:pPr>
      <w:bookmarkStart w:id="30" w:name="_ENREF_30"/>
      <w:r w:rsidRPr="00570C74">
        <w:t>[30] Jonnavithula N, Durga P, Madduri V, Ramachandran G, Nuvvula R, Srikanth R, Damalcheruvu MR. Efficacy of palatal block for analgesia following palatoplasty in children with cleft palate. Paediatric Anaesthesia 2010;20(8):727-733.</w:t>
      </w:r>
      <w:bookmarkEnd w:id="30"/>
    </w:p>
    <w:p w14:paraId="17229B33" w14:textId="77777777" w:rsidR="00570C74" w:rsidRPr="00570C74" w:rsidRDefault="00570C74" w:rsidP="00570C74">
      <w:pPr>
        <w:pStyle w:val="EndNoteBibliography"/>
        <w:ind w:left="720" w:hanging="720"/>
      </w:pPr>
      <w:bookmarkStart w:id="31" w:name="_ENREF_31"/>
      <w:r w:rsidRPr="00570C74">
        <w:t>[31] Kil HK, Kim WO, Han SW, Kwon Y, Lee A, Hong J-Y. Psychological and behavioral effects of chloral hydrate in day-case pediatric surgery: a randomized, observer-blinded study. Journal of Pediatric Surgery 2012;47(8):1592-1599.</w:t>
      </w:r>
      <w:bookmarkEnd w:id="31"/>
    </w:p>
    <w:p w14:paraId="4BE6858A" w14:textId="77777777" w:rsidR="00570C74" w:rsidRPr="00570C74" w:rsidRDefault="00570C74" w:rsidP="00570C74">
      <w:pPr>
        <w:pStyle w:val="EndNoteBibliography"/>
        <w:ind w:left="720" w:hanging="720"/>
      </w:pPr>
      <w:bookmarkStart w:id="32" w:name="_ENREF_32"/>
      <w:r w:rsidRPr="00570C74">
        <w:lastRenderedPageBreak/>
        <w:t>[32] Kim C-H, Yoon J-U, Lee H-J, Shin S-W, Yoon J-Y, Byeon G-J. Availability of a 5% lidocaine patch used prophylactically for venipuncture- or injection-related pain in children. Journal of Anesthesia 2012;26(4):552-555.</w:t>
      </w:r>
      <w:bookmarkEnd w:id="32"/>
    </w:p>
    <w:p w14:paraId="625163B7" w14:textId="77777777" w:rsidR="00570C74" w:rsidRPr="00570C74" w:rsidRDefault="00570C74" w:rsidP="00570C74">
      <w:pPr>
        <w:pStyle w:val="EndNoteBibliography"/>
        <w:ind w:left="720" w:hanging="720"/>
      </w:pPr>
      <w:bookmarkStart w:id="33" w:name="_ENREF_33"/>
      <w:r w:rsidRPr="00570C74">
        <w:t>[33] Kim NY, Kim SY, Yoon HJ, Kil HK. Effect of Dexmedetomidine on Sevoflurane Requirements and Emergence Agitation in Children Undergoing Ambulatory Surgery. Yonsei medical journal 2014;55(1):209-215.</w:t>
      </w:r>
      <w:bookmarkEnd w:id="33"/>
    </w:p>
    <w:p w14:paraId="77AFA2A2" w14:textId="77777777" w:rsidR="00570C74" w:rsidRPr="00570C74" w:rsidRDefault="00570C74" w:rsidP="00570C74">
      <w:pPr>
        <w:pStyle w:val="EndNoteBibliography"/>
        <w:ind w:left="720" w:hanging="720"/>
      </w:pPr>
      <w:bookmarkStart w:id="34" w:name="_ENREF_34"/>
      <w:r w:rsidRPr="00570C74">
        <w:t>[34] Kundu A, Lin Y, Oron AP, Doorenbos AZ. Reiki therapy for postoperative oral pain in pediatric patients: Pilot data from a double-blind, randomized clinical trial. Complementary therapies in clinical practice 2014;20(1):21-25.</w:t>
      </w:r>
      <w:bookmarkEnd w:id="34"/>
    </w:p>
    <w:p w14:paraId="3F8EF1B0" w14:textId="77777777" w:rsidR="00570C74" w:rsidRPr="00570C74" w:rsidRDefault="00570C74" w:rsidP="00570C74">
      <w:pPr>
        <w:pStyle w:val="EndNoteBibliography"/>
        <w:ind w:left="720" w:hanging="720"/>
      </w:pPr>
      <w:bookmarkStart w:id="35" w:name="_ENREF_35"/>
      <w:r w:rsidRPr="00570C74">
        <w:t>[35] Loetwiriyakul W, Asampinwat T. Caudal block with 3 mg/Kg Bupivacaine for intraabdominal surgery in pediatric patients: a randomized study. Asian Biomedicine 2011;5(1):93-99.</w:t>
      </w:r>
      <w:bookmarkEnd w:id="35"/>
    </w:p>
    <w:p w14:paraId="703756FB" w14:textId="77777777" w:rsidR="00570C74" w:rsidRPr="00570C74" w:rsidRDefault="00570C74" w:rsidP="00570C74">
      <w:pPr>
        <w:pStyle w:val="EndNoteBibliography"/>
        <w:ind w:left="720" w:hanging="720"/>
      </w:pPr>
      <w:bookmarkStart w:id="36" w:name="_ENREF_36"/>
      <w:r w:rsidRPr="00570C74">
        <w:t>[36] Lorenzo AJ, Lynch J, Matava C, El-Beheiry H, Hayes J. Ultrasound Guided Transversus Abdominis Plane vs Surgeon Administered Intraoperative Regional Field Infiltration with Bupivacaine for Early Postoperative Pain Control in Children Undergoing Open Pyeloplasty. The Journal of urology 2014.</w:t>
      </w:r>
      <w:bookmarkEnd w:id="36"/>
    </w:p>
    <w:p w14:paraId="206C8EC0" w14:textId="77777777" w:rsidR="00570C74" w:rsidRPr="00570C74" w:rsidRDefault="00570C74" w:rsidP="00570C74">
      <w:pPr>
        <w:pStyle w:val="EndNoteBibliography"/>
        <w:ind w:left="720" w:hanging="720"/>
      </w:pPr>
      <w:bookmarkStart w:id="37" w:name="_ENREF_37"/>
      <w:r w:rsidRPr="00570C74">
        <w:t>[37] Miller K, Rodger S, Bucolo S, Greer R, Kimble RM. Multi-modal distraction. Using technology to combat pain in young children with burn injuries. Burns 2010;36(5):647-658.</w:t>
      </w:r>
      <w:bookmarkEnd w:id="37"/>
    </w:p>
    <w:p w14:paraId="2FAEF8E7" w14:textId="77777777" w:rsidR="00570C74" w:rsidRPr="00570C74" w:rsidRDefault="00570C74" w:rsidP="00570C74">
      <w:pPr>
        <w:pStyle w:val="EndNoteBibliography"/>
        <w:ind w:left="720" w:hanging="720"/>
      </w:pPr>
      <w:bookmarkStart w:id="38" w:name="_ENREF_38"/>
      <w:r w:rsidRPr="00570C74">
        <w:t>[38] Miller K, Rodger S, Kipping B, Kimble R. A novel technology approach to pain management in children with burns: A prospective randomized controlled trial. Burns 2011;37(3):395-405.</w:t>
      </w:r>
      <w:bookmarkEnd w:id="38"/>
    </w:p>
    <w:p w14:paraId="2660183A" w14:textId="77777777" w:rsidR="00570C74" w:rsidRPr="00570C74" w:rsidRDefault="00570C74" w:rsidP="00570C74">
      <w:pPr>
        <w:pStyle w:val="EndNoteBibliography"/>
        <w:ind w:left="720" w:hanging="720"/>
      </w:pPr>
      <w:bookmarkStart w:id="39" w:name="_ENREF_39"/>
      <w:r w:rsidRPr="00570C74">
        <w:t>[39] Natarajan Surendar M, Kumar Pandey R, Kumar Saksena A, Kumar R, Chandra G. A Comparative evaluation of Intranasal Dexmedetomidine, Midazolam and Ketamine for their sedative and analgesic properties: A Triple Blind Randomized Study. Journal of Clinical Pediatric Dentistry 2014;38(3):255-261.</w:t>
      </w:r>
      <w:bookmarkEnd w:id="39"/>
    </w:p>
    <w:p w14:paraId="4CE337EC" w14:textId="77777777" w:rsidR="00570C74" w:rsidRPr="00570C74" w:rsidRDefault="00570C74" w:rsidP="00570C74">
      <w:pPr>
        <w:pStyle w:val="EndNoteBibliography"/>
        <w:ind w:left="720" w:hanging="720"/>
      </w:pPr>
      <w:bookmarkStart w:id="40" w:name="_ENREF_40"/>
      <w:r w:rsidRPr="00570C74">
        <w:t>[40] Newbury C, Herd DW. Amethocaine versus EMLA for successful intravenous cannulation in a children's emergency department: a randomised controlled study. Emergency Medicine Journal 2009;26(7):487-491.</w:t>
      </w:r>
      <w:bookmarkEnd w:id="40"/>
    </w:p>
    <w:p w14:paraId="3E9A05CB" w14:textId="77777777" w:rsidR="00570C74" w:rsidRPr="00570C74" w:rsidRDefault="00570C74" w:rsidP="00570C74">
      <w:pPr>
        <w:pStyle w:val="EndNoteBibliography"/>
        <w:ind w:left="720" w:hanging="720"/>
      </w:pPr>
      <w:bookmarkStart w:id="41" w:name="_ENREF_41"/>
      <w:r w:rsidRPr="00570C74">
        <w:t>[41] Nilsson S, Enskär K, Hallqvist C, Kokinsky E. Active and passive distraction in children undergoing wound dressings. Journal of pediatric nursing 2013;28(2):158-166.</w:t>
      </w:r>
      <w:bookmarkEnd w:id="41"/>
    </w:p>
    <w:p w14:paraId="4962181A" w14:textId="77777777" w:rsidR="00570C74" w:rsidRPr="00570C74" w:rsidRDefault="00570C74" w:rsidP="00570C74">
      <w:pPr>
        <w:pStyle w:val="EndNoteBibliography"/>
        <w:ind w:left="720" w:hanging="720"/>
      </w:pPr>
      <w:bookmarkStart w:id="42" w:name="_ENREF_42"/>
      <w:r w:rsidRPr="00570C74">
        <w:t>[42] Nilsson S, Kokinsky E, Nilsson U, Sidenvall B, Enskar K. School-aged children's experiences of postoperative music medicine on pain, distress, and anxiety. Paediatric Anaesthesia 2009;19(12):1184-1190.</w:t>
      </w:r>
      <w:bookmarkEnd w:id="42"/>
    </w:p>
    <w:p w14:paraId="5CD40DBE" w14:textId="77777777" w:rsidR="00570C74" w:rsidRPr="00570C74" w:rsidRDefault="00570C74" w:rsidP="00570C74">
      <w:pPr>
        <w:pStyle w:val="EndNoteBibliography"/>
        <w:ind w:left="720" w:hanging="720"/>
      </w:pPr>
      <w:bookmarkStart w:id="43" w:name="_ENREF_43"/>
      <w:r w:rsidRPr="00570C74">
        <w:t>[43] Nord D, Belew J. Effectiveness of the essential oils lavender and ginger in promoting children's comfort in a perianesthesia setting. Journal of PeriAnesthesia Nursing 2009;24(5):307-312.</w:t>
      </w:r>
      <w:bookmarkEnd w:id="43"/>
    </w:p>
    <w:p w14:paraId="549B6110" w14:textId="77777777" w:rsidR="00570C74" w:rsidRPr="00570C74" w:rsidRDefault="00570C74" w:rsidP="00570C74">
      <w:pPr>
        <w:pStyle w:val="EndNoteBibliography"/>
        <w:ind w:left="720" w:hanging="720"/>
      </w:pPr>
      <w:bookmarkStart w:id="44" w:name="_ENREF_44"/>
      <w:r w:rsidRPr="00570C74">
        <w:t>[44] Saha N, Saha DK, Rahman MA, Islam MK, Aziz MA. Comparison of post operative morbidity between laparoscopic and open appendectomy in children. Mymensingh Med J 2010;19(3):348-352.</w:t>
      </w:r>
      <w:bookmarkEnd w:id="44"/>
    </w:p>
    <w:p w14:paraId="4DF2073D" w14:textId="77777777" w:rsidR="00570C74" w:rsidRPr="00570C74" w:rsidRDefault="00570C74" w:rsidP="00570C74">
      <w:pPr>
        <w:pStyle w:val="EndNoteBibliography"/>
        <w:ind w:left="720" w:hanging="720"/>
      </w:pPr>
      <w:bookmarkStart w:id="45" w:name="_ENREF_45"/>
      <w:r w:rsidRPr="00570C74">
        <w:t>[45] Sethi S, Ghai B, Ram J, Wig J. Postoperative emergence delirium in pediatric patients undergoing cataract surgery - A comparison of desflurane and sevoflurane. Paediatric Anaesthesia 2013;23(12):1131-1137.</w:t>
      </w:r>
      <w:bookmarkEnd w:id="45"/>
    </w:p>
    <w:p w14:paraId="763501FD" w14:textId="77777777" w:rsidR="00570C74" w:rsidRPr="00570C74" w:rsidRDefault="00570C74" w:rsidP="00570C74">
      <w:pPr>
        <w:pStyle w:val="EndNoteBibliography"/>
        <w:ind w:left="720" w:hanging="720"/>
      </w:pPr>
      <w:bookmarkStart w:id="46" w:name="_ENREF_46"/>
      <w:r w:rsidRPr="00570C74">
        <w:t>[46] Singh R, Kharbanda M, Sood N, Mahajan V, Chatterji C. Comparative evaluation of incidence of emergence agitation and post-operative recovery profile in paediatric patients after isoflurane, sevoflurane and desflurane anaesthesia. Indian journal of anaesthesia 2012;56(2):156-161.</w:t>
      </w:r>
      <w:bookmarkEnd w:id="46"/>
    </w:p>
    <w:p w14:paraId="1712B339" w14:textId="77777777" w:rsidR="00570C74" w:rsidRPr="00570C74" w:rsidRDefault="00570C74" w:rsidP="00570C74">
      <w:pPr>
        <w:pStyle w:val="EndNoteBibliography"/>
        <w:ind w:left="720" w:hanging="720"/>
      </w:pPr>
      <w:bookmarkStart w:id="47" w:name="_ENREF_47"/>
      <w:r w:rsidRPr="00570C74">
        <w:t>[47] Stuth EA, Berens RJ, Staudt S, Robertson FA, Scott JP, Stucke AG, Hoffman GM, Troshynski TJ, Tweddell JS, Zuperku EJ. The effect of caudal vs intravenous morphine on early extubation and postoperative analgesic requirements for stage 2 and 3 single‐ventricle palliation: a double blind randomized trial. Pediatric Anesthesia 2011;21(4):441-453.</w:t>
      </w:r>
      <w:bookmarkEnd w:id="47"/>
    </w:p>
    <w:p w14:paraId="779A4232" w14:textId="77777777" w:rsidR="00570C74" w:rsidRPr="00570C74" w:rsidRDefault="00570C74" w:rsidP="00570C74">
      <w:pPr>
        <w:pStyle w:val="EndNoteBibliography"/>
        <w:ind w:left="720" w:hanging="720"/>
      </w:pPr>
      <w:bookmarkStart w:id="48" w:name="_ENREF_48"/>
      <w:r w:rsidRPr="00570C74">
        <w:t>[48] Takmaz SA, Uysal HY, Uysal A, Kocer U, Dikmen B, Baltaci B. Bilateral extraoral, infraorbital nerve block for postoperative pain relief after cleft lip repair in pediatric patients: a randomized, double-blind controlled study. Annals of Plastic Surgery 2009;63(1):59-62.</w:t>
      </w:r>
      <w:bookmarkEnd w:id="48"/>
    </w:p>
    <w:p w14:paraId="06A52E0D" w14:textId="77777777" w:rsidR="00570C74" w:rsidRPr="00570C74" w:rsidRDefault="00570C74" w:rsidP="00570C74">
      <w:pPr>
        <w:pStyle w:val="EndNoteBibliography"/>
        <w:ind w:left="720" w:hanging="720"/>
      </w:pPr>
      <w:bookmarkStart w:id="49" w:name="_ENREF_49"/>
      <w:r w:rsidRPr="00570C74">
        <w:t>[49] Townsend JA, Ganzberg S, Thikkurissy S. The effect of local anesthetic on quality of recovery characteristics following dental rehabilitation under general anesthesia in children. Anesthesia Progress 2009;56(4):115-122.</w:t>
      </w:r>
      <w:bookmarkEnd w:id="49"/>
    </w:p>
    <w:p w14:paraId="28353875" w14:textId="77777777" w:rsidR="00570C74" w:rsidRPr="00570C74" w:rsidRDefault="00570C74" w:rsidP="00570C74">
      <w:pPr>
        <w:pStyle w:val="EndNoteBibliography"/>
        <w:ind w:left="720" w:hanging="720"/>
      </w:pPr>
      <w:bookmarkStart w:id="50" w:name="_ENREF_50"/>
      <w:r w:rsidRPr="00570C74">
        <w:t>[50] Vaughan M, Paton EA, Bush A, Pershad J. Does lidocaine gel alleviate the pain of bladder catheterization in young children? A randomized, controlled trial. Pediatrics 2005;116(4):917-920.</w:t>
      </w:r>
      <w:bookmarkEnd w:id="50"/>
    </w:p>
    <w:p w14:paraId="2E3F4991" w14:textId="77777777" w:rsidR="00570C74" w:rsidRPr="00570C74" w:rsidRDefault="00570C74" w:rsidP="00570C74">
      <w:pPr>
        <w:pStyle w:val="EndNoteBibliography"/>
        <w:ind w:left="720" w:hanging="720"/>
      </w:pPr>
      <w:bookmarkStart w:id="51" w:name="_ENREF_51"/>
      <w:r w:rsidRPr="00570C74">
        <w:t>[51] Voepel-Lewis TD, Malviya S, Burke C, D'Agostino R, Hadden SM, Siewert M, Tait AR. Evaluation of simethicone for the treatment of postoperative abdominal discomfort in infants. Journal of Clinical Anesthesia 1998;10(2):91-94.</w:t>
      </w:r>
      <w:bookmarkEnd w:id="51"/>
    </w:p>
    <w:p w14:paraId="7FC69082" w14:textId="77777777" w:rsidR="00570C74" w:rsidRPr="00570C74" w:rsidRDefault="00570C74" w:rsidP="00570C74">
      <w:pPr>
        <w:pStyle w:val="EndNoteBibliography"/>
        <w:ind w:left="720" w:hanging="720"/>
      </w:pPr>
      <w:bookmarkStart w:id="52" w:name="_ENREF_52"/>
      <w:r w:rsidRPr="00570C74">
        <w:t>[52] Zier JL, Rivard PF, Krach LE, Wendorf HR. Effectiveness of sedation using nitrous oxide compared with enteral midazolam for botulinum toxin A injections in children. Developmental Medicine &amp; Child Neurology 2008;50(11):854-858.</w:t>
      </w:r>
      <w:bookmarkEnd w:id="52"/>
    </w:p>
    <w:p w14:paraId="765A5EC4" w14:textId="3995998F" w:rsidR="00053219" w:rsidRDefault="00D0199E" w:rsidP="001A6568">
      <w:pPr>
        <w:pStyle w:val="Heading2"/>
        <w:spacing w:after="60" w:line="276" w:lineRule="auto"/>
      </w:pPr>
      <w:r w:rsidRPr="001A6568">
        <w:rPr>
          <w:rFonts w:cs="Times New Roman"/>
          <w:sz w:val="20"/>
          <w:szCs w:val="20"/>
        </w:rPr>
        <w:fldChar w:fldCharType="end"/>
      </w:r>
    </w:p>
    <w:sectPr w:rsidR="00053219" w:rsidSect="005E150D">
      <w:headerReference w:type="even" r:id="rId7"/>
      <w:headerReference w:type="default" r:id="rId8"/>
      <w:footerReference w:type="even" r:id="rId9"/>
      <w:footerReference w:type="default" r:id="rId10"/>
      <w:headerReference w:type="first" r:id="rId11"/>
      <w:footerReference w:type="first" r:id="rId12"/>
      <w:pgSz w:w="16838" w:h="11906" w:orient="landscape" w:code="9"/>
      <w:pgMar w:top="1418" w:right="1134" w:bottom="1304" w:left="1134" w:header="510" w:footer="39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2DE8DF" w14:textId="77777777" w:rsidR="0026245B" w:rsidRDefault="0026245B" w:rsidP="000C1B1A">
      <w:pPr>
        <w:spacing w:line="240" w:lineRule="auto"/>
      </w:pPr>
      <w:r>
        <w:separator/>
      </w:r>
    </w:p>
  </w:endnote>
  <w:endnote w:type="continuationSeparator" w:id="0">
    <w:p w14:paraId="5FDACC4B" w14:textId="77777777" w:rsidR="0026245B" w:rsidRDefault="0026245B" w:rsidP="000C1B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9E05AF" w14:textId="77777777" w:rsidR="0026245B" w:rsidRDefault="002624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C9D066" w14:textId="77777777" w:rsidR="0026245B" w:rsidRPr="00A62D94" w:rsidRDefault="0026245B" w:rsidP="000C1B1A">
    <w:pPr>
      <w:pStyle w:val="Smalltext"/>
      <w:tabs>
        <w:tab w:val="right" w:pos="14175"/>
      </w:tabs>
      <w:rPr>
        <w:color w:val="A6A6A6" w:themeColor="background1" w:themeShade="A6"/>
      </w:rPr>
    </w:pPr>
    <w:r w:rsidRPr="00A62D94">
      <w:rPr>
        <w:color w:val="A6A6A6" w:themeColor="background1" w:themeShade="A6"/>
      </w:rPr>
      <w:fldChar w:fldCharType="begin"/>
    </w:r>
    <w:r w:rsidRPr="00A62D94">
      <w:rPr>
        <w:color w:val="A6A6A6" w:themeColor="background1" w:themeShade="A6"/>
      </w:rPr>
      <w:instrText xml:space="preserve"> FILENAME  \p  \* MERGEFORMAT </w:instrText>
    </w:r>
    <w:r w:rsidRPr="00A62D94">
      <w:rPr>
        <w:color w:val="A6A6A6" w:themeColor="background1" w:themeShade="A6"/>
      </w:rPr>
      <w:fldChar w:fldCharType="separate"/>
    </w:r>
    <w:r w:rsidR="00E15F30">
      <w:rPr>
        <w:noProof/>
        <w:color w:val="A6A6A6" w:themeColor="background1" w:themeShade="A6"/>
      </w:rPr>
      <w:t>Z:\Nurse Practitioner\Crellin\PhD\Project\Publications\Phase 2\FLACC\FLACC Systematic review - Appendix B [PAIN].docx</w:t>
    </w:r>
    <w:r w:rsidRPr="00A62D94">
      <w:rPr>
        <w:noProof/>
        <w:color w:val="A6A6A6" w:themeColor="background1" w:themeShade="A6"/>
      </w:rPr>
      <w:fldChar w:fldCharType="end"/>
    </w:r>
    <w:r w:rsidRPr="00A62D94">
      <w:rPr>
        <w:color w:val="A6A6A6" w:themeColor="background1" w:themeShade="A6"/>
      </w:rPr>
      <w:tab/>
    </w:r>
    <w:r w:rsidRPr="00A62D94">
      <w:rPr>
        <w:color w:val="A6A6A6" w:themeColor="background1" w:themeShade="A6"/>
      </w:rPr>
      <w:fldChar w:fldCharType="begin"/>
    </w:r>
    <w:r w:rsidRPr="00A62D94">
      <w:rPr>
        <w:color w:val="A6A6A6" w:themeColor="background1" w:themeShade="A6"/>
      </w:rPr>
      <w:instrText xml:space="preserve"> PAGE   \* MERGEFORMAT </w:instrText>
    </w:r>
    <w:r w:rsidRPr="00A62D94">
      <w:rPr>
        <w:color w:val="A6A6A6" w:themeColor="background1" w:themeShade="A6"/>
      </w:rPr>
      <w:fldChar w:fldCharType="separate"/>
    </w:r>
    <w:r w:rsidR="00E15F30">
      <w:rPr>
        <w:noProof/>
        <w:color w:val="A6A6A6" w:themeColor="background1" w:themeShade="A6"/>
      </w:rPr>
      <w:t>1</w:t>
    </w:r>
    <w:r w:rsidRPr="00A62D94">
      <w:rPr>
        <w:color w:val="A6A6A6" w:themeColor="background1" w:themeShade="A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1C000D" w14:textId="77777777" w:rsidR="0026245B" w:rsidRDefault="002624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EB9851" w14:textId="77777777" w:rsidR="0026245B" w:rsidRDefault="0026245B" w:rsidP="000C1B1A">
      <w:pPr>
        <w:spacing w:line="240" w:lineRule="auto"/>
      </w:pPr>
      <w:r>
        <w:separator/>
      </w:r>
    </w:p>
  </w:footnote>
  <w:footnote w:type="continuationSeparator" w:id="0">
    <w:p w14:paraId="0FBDF37D" w14:textId="77777777" w:rsidR="0026245B" w:rsidRDefault="0026245B" w:rsidP="000C1B1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AD705" w14:textId="77777777" w:rsidR="0026245B" w:rsidRDefault="0026245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20DD0" w14:textId="77777777" w:rsidR="0026245B" w:rsidRDefault="0026245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CC8937" w14:textId="77777777" w:rsidR="0026245B" w:rsidRDefault="002624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BB1337"/>
    <w:multiLevelType w:val="hybridMultilevel"/>
    <w:tmpl w:val="2F3437BE"/>
    <w:lvl w:ilvl="0" w:tplc="A34C443C">
      <w:start w:val="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AF85BF9"/>
    <w:multiLevelType w:val="hybridMultilevel"/>
    <w:tmpl w:val="C98A2C26"/>
    <w:lvl w:ilvl="0" w:tplc="DDBE611C">
      <w:start w:val="8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7BE97B02"/>
    <w:multiLevelType w:val="hybridMultilevel"/>
    <w:tmpl w:val="F6C44F74"/>
    <w:lvl w:ilvl="0" w:tplc="0D609A3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zzvf9xytse06e0ef65d09vtp0tsda05zfd&quot;&gt;PhD Library&lt;record-ids&gt;&lt;item&gt;464&lt;/item&gt;&lt;item&gt;787&lt;/item&gt;&lt;item&gt;1345&lt;/item&gt;&lt;item&gt;1679&lt;/item&gt;&lt;item&gt;1693&lt;/item&gt;&lt;item&gt;1697&lt;/item&gt;&lt;item&gt;1699&lt;/item&gt;&lt;item&gt;1702&lt;/item&gt;&lt;item&gt;1703&lt;/item&gt;&lt;item&gt;1706&lt;/item&gt;&lt;item&gt;1708&lt;/item&gt;&lt;item&gt;1710&lt;/item&gt;&lt;item&gt;1712&lt;/item&gt;&lt;item&gt;1713&lt;/item&gt;&lt;item&gt;1715&lt;/item&gt;&lt;item&gt;1720&lt;/item&gt;&lt;item&gt;1721&lt;/item&gt;&lt;item&gt;1733&lt;/item&gt;&lt;item&gt;1734&lt;/item&gt;&lt;item&gt;1736&lt;/item&gt;&lt;item&gt;1737&lt;/item&gt;&lt;item&gt;1739&lt;/item&gt;&lt;item&gt;8799&lt;/item&gt;&lt;item&gt;8801&lt;/item&gt;&lt;item&gt;8818&lt;/item&gt;&lt;item&gt;8820&lt;/item&gt;&lt;item&gt;8923&lt;/item&gt;&lt;item&gt;8927&lt;/item&gt;&lt;item&gt;8935&lt;/item&gt;&lt;item&gt;8951&lt;/item&gt;&lt;item&gt;8959&lt;/item&gt;&lt;item&gt;9014&lt;/item&gt;&lt;item&gt;9019&lt;/item&gt;&lt;item&gt;9036&lt;/item&gt;&lt;item&gt;9037&lt;/item&gt;&lt;item&gt;9040&lt;/item&gt;&lt;item&gt;9061&lt;/item&gt;&lt;item&gt;9067&lt;/item&gt;&lt;item&gt;9072&lt;/item&gt;&lt;item&gt;9085&lt;/item&gt;&lt;item&gt;9086&lt;/item&gt;&lt;item&gt;9099&lt;/item&gt;&lt;item&gt;9104&lt;/item&gt;&lt;item&gt;9136&lt;/item&gt;&lt;item&gt;9169&lt;/item&gt;&lt;item&gt;9174&lt;/item&gt;&lt;item&gt;9175&lt;/item&gt;&lt;item&gt;9178&lt;/item&gt;&lt;item&gt;9181&lt;/item&gt;&lt;item&gt;9184&lt;/item&gt;&lt;item&gt;9231&lt;/item&gt;&lt;/record-ids&gt;&lt;/item&gt;&lt;item db-id=&quot;v2raa92tptvwd2ex9x25fzactszz0pswtfv0&quot;&gt;FLACC library&lt;record-ids&gt;&lt;item&gt;26&lt;/item&gt;&lt;/record-ids&gt;&lt;/item&gt;&lt;/Libraries&gt;"/>
  </w:docVars>
  <w:rsids>
    <w:rsidRoot w:val="00A559D8"/>
    <w:rsid w:val="000000CD"/>
    <w:rsid w:val="00013D85"/>
    <w:rsid w:val="00016BEB"/>
    <w:rsid w:val="00017B53"/>
    <w:rsid w:val="00022BB3"/>
    <w:rsid w:val="00022BEB"/>
    <w:rsid w:val="00032C6C"/>
    <w:rsid w:val="000346F6"/>
    <w:rsid w:val="00034E51"/>
    <w:rsid w:val="00046C29"/>
    <w:rsid w:val="00052DE5"/>
    <w:rsid w:val="00053219"/>
    <w:rsid w:val="00055B41"/>
    <w:rsid w:val="00063533"/>
    <w:rsid w:val="00063993"/>
    <w:rsid w:val="000663C8"/>
    <w:rsid w:val="00066CE9"/>
    <w:rsid w:val="00070ADD"/>
    <w:rsid w:val="00071191"/>
    <w:rsid w:val="00073276"/>
    <w:rsid w:val="00077AEE"/>
    <w:rsid w:val="00077BE8"/>
    <w:rsid w:val="000829F5"/>
    <w:rsid w:val="0008750B"/>
    <w:rsid w:val="000921CD"/>
    <w:rsid w:val="000A1D3A"/>
    <w:rsid w:val="000A255E"/>
    <w:rsid w:val="000A434D"/>
    <w:rsid w:val="000A789F"/>
    <w:rsid w:val="000B08CF"/>
    <w:rsid w:val="000B0C7D"/>
    <w:rsid w:val="000B7826"/>
    <w:rsid w:val="000C0B2A"/>
    <w:rsid w:val="000C122B"/>
    <w:rsid w:val="000C1B1A"/>
    <w:rsid w:val="000C3A17"/>
    <w:rsid w:val="000D1856"/>
    <w:rsid w:val="000D2473"/>
    <w:rsid w:val="000D2E10"/>
    <w:rsid w:val="000E024F"/>
    <w:rsid w:val="000E08FC"/>
    <w:rsid w:val="000E4DB5"/>
    <w:rsid w:val="000E5B57"/>
    <w:rsid w:val="000E6D0F"/>
    <w:rsid w:val="000E71B2"/>
    <w:rsid w:val="000F02A0"/>
    <w:rsid w:val="001063BC"/>
    <w:rsid w:val="00111014"/>
    <w:rsid w:val="00113ECC"/>
    <w:rsid w:val="00117210"/>
    <w:rsid w:val="001232D1"/>
    <w:rsid w:val="0012610B"/>
    <w:rsid w:val="00126599"/>
    <w:rsid w:val="0013026A"/>
    <w:rsid w:val="00133203"/>
    <w:rsid w:val="0014073C"/>
    <w:rsid w:val="00141535"/>
    <w:rsid w:val="00142E65"/>
    <w:rsid w:val="00144613"/>
    <w:rsid w:val="0014591C"/>
    <w:rsid w:val="00153844"/>
    <w:rsid w:val="00173B53"/>
    <w:rsid w:val="0017676D"/>
    <w:rsid w:val="00177D76"/>
    <w:rsid w:val="0018411F"/>
    <w:rsid w:val="001850BA"/>
    <w:rsid w:val="00185945"/>
    <w:rsid w:val="00185F54"/>
    <w:rsid w:val="001868CE"/>
    <w:rsid w:val="001903BE"/>
    <w:rsid w:val="00191545"/>
    <w:rsid w:val="00194D60"/>
    <w:rsid w:val="001A1429"/>
    <w:rsid w:val="001A6568"/>
    <w:rsid w:val="001B51D3"/>
    <w:rsid w:val="001C2223"/>
    <w:rsid w:val="001C26D1"/>
    <w:rsid w:val="001C6829"/>
    <w:rsid w:val="001C768D"/>
    <w:rsid w:val="001D18AE"/>
    <w:rsid w:val="001D5217"/>
    <w:rsid w:val="001E2D46"/>
    <w:rsid w:val="001E6AF9"/>
    <w:rsid w:val="001E7860"/>
    <w:rsid w:val="001F2611"/>
    <w:rsid w:val="001F3D93"/>
    <w:rsid w:val="002134CC"/>
    <w:rsid w:val="00222F15"/>
    <w:rsid w:val="00223B81"/>
    <w:rsid w:val="002274FA"/>
    <w:rsid w:val="002323B8"/>
    <w:rsid w:val="0023293F"/>
    <w:rsid w:val="00240B04"/>
    <w:rsid w:val="00241BA2"/>
    <w:rsid w:val="002430D1"/>
    <w:rsid w:val="00243415"/>
    <w:rsid w:val="0024390A"/>
    <w:rsid w:val="002444A9"/>
    <w:rsid w:val="00245948"/>
    <w:rsid w:val="00260528"/>
    <w:rsid w:val="00261BD8"/>
    <w:rsid w:val="0026245B"/>
    <w:rsid w:val="002721E3"/>
    <w:rsid w:val="002722D0"/>
    <w:rsid w:val="00273AEF"/>
    <w:rsid w:val="002740F1"/>
    <w:rsid w:val="00276BF3"/>
    <w:rsid w:val="00281E4C"/>
    <w:rsid w:val="00284267"/>
    <w:rsid w:val="00286069"/>
    <w:rsid w:val="00295F74"/>
    <w:rsid w:val="00296E80"/>
    <w:rsid w:val="002A231A"/>
    <w:rsid w:val="002A2758"/>
    <w:rsid w:val="002A38F9"/>
    <w:rsid w:val="002A594A"/>
    <w:rsid w:val="002B202A"/>
    <w:rsid w:val="002B3E5F"/>
    <w:rsid w:val="002B75B9"/>
    <w:rsid w:val="002C2C16"/>
    <w:rsid w:val="002C520B"/>
    <w:rsid w:val="002D1AF0"/>
    <w:rsid w:val="002D2D01"/>
    <w:rsid w:val="002D4EE6"/>
    <w:rsid w:val="002E33F0"/>
    <w:rsid w:val="002E44EE"/>
    <w:rsid w:val="002E6207"/>
    <w:rsid w:val="002F0148"/>
    <w:rsid w:val="002F4C03"/>
    <w:rsid w:val="00302108"/>
    <w:rsid w:val="00302941"/>
    <w:rsid w:val="00322EC0"/>
    <w:rsid w:val="00340B3C"/>
    <w:rsid w:val="00344B1F"/>
    <w:rsid w:val="003524D3"/>
    <w:rsid w:val="00355BCD"/>
    <w:rsid w:val="003566BE"/>
    <w:rsid w:val="00362941"/>
    <w:rsid w:val="00363E2F"/>
    <w:rsid w:val="00364765"/>
    <w:rsid w:val="003666A3"/>
    <w:rsid w:val="0037535E"/>
    <w:rsid w:val="003762B4"/>
    <w:rsid w:val="00384F1E"/>
    <w:rsid w:val="00391952"/>
    <w:rsid w:val="003A5F2A"/>
    <w:rsid w:val="003B1B89"/>
    <w:rsid w:val="003B2425"/>
    <w:rsid w:val="003B385A"/>
    <w:rsid w:val="003B7A66"/>
    <w:rsid w:val="003C0F6C"/>
    <w:rsid w:val="003C4006"/>
    <w:rsid w:val="003C61BC"/>
    <w:rsid w:val="003C6352"/>
    <w:rsid w:val="003D0CC1"/>
    <w:rsid w:val="003D1925"/>
    <w:rsid w:val="003D65DD"/>
    <w:rsid w:val="003E36BB"/>
    <w:rsid w:val="003E7A8C"/>
    <w:rsid w:val="003F6FA4"/>
    <w:rsid w:val="003F73B5"/>
    <w:rsid w:val="00402404"/>
    <w:rsid w:val="00402F30"/>
    <w:rsid w:val="00403D1B"/>
    <w:rsid w:val="0041500D"/>
    <w:rsid w:val="00416D68"/>
    <w:rsid w:val="00426015"/>
    <w:rsid w:val="004301F7"/>
    <w:rsid w:val="004327E2"/>
    <w:rsid w:val="00433F62"/>
    <w:rsid w:val="00435B5C"/>
    <w:rsid w:val="0043677E"/>
    <w:rsid w:val="0044118C"/>
    <w:rsid w:val="004450DA"/>
    <w:rsid w:val="00447D17"/>
    <w:rsid w:val="00450A5B"/>
    <w:rsid w:val="00456E54"/>
    <w:rsid w:val="004633EA"/>
    <w:rsid w:val="004654BD"/>
    <w:rsid w:val="004723A4"/>
    <w:rsid w:val="0047263F"/>
    <w:rsid w:val="00474932"/>
    <w:rsid w:val="00481811"/>
    <w:rsid w:val="004827B9"/>
    <w:rsid w:val="00492D6A"/>
    <w:rsid w:val="00492F2B"/>
    <w:rsid w:val="00495D0C"/>
    <w:rsid w:val="004970AC"/>
    <w:rsid w:val="004A483C"/>
    <w:rsid w:val="004B0E2E"/>
    <w:rsid w:val="004B1AF5"/>
    <w:rsid w:val="004B3A45"/>
    <w:rsid w:val="004B56D9"/>
    <w:rsid w:val="004B686D"/>
    <w:rsid w:val="004C0A07"/>
    <w:rsid w:val="004C20E6"/>
    <w:rsid w:val="004C3034"/>
    <w:rsid w:val="004C54EF"/>
    <w:rsid w:val="004D1179"/>
    <w:rsid w:val="004D3809"/>
    <w:rsid w:val="004D4CCA"/>
    <w:rsid w:val="004D6CF4"/>
    <w:rsid w:val="004E7730"/>
    <w:rsid w:val="004F28FF"/>
    <w:rsid w:val="004F458C"/>
    <w:rsid w:val="004F45AF"/>
    <w:rsid w:val="005012BF"/>
    <w:rsid w:val="00506D7D"/>
    <w:rsid w:val="005160C7"/>
    <w:rsid w:val="00520E5E"/>
    <w:rsid w:val="0052731C"/>
    <w:rsid w:val="00530E1D"/>
    <w:rsid w:val="005328DC"/>
    <w:rsid w:val="00540450"/>
    <w:rsid w:val="005444E4"/>
    <w:rsid w:val="00544C72"/>
    <w:rsid w:val="00545B64"/>
    <w:rsid w:val="00546CCC"/>
    <w:rsid w:val="00550127"/>
    <w:rsid w:val="00551C6F"/>
    <w:rsid w:val="00551E95"/>
    <w:rsid w:val="005647CD"/>
    <w:rsid w:val="00565229"/>
    <w:rsid w:val="0056558B"/>
    <w:rsid w:val="005656C6"/>
    <w:rsid w:val="00566C64"/>
    <w:rsid w:val="00570C74"/>
    <w:rsid w:val="005736D8"/>
    <w:rsid w:val="00573809"/>
    <w:rsid w:val="0057436C"/>
    <w:rsid w:val="00580385"/>
    <w:rsid w:val="0058331A"/>
    <w:rsid w:val="00590BA5"/>
    <w:rsid w:val="00590D8A"/>
    <w:rsid w:val="00593F64"/>
    <w:rsid w:val="005A14B3"/>
    <w:rsid w:val="005A2352"/>
    <w:rsid w:val="005A2856"/>
    <w:rsid w:val="005A52B5"/>
    <w:rsid w:val="005A767B"/>
    <w:rsid w:val="005B117C"/>
    <w:rsid w:val="005B38C7"/>
    <w:rsid w:val="005B3BBA"/>
    <w:rsid w:val="005B4C9C"/>
    <w:rsid w:val="005C15E8"/>
    <w:rsid w:val="005C501C"/>
    <w:rsid w:val="005D039B"/>
    <w:rsid w:val="005D0B3D"/>
    <w:rsid w:val="005D3528"/>
    <w:rsid w:val="005D5BC6"/>
    <w:rsid w:val="005D77E9"/>
    <w:rsid w:val="005E13C6"/>
    <w:rsid w:val="005E150D"/>
    <w:rsid w:val="005F3B72"/>
    <w:rsid w:val="005F6AB7"/>
    <w:rsid w:val="00604026"/>
    <w:rsid w:val="00611CBF"/>
    <w:rsid w:val="00611DC5"/>
    <w:rsid w:val="00614491"/>
    <w:rsid w:val="00614865"/>
    <w:rsid w:val="00614AD8"/>
    <w:rsid w:val="00616876"/>
    <w:rsid w:val="0061718F"/>
    <w:rsid w:val="006173C1"/>
    <w:rsid w:val="00620B1A"/>
    <w:rsid w:val="00621189"/>
    <w:rsid w:val="0062243C"/>
    <w:rsid w:val="00624149"/>
    <w:rsid w:val="00624DB8"/>
    <w:rsid w:val="006333D5"/>
    <w:rsid w:val="00633BB6"/>
    <w:rsid w:val="00636BD5"/>
    <w:rsid w:val="00643F5A"/>
    <w:rsid w:val="00653A8A"/>
    <w:rsid w:val="00656689"/>
    <w:rsid w:val="0065707F"/>
    <w:rsid w:val="006635F9"/>
    <w:rsid w:val="00663C57"/>
    <w:rsid w:val="006650E8"/>
    <w:rsid w:val="006676DF"/>
    <w:rsid w:val="00674471"/>
    <w:rsid w:val="00676C8B"/>
    <w:rsid w:val="00677871"/>
    <w:rsid w:val="00681C60"/>
    <w:rsid w:val="00685546"/>
    <w:rsid w:val="00691F3D"/>
    <w:rsid w:val="00694979"/>
    <w:rsid w:val="00697054"/>
    <w:rsid w:val="006971FF"/>
    <w:rsid w:val="006A2705"/>
    <w:rsid w:val="006A2899"/>
    <w:rsid w:val="006A69BA"/>
    <w:rsid w:val="006C4E47"/>
    <w:rsid w:val="006C77FD"/>
    <w:rsid w:val="006D15A2"/>
    <w:rsid w:val="006D1B88"/>
    <w:rsid w:val="006E1580"/>
    <w:rsid w:val="006E1E6B"/>
    <w:rsid w:val="006E4A20"/>
    <w:rsid w:val="006E52C0"/>
    <w:rsid w:val="006F04A1"/>
    <w:rsid w:val="006F6B0D"/>
    <w:rsid w:val="00700E82"/>
    <w:rsid w:val="007018CE"/>
    <w:rsid w:val="0070559F"/>
    <w:rsid w:val="00706534"/>
    <w:rsid w:val="00711158"/>
    <w:rsid w:val="00711849"/>
    <w:rsid w:val="00715609"/>
    <w:rsid w:val="00716485"/>
    <w:rsid w:val="0072013B"/>
    <w:rsid w:val="00723109"/>
    <w:rsid w:val="0072702E"/>
    <w:rsid w:val="007309FA"/>
    <w:rsid w:val="00732D2B"/>
    <w:rsid w:val="0073372D"/>
    <w:rsid w:val="00734BE4"/>
    <w:rsid w:val="0073690F"/>
    <w:rsid w:val="0074187F"/>
    <w:rsid w:val="0075187D"/>
    <w:rsid w:val="00754B94"/>
    <w:rsid w:val="007556C1"/>
    <w:rsid w:val="00760CF0"/>
    <w:rsid w:val="00766AFC"/>
    <w:rsid w:val="00766D2D"/>
    <w:rsid w:val="00772A19"/>
    <w:rsid w:val="0077455F"/>
    <w:rsid w:val="00780483"/>
    <w:rsid w:val="007818D5"/>
    <w:rsid w:val="00784309"/>
    <w:rsid w:val="00784616"/>
    <w:rsid w:val="00787262"/>
    <w:rsid w:val="00792C1B"/>
    <w:rsid w:val="007937BB"/>
    <w:rsid w:val="00794BD3"/>
    <w:rsid w:val="007A00CF"/>
    <w:rsid w:val="007A1AA8"/>
    <w:rsid w:val="007A43E7"/>
    <w:rsid w:val="007A6E52"/>
    <w:rsid w:val="007B0BF1"/>
    <w:rsid w:val="007B1774"/>
    <w:rsid w:val="007B4EA5"/>
    <w:rsid w:val="007D1586"/>
    <w:rsid w:val="007D6334"/>
    <w:rsid w:val="007E1C67"/>
    <w:rsid w:val="007E6650"/>
    <w:rsid w:val="007E76BE"/>
    <w:rsid w:val="007F009C"/>
    <w:rsid w:val="007F2D02"/>
    <w:rsid w:val="007F3803"/>
    <w:rsid w:val="007F4D4A"/>
    <w:rsid w:val="007F53CA"/>
    <w:rsid w:val="007F6D2B"/>
    <w:rsid w:val="00802050"/>
    <w:rsid w:val="00802764"/>
    <w:rsid w:val="00804F5A"/>
    <w:rsid w:val="00805A1F"/>
    <w:rsid w:val="0080684C"/>
    <w:rsid w:val="008110DD"/>
    <w:rsid w:val="008128A1"/>
    <w:rsid w:val="0081382D"/>
    <w:rsid w:val="008143F3"/>
    <w:rsid w:val="008157CA"/>
    <w:rsid w:val="00820765"/>
    <w:rsid w:val="00826E3B"/>
    <w:rsid w:val="008423A0"/>
    <w:rsid w:val="008437D0"/>
    <w:rsid w:val="00845557"/>
    <w:rsid w:val="008457E8"/>
    <w:rsid w:val="00845996"/>
    <w:rsid w:val="00847B10"/>
    <w:rsid w:val="00847F0D"/>
    <w:rsid w:val="00850E65"/>
    <w:rsid w:val="008553B0"/>
    <w:rsid w:val="00856A5F"/>
    <w:rsid w:val="00864DAC"/>
    <w:rsid w:val="00864DBB"/>
    <w:rsid w:val="0086754A"/>
    <w:rsid w:val="00867EBE"/>
    <w:rsid w:val="008700FB"/>
    <w:rsid w:val="00871004"/>
    <w:rsid w:val="00885A6E"/>
    <w:rsid w:val="0089051D"/>
    <w:rsid w:val="008905B8"/>
    <w:rsid w:val="00890C0B"/>
    <w:rsid w:val="00892AD0"/>
    <w:rsid w:val="00893B41"/>
    <w:rsid w:val="00893F5F"/>
    <w:rsid w:val="008A13C0"/>
    <w:rsid w:val="008A257D"/>
    <w:rsid w:val="008A260A"/>
    <w:rsid w:val="008B767F"/>
    <w:rsid w:val="008B7937"/>
    <w:rsid w:val="008C045C"/>
    <w:rsid w:val="008C1C48"/>
    <w:rsid w:val="008C6009"/>
    <w:rsid w:val="008D0329"/>
    <w:rsid w:val="008D0C06"/>
    <w:rsid w:val="008D7D37"/>
    <w:rsid w:val="008E15F9"/>
    <w:rsid w:val="008E381E"/>
    <w:rsid w:val="008E5BAD"/>
    <w:rsid w:val="008E5D0A"/>
    <w:rsid w:val="008E60AD"/>
    <w:rsid w:val="008F5D8E"/>
    <w:rsid w:val="008F627D"/>
    <w:rsid w:val="00900F09"/>
    <w:rsid w:val="00914D9E"/>
    <w:rsid w:val="00915286"/>
    <w:rsid w:val="0092644C"/>
    <w:rsid w:val="00927358"/>
    <w:rsid w:val="0093109D"/>
    <w:rsid w:val="00931CCD"/>
    <w:rsid w:val="009337F3"/>
    <w:rsid w:val="00933D2F"/>
    <w:rsid w:val="00935F9C"/>
    <w:rsid w:val="00940BB1"/>
    <w:rsid w:val="00947D10"/>
    <w:rsid w:val="0095361C"/>
    <w:rsid w:val="00953713"/>
    <w:rsid w:val="009648A9"/>
    <w:rsid w:val="00970A6C"/>
    <w:rsid w:val="009721C0"/>
    <w:rsid w:val="0097440B"/>
    <w:rsid w:val="00983117"/>
    <w:rsid w:val="009873CE"/>
    <w:rsid w:val="0099038F"/>
    <w:rsid w:val="00992AE6"/>
    <w:rsid w:val="00995AFC"/>
    <w:rsid w:val="009A39FE"/>
    <w:rsid w:val="009B2121"/>
    <w:rsid w:val="009B7763"/>
    <w:rsid w:val="009C0719"/>
    <w:rsid w:val="009C565C"/>
    <w:rsid w:val="009C6ED4"/>
    <w:rsid w:val="009D3196"/>
    <w:rsid w:val="009E524C"/>
    <w:rsid w:val="009E5A68"/>
    <w:rsid w:val="009E5AD3"/>
    <w:rsid w:val="009E6DD0"/>
    <w:rsid w:val="009F1F2F"/>
    <w:rsid w:val="009F5CD9"/>
    <w:rsid w:val="00A016AE"/>
    <w:rsid w:val="00A01BEE"/>
    <w:rsid w:val="00A05AEB"/>
    <w:rsid w:val="00A105CD"/>
    <w:rsid w:val="00A11FAA"/>
    <w:rsid w:val="00A14C20"/>
    <w:rsid w:val="00A17CF8"/>
    <w:rsid w:val="00A20547"/>
    <w:rsid w:val="00A20B58"/>
    <w:rsid w:val="00A22099"/>
    <w:rsid w:val="00A305A3"/>
    <w:rsid w:val="00A312E5"/>
    <w:rsid w:val="00A31D32"/>
    <w:rsid w:val="00A31E2A"/>
    <w:rsid w:val="00A32319"/>
    <w:rsid w:val="00A33FF5"/>
    <w:rsid w:val="00A366C4"/>
    <w:rsid w:val="00A54676"/>
    <w:rsid w:val="00A54A32"/>
    <w:rsid w:val="00A559D8"/>
    <w:rsid w:val="00A62D94"/>
    <w:rsid w:val="00A63CE1"/>
    <w:rsid w:val="00A6627A"/>
    <w:rsid w:val="00A66712"/>
    <w:rsid w:val="00A7322E"/>
    <w:rsid w:val="00A7619C"/>
    <w:rsid w:val="00A77445"/>
    <w:rsid w:val="00A809D6"/>
    <w:rsid w:val="00A86A7B"/>
    <w:rsid w:val="00A87B3D"/>
    <w:rsid w:val="00A957A3"/>
    <w:rsid w:val="00AB005B"/>
    <w:rsid w:val="00AB79E4"/>
    <w:rsid w:val="00AC30F5"/>
    <w:rsid w:val="00AC4A28"/>
    <w:rsid w:val="00AD556D"/>
    <w:rsid w:val="00AE33B1"/>
    <w:rsid w:val="00AE53E9"/>
    <w:rsid w:val="00AE5DF6"/>
    <w:rsid w:val="00AE7A78"/>
    <w:rsid w:val="00AF0473"/>
    <w:rsid w:val="00AF0EED"/>
    <w:rsid w:val="00AF355E"/>
    <w:rsid w:val="00B0570F"/>
    <w:rsid w:val="00B05DCB"/>
    <w:rsid w:val="00B10E0D"/>
    <w:rsid w:val="00B13055"/>
    <w:rsid w:val="00B16560"/>
    <w:rsid w:val="00B248C2"/>
    <w:rsid w:val="00B24C88"/>
    <w:rsid w:val="00B302BC"/>
    <w:rsid w:val="00B306F2"/>
    <w:rsid w:val="00B31011"/>
    <w:rsid w:val="00B31634"/>
    <w:rsid w:val="00B34984"/>
    <w:rsid w:val="00B37BCC"/>
    <w:rsid w:val="00B40904"/>
    <w:rsid w:val="00B459AD"/>
    <w:rsid w:val="00B4630D"/>
    <w:rsid w:val="00B5025D"/>
    <w:rsid w:val="00B5207E"/>
    <w:rsid w:val="00B53780"/>
    <w:rsid w:val="00B56A24"/>
    <w:rsid w:val="00B620F1"/>
    <w:rsid w:val="00B63364"/>
    <w:rsid w:val="00B73C6A"/>
    <w:rsid w:val="00B76856"/>
    <w:rsid w:val="00B81EB2"/>
    <w:rsid w:val="00B82165"/>
    <w:rsid w:val="00B82CAD"/>
    <w:rsid w:val="00B8523E"/>
    <w:rsid w:val="00B93B77"/>
    <w:rsid w:val="00BA3BCB"/>
    <w:rsid w:val="00BA5DB4"/>
    <w:rsid w:val="00BA6146"/>
    <w:rsid w:val="00BA6618"/>
    <w:rsid w:val="00BA7623"/>
    <w:rsid w:val="00BB032C"/>
    <w:rsid w:val="00BB64EB"/>
    <w:rsid w:val="00BB678A"/>
    <w:rsid w:val="00BC0418"/>
    <w:rsid w:val="00BC3657"/>
    <w:rsid w:val="00BC7E8C"/>
    <w:rsid w:val="00BD19EC"/>
    <w:rsid w:val="00BE1EF3"/>
    <w:rsid w:val="00BF066F"/>
    <w:rsid w:val="00C06C3F"/>
    <w:rsid w:val="00C158AE"/>
    <w:rsid w:val="00C17F59"/>
    <w:rsid w:val="00C20232"/>
    <w:rsid w:val="00C3067F"/>
    <w:rsid w:val="00C32BC0"/>
    <w:rsid w:val="00C44303"/>
    <w:rsid w:val="00C44482"/>
    <w:rsid w:val="00C44485"/>
    <w:rsid w:val="00C450ED"/>
    <w:rsid w:val="00C45F0F"/>
    <w:rsid w:val="00C5027D"/>
    <w:rsid w:val="00C621D8"/>
    <w:rsid w:val="00C62572"/>
    <w:rsid w:val="00C6415B"/>
    <w:rsid w:val="00C64FBE"/>
    <w:rsid w:val="00C71423"/>
    <w:rsid w:val="00C71A55"/>
    <w:rsid w:val="00C7525D"/>
    <w:rsid w:val="00C75D58"/>
    <w:rsid w:val="00C8182E"/>
    <w:rsid w:val="00C83902"/>
    <w:rsid w:val="00C871E7"/>
    <w:rsid w:val="00C875E6"/>
    <w:rsid w:val="00C95F75"/>
    <w:rsid w:val="00CA09AA"/>
    <w:rsid w:val="00CA2DF9"/>
    <w:rsid w:val="00CA30C1"/>
    <w:rsid w:val="00CA4B10"/>
    <w:rsid w:val="00CA6E0D"/>
    <w:rsid w:val="00CB399A"/>
    <w:rsid w:val="00CB6905"/>
    <w:rsid w:val="00CB6C51"/>
    <w:rsid w:val="00CC41CF"/>
    <w:rsid w:val="00CC61F8"/>
    <w:rsid w:val="00CC6A31"/>
    <w:rsid w:val="00CC6EB6"/>
    <w:rsid w:val="00CD1726"/>
    <w:rsid w:val="00CD5D0A"/>
    <w:rsid w:val="00CD66E6"/>
    <w:rsid w:val="00CE04A8"/>
    <w:rsid w:val="00CE0BF1"/>
    <w:rsid w:val="00CE5257"/>
    <w:rsid w:val="00CF0500"/>
    <w:rsid w:val="00CF552B"/>
    <w:rsid w:val="00D00509"/>
    <w:rsid w:val="00D01229"/>
    <w:rsid w:val="00D0199E"/>
    <w:rsid w:val="00D03A82"/>
    <w:rsid w:val="00D03C77"/>
    <w:rsid w:val="00D11F39"/>
    <w:rsid w:val="00D139FD"/>
    <w:rsid w:val="00D13A7E"/>
    <w:rsid w:val="00D20EBB"/>
    <w:rsid w:val="00D2188C"/>
    <w:rsid w:val="00D22718"/>
    <w:rsid w:val="00D23311"/>
    <w:rsid w:val="00D3039E"/>
    <w:rsid w:val="00D32CA2"/>
    <w:rsid w:val="00D3373B"/>
    <w:rsid w:val="00D37FFA"/>
    <w:rsid w:val="00D44E4A"/>
    <w:rsid w:val="00D50B60"/>
    <w:rsid w:val="00D517BD"/>
    <w:rsid w:val="00D52AE2"/>
    <w:rsid w:val="00D54F2F"/>
    <w:rsid w:val="00D61CBC"/>
    <w:rsid w:val="00D63FCA"/>
    <w:rsid w:val="00D66A6E"/>
    <w:rsid w:val="00D738FB"/>
    <w:rsid w:val="00D80EF5"/>
    <w:rsid w:val="00D84BAA"/>
    <w:rsid w:val="00DA665D"/>
    <w:rsid w:val="00DB247E"/>
    <w:rsid w:val="00DB6CE7"/>
    <w:rsid w:val="00DC0367"/>
    <w:rsid w:val="00DC4587"/>
    <w:rsid w:val="00DC5B13"/>
    <w:rsid w:val="00DC7526"/>
    <w:rsid w:val="00DD0024"/>
    <w:rsid w:val="00DD56CB"/>
    <w:rsid w:val="00DD6A32"/>
    <w:rsid w:val="00DE0AB9"/>
    <w:rsid w:val="00DE10D2"/>
    <w:rsid w:val="00DE3590"/>
    <w:rsid w:val="00DE4772"/>
    <w:rsid w:val="00DE4FB4"/>
    <w:rsid w:val="00DE708F"/>
    <w:rsid w:val="00E02384"/>
    <w:rsid w:val="00E1102B"/>
    <w:rsid w:val="00E11C63"/>
    <w:rsid w:val="00E15F30"/>
    <w:rsid w:val="00E269BA"/>
    <w:rsid w:val="00E30417"/>
    <w:rsid w:val="00E339C6"/>
    <w:rsid w:val="00E34E35"/>
    <w:rsid w:val="00E3500B"/>
    <w:rsid w:val="00E4207C"/>
    <w:rsid w:val="00E44B23"/>
    <w:rsid w:val="00E50D33"/>
    <w:rsid w:val="00E62971"/>
    <w:rsid w:val="00E62A1E"/>
    <w:rsid w:val="00E65130"/>
    <w:rsid w:val="00E66063"/>
    <w:rsid w:val="00E75E75"/>
    <w:rsid w:val="00E76AEA"/>
    <w:rsid w:val="00E828B9"/>
    <w:rsid w:val="00E921E4"/>
    <w:rsid w:val="00E9432B"/>
    <w:rsid w:val="00EA1DD6"/>
    <w:rsid w:val="00EA2C90"/>
    <w:rsid w:val="00EA3783"/>
    <w:rsid w:val="00EA5AF3"/>
    <w:rsid w:val="00EB1E52"/>
    <w:rsid w:val="00EB4D84"/>
    <w:rsid w:val="00EB6DE4"/>
    <w:rsid w:val="00EC6E26"/>
    <w:rsid w:val="00EC7EB7"/>
    <w:rsid w:val="00ED1759"/>
    <w:rsid w:val="00ED28FE"/>
    <w:rsid w:val="00ED4A16"/>
    <w:rsid w:val="00ED7EBF"/>
    <w:rsid w:val="00EE1180"/>
    <w:rsid w:val="00EE16D8"/>
    <w:rsid w:val="00EE245D"/>
    <w:rsid w:val="00EF1D9D"/>
    <w:rsid w:val="00EF7FE2"/>
    <w:rsid w:val="00F01466"/>
    <w:rsid w:val="00F04730"/>
    <w:rsid w:val="00F16F82"/>
    <w:rsid w:val="00F24981"/>
    <w:rsid w:val="00F259A4"/>
    <w:rsid w:val="00F26B7C"/>
    <w:rsid w:val="00F26DD3"/>
    <w:rsid w:val="00F323ED"/>
    <w:rsid w:val="00F351C2"/>
    <w:rsid w:val="00F4305D"/>
    <w:rsid w:val="00F433FB"/>
    <w:rsid w:val="00F4467A"/>
    <w:rsid w:val="00F47C7C"/>
    <w:rsid w:val="00F613E3"/>
    <w:rsid w:val="00F623F4"/>
    <w:rsid w:val="00F63C7F"/>
    <w:rsid w:val="00F64DF7"/>
    <w:rsid w:val="00F64F9C"/>
    <w:rsid w:val="00F76879"/>
    <w:rsid w:val="00F83800"/>
    <w:rsid w:val="00F8698E"/>
    <w:rsid w:val="00F93707"/>
    <w:rsid w:val="00F9733E"/>
    <w:rsid w:val="00FA0ACD"/>
    <w:rsid w:val="00FA1D20"/>
    <w:rsid w:val="00FA7D99"/>
    <w:rsid w:val="00FB104B"/>
    <w:rsid w:val="00FB3417"/>
    <w:rsid w:val="00FB462B"/>
    <w:rsid w:val="00FC019C"/>
    <w:rsid w:val="00FC0C84"/>
    <w:rsid w:val="00FC6161"/>
    <w:rsid w:val="00FD5F5C"/>
    <w:rsid w:val="00FD623C"/>
    <w:rsid w:val="00FE7536"/>
    <w:rsid w:val="00FF1520"/>
    <w:rsid w:val="00FF1535"/>
    <w:rsid w:val="00FF4AD2"/>
    <w:rsid w:val="00FF6585"/>
    <w:rsid w:val="00FF7A9D"/>
    <w:rsid w:val="00FF7B8B"/>
    <w:rsid w:val="00FF7E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D64194"/>
  <w15:docId w15:val="{ACA473D4-9841-4212-988F-CB92CA16B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2E10"/>
    <w:pPr>
      <w:spacing w:after="0" w:line="252" w:lineRule="auto"/>
    </w:pPr>
    <w:rPr>
      <w:rFonts w:ascii="Times New Roman" w:hAnsi="Times New Roman"/>
      <w:sz w:val="20"/>
    </w:rPr>
  </w:style>
  <w:style w:type="paragraph" w:styleId="Heading1">
    <w:name w:val="heading 1"/>
    <w:basedOn w:val="Normal"/>
    <w:next w:val="Normal"/>
    <w:link w:val="Heading1Char"/>
    <w:uiPriority w:val="9"/>
    <w:qFormat/>
    <w:rsid w:val="008E60AD"/>
    <w:pPr>
      <w:keepNext/>
      <w:keepLines/>
      <w:pBdr>
        <w:top w:val="single" w:sz="4" w:space="3" w:color="auto"/>
        <w:bottom w:val="single" w:sz="4" w:space="5" w:color="auto"/>
      </w:pBdr>
      <w:shd w:val="clear" w:color="auto" w:fill="000000" w:themeFill="text1"/>
      <w:spacing w:after="24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B5207E"/>
    <w:pPr>
      <w:keepNext/>
      <w:keepLines/>
      <w:spacing w:before="120" w:after="120"/>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rsid w:val="00B5207E"/>
    <w:pPr>
      <w:keepNext/>
      <w:keepLines/>
      <w:spacing w:before="60" w:after="6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0AD"/>
    <w:rPr>
      <w:rFonts w:eastAsiaTheme="majorEastAsia" w:cstheme="majorBidi"/>
      <w:b/>
      <w:bCs/>
      <w:sz w:val="24"/>
      <w:szCs w:val="28"/>
      <w:shd w:val="clear" w:color="auto" w:fill="000000" w:themeFill="text1"/>
    </w:rPr>
  </w:style>
  <w:style w:type="character" w:customStyle="1" w:styleId="Heading2Char">
    <w:name w:val="Heading 2 Char"/>
    <w:basedOn w:val="DefaultParagraphFont"/>
    <w:link w:val="Heading2"/>
    <w:uiPriority w:val="9"/>
    <w:rsid w:val="00B5207E"/>
    <w:rPr>
      <w:rFonts w:eastAsiaTheme="majorEastAsia" w:cstheme="majorBidi"/>
      <w:b/>
      <w:bCs/>
      <w:szCs w:val="26"/>
    </w:rPr>
  </w:style>
  <w:style w:type="character" w:customStyle="1" w:styleId="Heading3Char">
    <w:name w:val="Heading 3 Char"/>
    <w:basedOn w:val="DefaultParagraphFont"/>
    <w:link w:val="Heading3"/>
    <w:uiPriority w:val="9"/>
    <w:rsid w:val="00B5207E"/>
    <w:rPr>
      <w:rFonts w:eastAsiaTheme="majorEastAsia" w:cstheme="majorBidi"/>
      <w:b/>
      <w:bCs/>
      <w:i/>
      <w:sz w:val="20"/>
    </w:rPr>
  </w:style>
  <w:style w:type="character" w:styleId="Hyperlink">
    <w:name w:val="Hyperlink"/>
    <w:basedOn w:val="DefaultParagraphFont"/>
    <w:uiPriority w:val="99"/>
    <w:unhideWhenUsed/>
    <w:rsid w:val="00B5207E"/>
    <w:rPr>
      <w:color w:val="0000FF" w:themeColor="hyperlink"/>
      <w:u w:val="single"/>
    </w:rPr>
  </w:style>
  <w:style w:type="paragraph" w:customStyle="1" w:styleId="Smalltext">
    <w:name w:val="Small text"/>
    <w:basedOn w:val="Normal"/>
    <w:link w:val="SmalltextChar"/>
    <w:qFormat/>
    <w:rsid w:val="00A7619C"/>
    <w:rPr>
      <w:sz w:val="16"/>
      <w:szCs w:val="18"/>
    </w:rPr>
  </w:style>
  <w:style w:type="paragraph" w:styleId="BalloonText">
    <w:name w:val="Balloon Text"/>
    <w:basedOn w:val="Normal"/>
    <w:link w:val="BalloonTextChar"/>
    <w:uiPriority w:val="99"/>
    <w:semiHidden/>
    <w:unhideWhenUsed/>
    <w:rsid w:val="003D65D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65DD"/>
    <w:rPr>
      <w:rFonts w:ascii="Tahoma" w:hAnsi="Tahoma" w:cs="Tahoma"/>
      <w:sz w:val="16"/>
      <w:szCs w:val="16"/>
    </w:rPr>
  </w:style>
  <w:style w:type="character" w:styleId="CommentReference">
    <w:name w:val="annotation reference"/>
    <w:basedOn w:val="DefaultParagraphFont"/>
    <w:uiPriority w:val="99"/>
    <w:semiHidden/>
    <w:unhideWhenUsed/>
    <w:rsid w:val="002A2758"/>
    <w:rPr>
      <w:sz w:val="16"/>
      <w:szCs w:val="16"/>
    </w:rPr>
  </w:style>
  <w:style w:type="paragraph" w:styleId="CommentText">
    <w:name w:val="annotation text"/>
    <w:basedOn w:val="Normal"/>
    <w:link w:val="CommentTextChar"/>
    <w:uiPriority w:val="99"/>
    <w:semiHidden/>
    <w:unhideWhenUsed/>
    <w:rsid w:val="002A2758"/>
    <w:pPr>
      <w:spacing w:line="240" w:lineRule="auto"/>
    </w:pPr>
    <w:rPr>
      <w:szCs w:val="20"/>
    </w:rPr>
  </w:style>
  <w:style w:type="character" w:customStyle="1" w:styleId="CommentTextChar">
    <w:name w:val="Comment Text Char"/>
    <w:basedOn w:val="DefaultParagraphFont"/>
    <w:link w:val="CommentText"/>
    <w:uiPriority w:val="99"/>
    <w:semiHidden/>
    <w:rsid w:val="002A2758"/>
    <w:rPr>
      <w:sz w:val="20"/>
      <w:szCs w:val="20"/>
    </w:rPr>
  </w:style>
  <w:style w:type="paragraph" w:styleId="CommentSubject">
    <w:name w:val="annotation subject"/>
    <w:basedOn w:val="CommentText"/>
    <w:next w:val="CommentText"/>
    <w:link w:val="CommentSubjectChar"/>
    <w:uiPriority w:val="99"/>
    <w:semiHidden/>
    <w:unhideWhenUsed/>
    <w:rsid w:val="002A2758"/>
    <w:rPr>
      <w:b/>
      <w:bCs/>
    </w:rPr>
  </w:style>
  <w:style w:type="character" w:customStyle="1" w:styleId="CommentSubjectChar">
    <w:name w:val="Comment Subject Char"/>
    <w:basedOn w:val="CommentTextChar"/>
    <w:link w:val="CommentSubject"/>
    <w:uiPriority w:val="99"/>
    <w:semiHidden/>
    <w:rsid w:val="002A2758"/>
    <w:rPr>
      <w:b/>
      <w:bCs/>
      <w:sz w:val="20"/>
      <w:szCs w:val="20"/>
    </w:rPr>
  </w:style>
  <w:style w:type="paragraph" w:styleId="Header">
    <w:name w:val="header"/>
    <w:basedOn w:val="Normal"/>
    <w:link w:val="HeaderChar"/>
    <w:uiPriority w:val="99"/>
    <w:unhideWhenUsed/>
    <w:rsid w:val="000C1B1A"/>
    <w:pPr>
      <w:tabs>
        <w:tab w:val="center" w:pos="4513"/>
        <w:tab w:val="right" w:pos="9026"/>
      </w:tabs>
      <w:spacing w:line="240" w:lineRule="auto"/>
    </w:pPr>
  </w:style>
  <w:style w:type="character" w:customStyle="1" w:styleId="HeaderChar">
    <w:name w:val="Header Char"/>
    <w:basedOn w:val="DefaultParagraphFont"/>
    <w:link w:val="Header"/>
    <w:uiPriority w:val="99"/>
    <w:rsid w:val="000C1B1A"/>
    <w:rPr>
      <w:sz w:val="20"/>
    </w:rPr>
  </w:style>
  <w:style w:type="paragraph" w:styleId="Footer">
    <w:name w:val="footer"/>
    <w:basedOn w:val="Normal"/>
    <w:link w:val="FooterChar"/>
    <w:uiPriority w:val="99"/>
    <w:unhideWhenUsed/>
    <w:rsid w:val="000C1B1A"/>
    <w:pPr>
      <w:tabs>
        <w:tab w:val="center" w:pos="4513"/>
        <w:tab w:val="right" w:pos="9026"/>
      </w:tabs>
      <w:spacing w:line="240" w:lineRule="auto"/>
    </w:pPr>
  </w:style>
  <w:style w:type="character" w:customStyle="1" w:styleId="FooterChar">
    <w:name w:val="Footer Char"/>
    <w:basedOn w:val="DefaultParagraphFont"/>
    <w:link w:val="Footer"/>
    <w:uiPriority w:val="99"/>
    <w:rsid w:val="000C1B1A"/>
    <w:rPr>
      <w:sz w:val="20"/>
    </w:rPr>
  </w:style>
  <w:style w:type="character" w:styleId="Emphasis">
    <w:name w:val="Emphasis"/>
    <w:basedOn w:val="DefaultParagraphFont"/>
    <w:uiPriority w:val="20"/>
    <w:qFormat/>
    <w:rsid w:val="00CB6905"/>
    <w:rPr>
      <w:i/>
      <w:iCs/>
    </w:rPr>
  </w:style>
  <w:style w:type="paragraph" w:styleId="Revision">
    <w:name w:val="Revision"/>
    <w:hidden/>
    <w:uiPriority w:val="99"/>
    <w:semiHidden/>
    <w:rsid w:val="00FF1520"/>
    <w:pPr>
      <w:spacing w:after="0" w:line="240" w:lineRule="auto"/>
    </w:pPr>
    <w:rPr>
      <w:sz w:val="20"/>
    </w:rPr>
  </w:style>
  <w:style w:type="paragraph" w:customStyle="1" w:styleId="EndNoteBibliographyTitle">
    <w:name w:val="EndNote Bibliography Title"/>
    <w:basedOn w:val="Normal"/>
    <w:link w:val="EndNoteBibliographyTitleChar"/>
    <w:rsid w:val="00E921E4"/>
    <w:pPr>
      <w:jc w:val="center"/>
    </w:pPr>
    <w:rPr>
      <w:rFonts w:ascii="Calibri" w:hAnsi="Calibri"/>
      <w:noProof/>
      <w:sz w:val="18"/>
      <w:lang w:val="en-US"/>
    </w:rPr>
  </w:style>
  <w:style w:type="character" w:customStyle="1" w:styleId="SmalltextChar">
    <w:name w:val="Small text Char"/>
    <w:basedOn w:val="DefaultParagraphFont"/>
    <w:link w:val="Smalltext"/>
    <w:rsid w:val="00E921E4"/>
    <w:rPr>
      <w:sz w:val="16"/>
      <w:szCs w:val="18"/>
    </w:rPr>
  </w:style>
  <w:style w:type="character" w:customStyle="1" w:styleId="EndNoteBibliographyTitleChar">
    <w:name w:val="EndNote Bibliography Title Char"/>
    <w:basedOn w:val="SmalltextChar"/>
    <w:link w:val="EndNoteBibliographyTitle"/>
    <w:rsid w:val="00E921E4"/>
    <w:rPr>
      <w:rFonts w:ascii="Calibri" w:hAnsi="Calibri"/>
      <w:noProof/>
      <w:sz w:val="18"/>
      <w:szCs w:val="18"/>
      <w:lang w:val="en-US"/>
    </w:rPr>
  </w:style>
  <w:style w:type="paragraph" w:customStyle="1" w:styleId="EndNoteBibliography">
    <w:name w:val="EndNote Bibliography"/>
    <w:basedOn w:val="Normal"/>
    <w:link w:val="EndNoteBibliographyChar"/>
    <w:rsid w:val="00E921E4"/>
    <w:pPr>
      <w:spacing w:line="240" w:lineRule="auto"/>
    </w:pPr>
    <w:rPr>
      <w:rFonts w:ascii="Calibri" w:hAnsi="Calibri"/>
      <w:noProof/>
      <w:sz w:val="18"/>
      <w:lang w:val="en-US"/>
    </w:rPr>
  </w:style>
  <w:style w:type="character" w:customStyle="1" w:styleId="EndNoteBibliographyChar">
    <w:name w:val="EndNote Bibliography Char"/>
    <w:basedOn w:val="SmalltextChar"/>
    <w:link w:val="EndNoteBibliography"/>
    <w:rsid w:val="00E921E4"/>
    <w:rPr>
      <w:rFonts w:ascii="Calibri" w:hAnsi="Calibri"/>
      <w:noProof/>
      <w:sz w:val="18"/>
      <w:szCs w:val="18"/>
      <w:lang w:val="en-US"/>
    </w:rPr>
  </w:style>
  <w:style w:type="character" w:styleId="Strong">
    <w:name w:val="Strong"/>
    <w:basedOn w:val="DefaultParagraphFont"/>
    <w:uiPriority w:val="22"/>
    <w:qFormat/>
    <w:rsid w:val="000D2E10"/>
    <w:rPr>
      <w:b/>
      <w:bCs/>
    </w:rPr>
  </w:style>
  <w:style w:type="paragraph" w:customStyle="1" w:styleId="Small">
    <w:name w:val="Small"/>
    <w:basedOn w:val="Normal"/>
    <w:link w:val="SmallChar"/>
    <w:qFormat/>
    <w:rsid w:val="000D2E10"/>
    <w:pPr>
      <w:spacing w:after="60" w:line="240" w:lineRule="auto"/>
    </w:pPr>
    <w:rPr>
      <w:sz w:val="16"/>
    </w:rPr>
  </w:style>
  <w:style w:type="character" w:customStyle="1" w:styleId="SmallChar">
    <w:name w:val="Small Char"/>
    <w:basedOn w:val="DefaultParagraphFont"/>
    <w:link w:val="Small"/>
    <w:rsid w:val="000D2E10"/>
    <w:rPr>
      <w:rFonts w:ascii="Times New Roman" w:hAnsi="Times New Roman"/>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164012">
      <w:bodyDiv w:val="1"/>
      <w:marLeft w:val="0"/>
      <w:marRight w:val="0"/>
      <w:marTop w:val="0"/>
      <w:marBottom w:val="0"/>
      <w:divBdr>
        <w:top w:val="none" w:sz="0" w:space="0" w:color="auto"/>
        <w:left w:val="none" w:sz="0" w:space="0" w:color="auto"/>
        <w:bottom w:val="none" w:sz="0" w:space="0" w:color="auto"/>
        <w:right w:val="none" w:sz="0" w:space="0" w:color="auto"/>
      </w:divBdr>
    </w:div>
    <w:div w:id="90272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9</TotalTime>
  <Pages>15</Pages>
  <Words>14502</Words>
  <Characters>82662</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 Crellin</dc:creator>
  <cp:lastModifiedBy>Dianne Crellin</cp:lastModifiedBy>
  <cp:revision>14</cp:revision>
  <cp:lastPrinted>2015-05-27T23:19:00Z</cp:lastPrinted>
  <dcterms:created xsi:type="dcterms:W3CDTF">2015-05-26T04:02:00Z</dcterms:created>
  <dcterms:modified xsi:type="dcterms:W3CDTF">2015-05-27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91077484</vt:i4>
  </property>
</Properties>
</file>